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CECCE" w14:textId="29D8F6FD" w:rsidR="00E7544F" w:rsidRPr="00E7544F" w:rsidRDefault="00E7544F" w:rsidP="0030143A">
      <w:pPr>
        <w:rPr>
          <w:sz w:val="36"/>
          <w:szCs w:val="36"/>
        </w:rPr>
      </w:pPr>
      <w:r w:rsidRPr="00E7544F">
        <w:rPr>
          <w:sz w:val="36"/>
          <w:szCs w:val="36"/>
        </w:rPr>
        <w:t>Supplementary file 1: cost of vector control systematic review summary</w:t>
      </w:r>
    </w:p>
    <w:p w14:paraId="18165957" w14:textId="77777777" w:rsidR="00E7544F" w:rsidRDefault="00E7544F" w:rsidP="0030143A"/>
    <w:p w14:paraId="7FF81875" w14:textId="03881EE8" w:rsidR="0030143A" w:rsidRDefault="0030143A" w:rsidP="0030143A">
      <w:r w:rsidRPr="0030143A">
        <w:t>We found 2</w:t>
      </w:r>
      <w:r>
        <w:t>0</w:t>
      </w:r>
      <w:r w:rsidRPr="0030143A">
        <w:t xml:space="preserve"> studies on dengue vector control costs and expenditures published in English, Spanish, and Portuguese </w:t>
      </w:r>
      <w:r w:rsidRPr="0030143A">
        <w:fldChar w:fldCharType="begin">
          <w:fldData xml:space="preserve">IFN0YXRlcyBvZiBBbWVyaWNhLiYjeEQ7Q2FybG9zIFNsaW0gSGVhbHRoIEluc3RpdHV0ZSwgTWV4
aWNvIENpdHksIE1leGljby4mI3hEO0luc3RpdHV0byBOYWNpb25hbCBkZSBTYWx1ZCBQdWJsaWNh
LCBDdWVybmF2YWNhLCBNZXhpY287IENlbnRlciBmb3IgVHJvcGljYWwgRGlzZWFzZXMsIFVuaXZl
cnNpdHkgb2YgVGV4YXMtTWVkaWNhbCBCcmFuY2gsIEdhbHZlc3RvbiwgVGV4YXMsIFVuaXRlZCBT
dGF0ZXMgb2YgQW1lcmljYS4mI3hEO0luc3RpdHV0byBOYWNpb25hbCBkZSBTYWx1ZCBQdWJsaWNh
LCBDdWVybmF2YWNhLCBNZXhpY287IE9yZ2FuaXphY2lvbiBMYXRpbm9hbWVyaWNhbmEgcGFyYSBl
bCBGb21lbnRvIGRlIGxhIEludmVzdGlnYWNpb24gZW4gU2FsdWQsIEJ1Y2FyYW1hbmdhLCBDb2xv
bWJpYS4mI3hEO0hvc3BpdGFsIEluZmFudGlsIGRlIE1leGljbyBGZWRlcmljbyBHb21leiwgTWV4
aWNvIENpdHksIE1leGljby4mI3hEO0R1a2UtTlVTIEdyYWR1YXRlIE1lZGljYWwgU2Nob29sLCBT
aW5nYXBvcmUuJiN4RDtQZWRybyBLb3VyaSBUcm9waWNhbCBNZWRpY2luZSBJbnN0aXR1dGUsIEhh
dmFuYSwgQ3ViYS4mI3hEO1BlZGlhdHJpYyBEZW5ndWUgVmFjY2luZSBJbml0aWF0aXZlLCBSb2Nr
dmlsbGUsIE1hcnlsYW5kLCBVbml0ZWQgU3RhdGVzIG9mIEFtZXJpY2EuJiN4RDtVbml2ZXJzaXR5
IG9mIENhbGlmb3JuaWEsIEJlcmtlbGV5LCBCZXJrZWxleSwgQ2FsaWZvcm5pYSwgVW5pdGVkIFN0
YXRlcyBvZiBBbWVyaWNhLiYjeEQ7TWluaXN0cnkgb2YgSGVhbHRoLCBNZXhpY28gQ2l0eSwgTWV4
aWNvLjwvYXV0aC1hZGRyZXNzPjx0aXRsZXM+PHRpdGxlPkVjb25vbWljIGFuZCBkaXNlYXNlIGJ1
cmRlbiBvZiBkZW5ndWUgaW4gTWV4aWNvPC90aXRsZT48c2Vjb25kYXJ5LXRpdGxlPlBMb1MgTmVn
bCBUcm9wIERpczwvc2Vjb25kYXJ5LXRpdGxlPjwvdGl0bGVzPjxwZXJpb2RpY2FsPjxmdWxsLXRp
dGxlPlBMb1MgTmVnbCBUcm9wIERpczwvZnVsbC10aXRsZT48L3BlcmlvZGljYWw+PHBhZ2VzPmUw
MDAzNTQ3PC9wYWdlcz48dm9sdW1lPjk8L3ZvbHVtZT48bnVtYmVyPjM8L251bWJlcj48ZWRpdGlv
bj4yMDE1LzAzLzE5PC9lZGl0aW9uPjxrZXl3b3Jkcz48a2V5d29yZD5BZHVsdDwva2V5d29yZD48
a2V5d29yZD5CdWRnZXRzPC9rZXl3b3JkPjxrZXl3b3JkPkNvaG9ydCBTdHVkaWVzPC9rZXl3b3Jk
PjxrZXl3b3JkPipDb3N0IG9mIElsbG5lc3M8L2tleXdvcmQ+PGtleXdvcmQ+RGVuZ3VlLyplY29u
b21pY3MvKmVwaWRlbWlvbG9neTwva2V5d29yZD48a2V5d29yZD5IZWFsdGggUG9saWN5LyplY29u
b21pY3M8L2tleXdvcmQ+PGtleXdvcmQ+SG9zcGl0YWxzPC9rZXl3b3JkPjxrZXl3b3JkPkh1bWFu
czwva2V5d29yZD48a2V5d29yZD5JbmNpZGVuY2U8L2tleXdvcmQ+PGtleXdvcmQ+TWFsZTwva2V5
d29yZD48a2V5d29yZD5NZXhpY288L2tleXdvcmQ+PGtleXdvcmQ+TmljYXJhZ3VhPC9rZXl3b3Jk
PjxrZXl3b3JkPlBhbmFtYTwva2V5d29yZD48a2V5d29yZD5Qcm9zcGVjdGl2ZSBTdHVkaWVzPC9r
ZXl3b3JkPjxrZXl3b3JkPlB1ZXJ0byBSaWNvPC9rZXl3b3JkPjxrZXl3b3JkPlF1YWxpdHktQWRq
dXN0ZWQgTGlmZSBZZWFyczwva2V5d29yZD48a2V5d29yZD5UaGFpbGFuZDwva2V5d29yZD48L2tl
eXdvcmRzPjxkYXRlcz48eWVhcj4yMDE1PC95ZWFyPjxwdWItZGF0ZXM+PGRhdGU+TWFyPC9kYXRl
PjwvcHViLWRhdGVzPjwvZGF0ZXM+PGlzYm4+MTkzNS0yNzM1IChFbGVjdHJvbmljKSYjeEQ7MTkz
NS0yNzI3IChMaW5raW5nKTwvaXNibj48YWNjZXNzaW9uLW51bT4yNTc4NjIyNTwvYWNjZXNzaW9u
LW51bT48dXJscz48cmVsYXRlZC11cmxzPjx1cmw+aHR0cHM6Ly93d3cubmNiaS5ubG0ubmloLmdv
di9wdWJtZWQvMjU3ODYyMjU8L3VybD48L3JlbGF0ZWQtdXJscz48L3VybHM+PGN1c3RvbTI+UE1D
NDM2NDg4NjwvY3VzdG9tMj48ZWxlY3Ryb25pYy1yZXNvdXJjZS1udW0+MTAuMTM3MS9qb3VybmFs
LnBudGQuMDAwMzU0NzwvZWxlY3Ryb25pYy1yZXNvdXJjZS1udW0+PC9yZWNvcmQ+PC9DaXRlPjxD
aXRlPjxBdXRob3I+WnViaWV0YS1aYXZhbGE8L0F1dGhvcj48WWVhcj4yMDE4PC9ZZWFyPjxSZWNO
dW0+NDk8L1JlY051bT48cmVjb3JkPjxyZWMtbnVtYmVyPjQ5PC9yZWMtbnVtYmVyPjxmb3JlaWdu
LWtleXM+PGtleSBhcHA9IkVOIiBkYi1pZD0iZTVkNXM1dnBmZHh4cmhlMDBzcnh4dmR3enphdjUy
OXAwMHBhIiB0aW1lc3RhbXA9IjE2MzgxMzYzNjEiPjQ5PC9rZXk+PC9mb3JlaWduLWtleXM+PHJl
Zi10eXBlIG5hbWU9IkpvdXJuYWwgQXJ0aWNsZSI+MTc8L3JlZi10eXBlPjxjb250cmlidXRvcnM+
PGF1dGhvcnM+PGF1dGhvcj5adWJpZXRhLVphdmFsYSwgQS48L2F1dGhvcj48YXV0aG9yPkxvcGV6
LUNlcnZhbnRlcywgTS48L2F1dGhvcj48YXV0aG9yPlNhbGluYXMtRXNjdWRlcm8sIEcuPC9hdXRo
b3I+PGF1dGhvcj5SYW1pcmV6LUNoYXZleiwgQS48L2F1dGhvcj48YXV0aG9yPkNhc3RhbmVkYSwg
Si4gUi48L2F1dGhvcj48YXV0aG9yPkhlcm5hbmRlei1HYXl0YW4sIFMuIEkuPC9hdXRob3I+PGF1
dGhvcj5Mb3BleiBZZXNjYXMsIEouIEcuPC9hdXRob3I+PGF1dGhvcj5EdXJhbi1BcmVuYXMsIEwu
PC9hdXRob3I+PC9hdXRob3JzPjwvY29udHJpYnV0b3JzPjxhdXRoLWFkZHJlc3M+RmFjdWx0eSBv
ZiBNZWRpY2luZSwgTmF0aW9uYWwgQXV0b25vbW91cyBVbml2ZXJzaXR5IG9mIE1leGljbywgTWV4
aWNvIENpdHksIE1leGljby4mI3hEO0NlbnRlciBmb3IgRWNvbm9taWMgU3R1ZGllcyBhbmQgU29j
aWFsIEhlYWx0aCwgQ2hpbGRyZW4mYXBvcztzIEhvc3BpdGFsIG9mIE1leGljbyBGZWRlcmljbyBH
b21leiwgTWluaXN0cnkgb2YgSGVhbHRoLCBNZXhpY28gQ2l0eSwgTWV4aWNvLiYjeEQ7UHJpdmF0
ZSBQcmFjdGljZSwgTWV4aWNvIENpdHksIE1leGljby4mI3hEO0RlcGFydGFtZW50byBkZSBBcmJv
dmlydXMsIE5hdGlvbmFsIEluc3RpdHV0ZSBvZiBQdWJsaWMgSGVhbHRoLCBDdWVybmF2YWNhLCBN
ZXhpY28uJiN4RDtNZWRpY2FsIEFmZmFpcnMsIFNhbm9maSBQYXN0ZXVyIExhdGluIEFtZXJpY2Es
IE1leGljbyBDaXR5LCBNZXhpY28uPC9hdXRoLWFkZHJlc3M+PHRpdGxlcz48dGl0bGU+RWNvbm9t
aWMgaW1wYWN0IG9mIGRlbmd1ZSBpbiBNZXhpY28gY29uc2lkZXJpbmcgcmVwb3J0ZWQgY2FzZXMg
Zm9yIDIwMTIgdG8gMjAxNjwvdGl0bGU+PHNlY29uZGFyeS10aXRsZT5QTG9TIE5lZ2wgVHJvcCBE
aXM8L3NlY29uZGFyeS10aXRsZT48L3RpdGxlcz48cGVyaW9kaWNhbD48ZnVsbC10aXRsZT5QTG9T
IE5lZ2wgVHJvcCBEaXM8L2Z1bGwtdGl0bGU+PC9wZXJpb2RpY2FsPjxwYWdlcz5lMDAwNjkzODwv
cGFnZXM+PHZvbHVtZT4xMjwvdm9sdW1lPjxudW1iZXI+MTI8L251bWJlcj48ZWRpdGlvbj4yMDE4
LzEyLzE1PC9lZGl0aW9uPjxrZXl3b3Jkcz48a2V5d29yZD5BZG9sZXNjZW50PC9rZXl3b3JkPjxr
ZXl3b3JkPkFkdWx0PC9rZXl3b3JkPjxrZXl3b3JkPkFnZWQ8L2tleXdvcmQ+PGtleXdvcmQ+Q2Fy
ZWdpdmVyczwva2V5d29yZD48a2V5d29yZD5DaGlsZDwva2V5d29yZD48a2V5d29yZD5DaGlsZCwg
UHJlc2Nob29sPC9rZXl3b3JkPjxrZXl3b3JkPkRlbmd1ZS8qZWNvbm9taWNzL2VwaWRlbWlvbG9n
eS9wcmV2ZW50aW9uICZhbXA7IGNvbnRyb2w8L2tleXdvcmQ+PGtleXdvcmQ+RGlzYWJsZWQgUGVy
c29uczwva2V5d29yZD48a2V5d29yZD5Hb3Zlcm5tZW50IFByb2dyYW1zPC9rZXl3b3JkPjxrZXl3
b3JkPkhlYWx0aCBDYXJlIENvc3RzPC9rZXl3b3JkPjxrZXl3b3JkPkhlYWx0aCBFeHBlbmRpdHVy
ZXM8L2tleXdvcmQ+PGtleXdvcmQ+SHVtYW5zPC9rZXl3b3JkPjxrZXl3b3JkPkluZmFudDwva2V5
d29yZD48a2V5d29yZD5NZXhpY28vZXBpZGVtaW9sb2d5PC9rZXl3b3JkPjxrZXl3b3JkPk1pZGRs
ZSBBZ2VkPC9rZXl3b3JkPjxrZXl3b3JkPlF1YWxpdHktQWRqdXN0ZWQgTGlmZSBZZWFyczwva2V5
d29yZD48a2V5d29yZD5TZXZlcmUgRGVuZ3VlLyplY29ub21pY3MvZXBpZGVtaW9sb2d5L3ByZXZl
bnRpb24gJmFtcDsgY29udHJvbDwva2V5d29yZD48a2V5d29yZD5Zb3VuZyBBZHVsdDwva2V5d29y
ZD48L2tleXdvcmRzPjxkYXRlcz48eWVhcj4yMDE4PC95ZWFyPjxwdWItZGF0ZXM+PGRhdGU+RGVj
PC9kYXRlPjwvcHViLWRhdGVzPjwvZGF0ZXM+PGlzYm4+MTkzNS0yNzM1IChFbGVjdHJvbmljKSYj
eEQ7MTkzNS0yNzI3IChMaW5raW5nKTwvaXNibj48YWNjZXNzaW9uLW51bT4zMDU1MDU2OTwvYWNj
ZXNzaW9uLW51bT48dXJscz48cmVsYXRlZC11cmxzPjx1cmw+aHR0cHM6Ly93d3cubmNiaS5ubG0u
bmloLmdvdi9wdWJtZWQvMzA1NTA1Njk8L3VybD48L3JlbGF0ZWQtdXJscz48L3VybHM+PGN1c3Rv
bTI+UE1DNjMxMDI4OCBmb2xsb3dpbmcgY29tcGV0aW5nIGludGVyZXN0czogSlJDIGlzIG1lbWJl
ciBvZiB0aGUgU2NpZW50aWZpYyBBZHZpc29yeSBCb2FyZCBvbiBEZW5ndWUgVmFjY2luZSBmcm9t
IFNhbm9maSBQYXN0ZXVyIGFuZCBoYXMgcmVjZWl2ZWQgaG9ub3JhcmlhIGZvciB0aGVpciBwYXJ0
aWNpcGF0aW9uLiBKUkMgaGFzIGFsc28gcmVjZWl2ZWQgZnVuZGluZyBmb3Igc2NpZW50aWZpYyBy
ZXNlYXJjaCBmcm9tIFNhbm9maSBQYXN0ZXVyLiBKR0xZIGlzIGFuIGVtcGxveWVlIG9mIFNhbm9m
aSBQYXN0ZXVyLiBUaGlzIGRvZXMgbm90IGFsdGVyIG91ciBhZGhlcmVuY2UgdG8gYWxsIFBMT1Mg
cG9saWNpZXMgb24gc2hhcmluZyBkYXRhIGFuZCBtYXRlcmlhbHMuPC9jdXN0b20yPjxlbGVjdHJv
bmljLXJlc291cmNlLW51bT4xMC4xMzcxL2pvdXJuYWwucG50ZC4wMDA2OTM4PC9lbGVjdHJvbmlj
LXJlc291cmNlLW51bT48L3JlY29yZD48L0NpdGU+PC9FbmROb3RlPgB=
</w:fldData>
        </w:fldChar>
      </w:r>
      <w:r>
        <w:instrText xml:space="preserve"> ADDIN EN.CITE </w:instrText>
      </w:r>
      <w:r>
        <w:fldChar w:fldCharType="begin">
          <w:fldData xml:space="preserve">PEVuZE5vdGU+PENpdGU+PEF1dGhvcj5Bcm1pZW48L0F1dGhvcj48WWVhcj4yMDA4PC9ZZWFyPjxS
ZWNOdW0+MTA1PC9SZWNOdW0+PERpc3BsYXlUZXh0PigxLTIwKTwvRGlzcGxheVRleHQ+PHJlY29y
ZD48cmVjLW51bWJlcj4xMDU8L3JlYy1udW1iZXI+PGZvcmVpZ24ta2V5cz48a2V5IGFwcD0iRU4i
IGRiLWlkPSJlNWQ1czV2cGZkeHhyaGUwMHNyeHh2ZHd6emF2NTI5cDAwcGEiIHRpbWVzdGFtcD0i
MTY0NjQ5NzY0OCI+MTA1PC9rZXk+PC9mb3JlaWduLWtleXM+PHJlZi10eXBlIG5hbWU9IkpvdXJu
YWwgQXJ0aWNsZSI+MTc8L3JlZi10eXBlPjxjb250cmlidXRvcnM+PGF1dGhvcnM+PGF1dGhvcj5B
cm1pZW4sIEIuPC9hdXRob3I+PGF1dGhvcj5TdWF5YSwgSi4gQS48L2F1dGhvcj48YXV0aG9yPlF1
aXJveiwgRS48L2F1dGhvcj48YXV0aG9yPlNhaCwgQi4gSy48L2F1dGhvcj48YXV0aG9yPkJheWFy
ZCwgVi48L2F1dGhvcj48YXV0aG9yPk1hcmNoZW5hLCBMLjwvYXV0aG9yPjxhdXRob3I+Q2FtcG9z
LCBDLjwvYXV0aG9yPjxhdXRob3I+U2hlcGFyZCwgRC4gUy48L2F1dGhvcj48L2F1dGhvcnM+PC9j
b250cmlidXRvcnM+PGF1dGgtYWRkcmVzcz5EZXBhcnRtZW50IG9mIEdlbm9taWNzIGFuZCBQcm90
ZW9taWNzLCBJbnN0aXR1dG8gQ29ubWVtb3JhdGl2byBHb3JnYXMgZGUgRXN0dWRpbyBkZSBsYSBT
YWx1ZCwgUGFuYW1hLiBiYXJtaWVuQGdvcmdhcy5nb2IucGE8L2F1dGgtYWRkcmVzcz48dGl0bGVz
Pjx0aXRsZT5DbGluaWNhbCBjaGFyYWN0ZXJpc3RpY3MgYW5kIG5hdGlvbmFsIGVjb25vbWljIGNv
c3Qgb2YgdGhlIDIwMDUgZGVuZ3VlIGVwaWRlbWljIGluIFBhbmFtYTwvdGl0bGU+PHNlY29uZGFy
eS10aXRsZT5BbSBKIFRyb3AgTWVkIEh5Zzwvc2Vjb25kYXJ5LXRpdGxlPjwvdGl0bGVzPjxwZXJp
b2RpY2FsPjxmdWxsLXRpdGxlPkFtIEogVHJvcCBNZWQgSHlnPC9mdWxsLXRpdGxlPjwvcGVyaW9k
aWNhbD48cGFnZXM+MzY0LTcxPC9wYWdlcz48dm9sdW1lPjc5PC92b2x1bWU+PG51bWJlcj4zPC9u
dW1iZXI+PGVkaXRpb24+MjAwOC8wOS8xMjwvZWRpdGlvbj48a2V5d29yZHM+PGtleXdvcmQ+QWR1
bHQ8L2tleXdvcmQ+PGtleXdvcmQ+QW1idWxhdG9yeSBDYXJlL2Vjb25vbWljczwva2V5d29yZD48
a2V5d29yZD5DaGlsZDwva2V5d29yZD48a2V5d29yZD4qQ29zdCBvZiBJbGxuZXNzPC9rZXl3b3Jk
PjxrZXl3b3JkPkRlbmd1ZS8qZWNvbm9taWNzLyplcGlkZW1pb2xvZ3kvbW9ydGFsaXR5PC9rZXl3
b3JkPjxrZXl3b3JkPkRpc2Vhc2UgT3V0YnJlYWtzLyplY29ub21pY3M8L2tleXdvcmQ+PGtleXdv
cmQ+RmVtYWxlPC9rZXl3b3JkPjxrZXl3b3JkPkhlYWx0aCBDYXJlIENvc3RzLypzdGF0aXN0aWNz
ICZhbXA7IG51bWVyaWNhbCBkYXRhPC9rZXl3b3JkPjxrZXl3b3JkPkhvc3BpdGFsaXphdGlvbi9l
Y29ub21pY3M8L2tleXdvcmQ+PGtleXdvcmQ+SHVtYW5zPC9rZXl3b3JkPjxrZXl3b3JkPk1hbGU8
L2tleXdvcmQ+PGtleXdvcmQ+UGFuYW1hL2VwaWRlbWlvbG9neTwva2V5d29yZD48a2V5d29yZD5Q
cm9zcGVjdGl2ZSBTdHVkaWVzPC9rZXl3b3JkPjwva2V5d29yZHM+PGRhdGVzPjx5ZWFyPjIwMDg8
L3llYXI+PHB1Yi1kYXRlcz48ZGF0ZT5TZXA8L2RhdGU+PC9wdWItZGF0ZXM+PC9kYXRlcz48aXNi
bj4xNDc2LTE2NDUgKEVsZWN0cm9uaWMpJiN4RDswMDAyLTk2MzcgKExpbmtpbmcpPC9pc2JuPjxh
Y2Nlc3Npb24tbnVtPjE4Nzg0MjI3PC9hY2Nlc3Npb24tbnVtPjx1cmxzPjxyZWxhdGVkLXVybHM+
PHVybD5odHRwczovL3d3dy5uY2JpLm5sbS5uaWguZ292L3B1Ym1lZC8xODc4NDIyNzwvdXJsPjwv
cmVsYXRlZC11cmxzPjwvdXJscz48L3JlY29yZD48L0NpdGU+PENpdGU+PEF1dGhvcj5CYWx5PC9B
dXRob3I+PFllYXI+MjAxNjwvWWVhcj48UmVjTnVtPjY8L1JlY051bT48cmVjb3JkPjxyZWMtbnVt
YmVyPjY8L3JlYy1udW1iZXI+PGZvcmVpZ24ta2V5cz48a2V5IGFwcD0iRU4iIGRiLWlkPSJlNWQ1
czV2cGZkeHhyaGUwMHNyeHh2ZHd6emF2NTI5cDAwcGEiIHRpbWVzdGFtcD0iMTYzODEzNTc4NCI+
Njwva2V5PjwvZm9yZWlnbi1rZXlzPjxyZWYtdHlwZSBuYW1lPSJKb3VybmFsIEFydGljbGUiPjE3
PC9yZWYtdHlwZT48Y29udHJpYnV0b3JzPjxhdXRob3JzPjxhdXRob3I+QmFseSwgQS48L2F1dGhv
cj48YXV0aG9yPkdvbnphbGV6LCBLLjwvYXV0aG9yPjxhdXRob3I+Q2FicmVyYSwgUC48L2F1dGhv
cj48YXV0aG9yPlBvcGEsIEouIEMuPC9hdXRob3I+PGF1dGhvcj5Ub2xlZG8sIE0uIEUuPC9hdXRo
b3I+PGF1dGhvcj5IZXJuYW5kZXosIEMuPC9hdXRob3I+PGF1dGhvcj5Nb250YWRhLCBELjwvYXV0
aG9yPjxhdXRob3I+VmFubGVyYmVyZ2hlLCBWLjwvYXV0aG9yPjxhdXRob3I+VmFuIGRlciBTdHV5
ZnQsIFAuPC9hdXRob3I+PC9hdXRob3JzPjwvY29udHJpYnV0b3JzPjxhdXRoLWFkZHJlc3M+SW5z
dGl0dXRvIGRlIE1lZGljaW5hIFRyb3BpY2FsIFBlZHJvIEtvdXJpLCBIYWJhbmEsIEN1YmEuJiN4
RDtVbmlkYWQgUHJvdmluY2lhbCBkZSBWaWdpbGFuY2lhIHkgTHVjaGEgQW50aXZlY3RvcmlhbCwg
U2FudGlhZ28gZGUgQ3ViYSwgQ3ViYS4mI3hEO0dlbmVyYWwgRXBpZGVtaW9sb2d5IGFuZCBEaXNl
YXNlIENvbnRyb2wgVW5pdCwgSW5zdGl0dXRlIG9mIFRyb3BpY2FsIE1lZGljaW5lLCBBbnR3ZXJw
LCBCZWxnaXVtLiYjeEQ7RGVwYXJ0bWVudCBvZiBQdWJsaWMgSGVhbHRoLCBHaGVudCBVbml2ZXJz
aXR5LCBHaGVudCwgQmVsZ2l1bS48L2F1dGgtYWRkcmVzcz48dGl0bGVzPjx0aXRsZT5JbmNyZW1l
bnRhbCBjb3N0IG9mIGltcGxlbWVudGluZyByZXNpZHVhbCBpbnNlY3RpY2lkZSB0cmVhdG1lbnQg
d2l0aCBkZWx0aGFtZXRyaW5lIG9uIHRvcCBvZiBpbnRlbnNpdmUgcm91dGluZSBBZWRlcyBhZWd5
cHRpIGNvbnRyb2w8L3RpdGxlPjxzZWNvbmRhcnktdGl0bGU+VHJvcCBNZWQgSW50IEhlYWx0aDwv
c2Vjb25kYXJ5LXRpdGxlPjwvdGl0bGVzPjxwZXJpb2RpY2FsPjxmdWxsLXRpdGxlPlRyb3AgTWVk
IEludCBIZWFsdGg8L2Z1bGwtdGl0bGU+PC9wZXJpb2RpY2FsPjxwYWdlcz41OTctNjAyPC9wYWdl
cz48dm9sdW1lPjIxPC92b2x1bWU+PG51bWJlcj41PC9udW1iZXI+PGVkaXRpb24+MjAxNi8wMy8y
MjwvZWRpdGlvbj48a2V5d29yZHM+PGtleXdvcmQ+QWVkZXMvKnZpcm9sb2d5PC9rZXl3b3JkPjxr
ZXl3b3JkPkFuaW1hbHM8L2tleXdvcmQ+PGtleXdvcmQ+Q2x1c3RlciBBbmFseXNpczwva2V5d29y
ZD48a2V5d29yZD5Db3N0cyBhbmQgQ29zdCBBbmFseXNpczwva2V5d29yZD48a2V5d29yZD5DdWJh
L2VwaWRlbWlvbG9neTwva2V5d29yZD48a2V5d29yZD5EZW5ndWUvKmVjb25vbWljcy9lcGlkZW1p
b2xvZ3kvcHJldmVudGlvbiAmYW1wOyBjb250cm9sL3RyYW5zbWlzc2lvbjwva2V5d29yZD48a2V5
d29yZD5EaXNlYXNlIE91dGJyZWFrcy8qZWNvbm9taWNzL3ByZXZlbnRpb24gJmFtcDsgY29udHJv
bDwva2V5d29yZD48a2V5d29yZD5IdW1hbnM8L2tleXdvcmQ+PGtleXdvcmQ+Kkluc2VjdCBWZWN0
b3JzPC9rZXl3b3JkPjxrZXl3b3JkPkluc2VjdGljaWRlcy8qZWNvbm9taWNzPC9rZXl3b3JkPjxr
ZXl3b3JkPk1vc3F1aXRvIENvbnRyb2wvKmVjb25vbWljcy9tZXRob2RzPC9rZXl3b3JkPjxrZXl3
b3JkPlJhbmRvbWl6ZWQgQ29udHJvbGxlZCBUcmlhbHMgYXMgVG9waWM8L2tleXdvcmQ+PGtleXdv
cmQ+UmVzaWRlbmNlIENoYXJhY3RlcmlzdGljczwva2V5d29yZD48a2V5d29yZD5BZWRlczwva2V5
d29yZD48a2V5d29yZD5DdWJhPC9rZXl3b3JkPjxrZXl3b3JkPmNvbnRyb2wgdmVjdG9yaWFsIHJ1
dGluYXJpbzwva2V5d29yZD48a2V5d29yZD5jb250cm9sZSBkZSByb3V0aW5lIGRlcyB2ZWN0ZXVy
czwva2V5d29yZD48a2V5d29yZD5jb3N0PC9rZXl3b3JkPjxrZXl3b3JkPmNvc3RlPC9rZXl3b3Jk
PjxrZXl3b3JkPmNvc3RlIGluY3JlbWVudGFsPC9rZXl3b3JkPjxrZXl3b3JkPmNvdXQ8L2tleXdv
cmQ+PGtleXdvcmQ+Y291dCBpbmNyZW1lbnRhbDwva2V5d29yZD48a2V5d29yZD5kZW5ndWU8L2tl
eXdvcmQ+PGtleXdvcmQ+aW5jcmVtZW50YWwgY29zdDwva2V5d29yZD48a2V5d29yZD5wdWx2ZXJp
emFjaW9uIHJlc2lkdWFsPC9rZXl3b3JkPjxrZXl3b3JkPnB1bHZlcmlzYXRpb24gcmVzaWR1ZWxs
ZTwva2V5d29yZD48a2V5d29yZD5yZXNpZHVhbCBpbnNlY3RpY2lkZSB0cmVhdG1lbnQ8L2tleXdv
cmQ+PGtleXdvcmQ+cmVzaWR1YWwgc3ByYXlpbmc8L2tleXdvcmQ+PGtleXdvcmQ+cm91dGluZSB2
ZWN0b3IgY29udHJvbDwva2V5d29yZD48a2V5d29yZD50cmFpdGVtZW50IGluc2VjdGljaWRlIHJl
c2lkdWVsPC9rZXl3b3JkPjxrZXl3b3JkPnRyYXRhbWllbnRvIGNvbiBpbnNlY3RpY2lkYSByZXNp
ZHVhbDwva2V5d29yZD48L2tleXdvcmRzPjxkYXRlcz48eWVhcj4yMDE2PC95ZWFyPjxwdWItZGF0
ZXM+PGRhdGU+TWF5PC9kYXRlPjwvcHViLWRhdGVzPjwvZGF0ZXM+PGlzYm4+MTM2NS0zMTU2IChF
bGVjdHJvbmljKSYjeEQ7MTM2MC0yMjc2IChMaW5raW5nKTwvaXNibj48YWNjZXNzaW9uLW51bT4y
Njk5NjI3OTwvYWNjZXNzaW9uLW51bT48dXJscz48cmVsYXRlZC11cmxzPjx1cmw+aHR0cHM6Ly93
d3cubmNiaS5ubG0ubmloLmdvdi9wdWJtZWQvMjY5OTYyNzk8L3VybD48L3JlbGF0ZWQtdXJscz48
L3VybHM+PGVsZWN0cm9uaWMtcmVzb3VyY2UtbnVtPjEwLjExMTEvdG1pLjEyNjkzPC9lbGVjdHJv
bmljLXJlc291cmNlLW51bT48L3JlY29yZD48L0NpdGU+PENpdGU+PEF1dGhvcj5CYWx5PC9BdXRo
b3I+PFllYXI+MjAwNzwvWWVhcj48UmVjTnVtPjk2PC9SZWNOdW0+PHJlY29yZD48cmVjLW51bWJl
cj45NjwvcmVjLW51bWJlcj48Zm9yZWlnbi1rZXlzPjxrZXkgYXBwPSJFTiIgZGItaWQ9ImU1ZDVz
NXZwZmR4eHJoZTAwc3J4eHZkd3p6YXY1MjlwMDBwYSIgdGltZXN0YW1wPSIxNjQ2NDk3NTIzIj45
Njwva2V5PjwvZm9yZWlnbi1rZXlzPjxyZWYtdHlwZSBuYW1lPSJKb3VybmFsIEFydGljbGUiPjE3
PC9yZWYtdHlwZT48Y29udHJpYnV0b3JzPjxhdXRob3JzPjxhdXRob3I+QmFseSwgQS48L2F1dGhv
cj48YXV0aG9yPlRvbGVkbywgTS4gRS48L2F1dGhvcj48YXV0aG9yPkJvZWxhZXJ0LCBNLjwvYXV0
aG9yPjxhdXRob3I+UmV5ZXMsIEEuPC9hdXRob3I+PGF1dGhvcj5WYW5sZXJiZXJnaGUsIFYuPC9h
dXRob3I+PGF1dGhvcj5DZWJhbGxvcywgRS48L2F1dGhvcj48YXV0aG9yPkNhcnZhamFsLCBNLjwv
YXV0aG9yPjxhdXRob3I+TWFzbywgUi48L2F1dGhvcj48YXV0aG9yPkxhIFJvc2EsIE0uPC9hdXRo
b3I+PGF1dGhvcj5EZW5pcywgTy48L2F1dGhvcj48YXV0aG9yPlZhbiBkZXIgU3R1eWZ0LCBQLjwv
YXV0aG9yPjwvYXV0aG9ycz48L2NvbnRyaWJ1dG9ycz48YXV0aC1hZGRyZXNzPkluc3RpdHV0byBk
ZSBNZWRpY2luYSBUcm9waWNhbCBQZWRybyBLb3VyaSwgRGVwYXJ0bWVudCBvZiBFcGlkZW1pb2xv
Z3ksIEF1dG9waXN0YSBOb3ZpYSBkZWwgTWVkaW9kaWEgS20gNiAxLzIsIExhIExpc2EsIENpdWRh
ZCBkZSBMYSBIYWJhbmEsIEN1YmEuIGJhbHlAaXBrLnNsZC5jdTwvYXV0aC1hZGRyZXNzPjx0aXRs
ZXM+PHRpdGxlPkNvc3QgZWZmZWN0aXZlbmVzcyBvZiBBZWRlcyBhZWd5cHRpIGNvbnRyb2wgcHJv
Z3JhbW1lczogcGFydGljaXBhdG9yeSB2ZXJzdXMgdmVydGljYWw8L3RpdGxlPjxzZWNvbmRhcnkt
dGl0bGU+VHJhbnMgUiBTb2MgVHJvcCBNZWQgSHlnPC9zZWNvbmRhcnktdGl0bGU+PC90aXRsZXM+
PHBlcmlvZGljYWw+PGZ1bGwtdGl0bGU+VHJhbnMgUiBTb2MgVHJvcCBNZWQgSHlnPC9mdWxsLXRp
dGxlPjwvcGVyaW9kaWNhbD48cGFnZXM+NTc4LTg2PC9wYWdlcz48dm9sdW1lPjEwMTwvdm9sdW1l
PjxudW1iZXI+NjwvbnVtYmVyPjxlZGl0aW9uPjIwMDcvMDMvMjE8L2VkaXRpb24+PGtleXdvcmRz
PjxrZXl3b3JkPipBZWRlczwva2V5d29yZD48a2V5d29yZD5BbmltYWxzPC9rZXl3b3JkPjxrZXl3
b3JkPkNvbW11bml0eSBIZWFsdGggU2VydmljZXMvZWNvbm9taWNzPC9rZXl3b3JkPjxrZXl3b3Jk
PkNvc3QtQmVuZWZpdCBBbmFseXNpczwva2V5d29yZD48a2V5d29yZD5DdWJhPC9rZXl3b3JkPjxr
ZXl3b3JkPkRlbmd1ZS8qcHJldmVudGlvbiAmYW1wOyBjb250cm9sPC9rZXl3b3JkPjxrZXl3b3Jk
PipJbnNlY3QgVmVjdG9yczwva2V5d29yZD48a2V5d29yZD5Nb3NxdWl0byBDb250cm9sLyplY29u
b21pY3MvbWV0aG9kczwva2V5d29yZD48a2V5d29yZD5Qcm9ncmFtIEV2YWx1YXRpb248L2tleXdv
cmQ+PC9rZXl3b3Jkcz48ZGF0ZXM+PHllYXI+MjAwNzwveWVhcj48cHViLWRhdGVzPjxkYXRlPkp1
bjwvZGF0ZT48L3B1Yi1kYXRlcz48L2RhdGVzPjxpc2JuPjAwMzUtOTIwMyAoUHJpbnQpJiN4RDsw
MDM1LTkyMDMgKExpbmtpbmcpPC9pc2JuPjxhY2Nlc3Npb24tbnVtPjE3MzY4Njk2PC9hY2Nlc3Np
b24tbnVtPjx1cmxzPjxyZWxhdGVkLXVybHM+PHVybD5odHRwczovL3d3dy5uY2JpLm5sbS5uaWgu
Z292L3B1Ym1lZC8xNzM2ODY5NjwvdXJsPjwvcmVsYXRlZC11cmxzPjwvdXJscz48ZWxlY3Ryb25p
Yy1yZXNvdXJjZS1udW0+MTAuMTAxNi9qLnRyc3RtaC4yMDA3LjAxLjAwMjwvZWxlY3Ryb25pYy1y
ZXNvdXJjZS1udW0+PC9yZWNvcmQ+PC9DaXRlPjxDaXRlPjxBdXRob3I+QmFseTwvQXV0aG9yPjxZ
ZWFyPjIwMTI8L1llYXI+PFJlY051bT40PC9SZWNOdW0+PHJlY29yZD48cmVjLW51bWJlcj40PC9y
ZWMtbnVtYmVyPjxmb3JlaWduLWtleXM+PGtleSBhcHA9IkVOIiBkYi1pZD0iZTVkNXM1dnBmZHh4
cmhlMDBzcnh4dmR3enphdjUyOXAwMHBhIiB0aW1lc3RhbXA9IjE2MzgxMzU3MDIiPjQ8L2tleT48
L2ZvcmVpZ24ta2V5cz48cmVmLXR5cGUgbmFtZT0iSm91cm5hbCBBcnRpY2xlIj4xNzwvcmVmLXR5
cGU+PGNvbnRyaWJ1dG9ycz48YXV0aG9ycz48YXV0aG9yPkJhbHksIEEuPC9hdXRob3I+PGF1dGhv
cj5Ub2xlZG8sIE0uIEUuPC9hdXRob3I+PGF1dGhvcj5Sb2RyaWd1ZXosIEsuPC9hdXRob3I+PGF1
dGhvcj5CZW5pdGV6LCBKLiBSLjwvYXV0aG9yPjxhdXRob3I+Um9kcmlndWV6LCBNLjwvYXV0aG9y
PjxhdXRob3I+Qm9lbGFlcnQsIE0uPC9hdXRob3I+PGF1dGhvcj5WYW5sZXJiZXJnaGUsIFYuPC9h
dXRob3I+PGF1dGhvcj5WYW4gZGVyIFN0dXlmdCwgUC48L2F1dGhvcj48L2F1dGhvcnM+PC9jb250
cmlidXRvcnM+PGF1dGgtYWRkcmVzcz5JbnN0aXR1dG8gZGUgTWVkaWNpbmEgVHJvcGljYWwgJmFw
b3M7UGVkcm8gS291cmkmYXBvczssIEhhYmFuYSwgQ3ViYS4gYmFseUBpcGsuc2xkLmN1PC9hdXRo
LWFkZHJlc3M+PHRpdGxlcz48dGl0bGU+Q29zdHMgb2YgZGVuZ3VlIHByZXZlbnRpb24gYW5kIGlu
Y3JlbWVudGFsIGNvc3Qgb2YgZGVuZ3VlIG91dGJyZWFrIGNvbnRyb2wgaW4gR3VhbnRhbmFtbywg
Q3ViYTwvdGl0bGU+PHNlY29uZGFyeS10aXRsZT5Ucm9wIE1lZCBJbnQgSGVhbHRoPC9zZWNvbmRh
cnktdGl0bGU+PC90aXRsZXM+PHBlcmlvZGljYWw+PGZ1bGwtdGl0bGU+VHJvcCBNZWQgSW50IEhl
YWx0aDwvZnVsbC10aXRsZT48L3BlcmlvZGljYWw+PHBhZ2VzPjEyMy0zMjwvcGFnZXM+PHZvbHVt
ZT4xNzwvdm9sdW1lPjxudW1iZXI+MTwvbnVtYmVyPjxlZGl0aW9uPjIwMTEvMDkvMTM8L2VkaXRp
b24+PGtleXdvcmRzPjxrZXl3b3JkPipBZWRlczwva2V5d29yZD48a2V5d29yZD5BbmltYWxzPC9r
ZXl3b3JkPjxrZXl3b3JkPkNvc3RzIGFuZCBDb3N0IEFuYWx5c2lzPC9rZXl3b3JkPjxrZXl3b3Jk
PkN1YmE8L2tleXdvcmQ+PGtleXdvcmQ+RGVuZ3VlLyplY29ub21pY3MvcHJldmVudGlvbiAmYW1w
OyBjb250cm9sL3RoZXJhcHkvdHJhbnNtaXNzaW9uPC9rZXl3b3JkPjxrZXl3b3JkPkRpc2Vhc2Ug
T3V0YnJlYWtzLyplY29ub21pY3M8L2tleXdvcmQ+PGtleXdvcmQ+KkhlYWx0aCBDYXJlIENvc3Rz
PC9rZXl3b3JkPjxrZXl3b3JkPkhlYWx0aCBQZXJzb25uZWwvZWNvbm9taWNzPC9rZXl3b3JkPjxr
ZXl3b3JkPkhvc3BpdGFsaXphdGlvbi8qZWNvbm9taWNzPC9rZXl3b3JkPjxrZXl3b3JkPkh1bWFu
czwva2V5d29yZD48a2V5d29yZD4qSW5zZWN0IFZlY3RvcnM8L2tleXdvcmQ+PGtleXdvcmQ+TW9z
cXVpdG8gQ29udHJvbC8qZWNvbm9taWNzPC9rZXl3b3JkPjxrZXl3b3JkPlJlc2lkZW5jZSBDaGFy
YWN0ZXJpc3RpY3M8L2tleXdvcmQ+PGtleXdvcmQ+Umlzazwva2V5d29yZD48a2V5d29yZD5Wb2x1
bnRlZXJzPC9rZXl3b3JkPjwva2V5d29yZHM+PGRhdGVzPjx5ZWFyPjIwMTI8L3llYXI+PHB1Yi1k
YXRlcz48ZGF0ZT5KYW48L2RhdGU+PC9wdWItZGF0ZXM+PC9kYXRlcz48aXNibj4xMzY1LTMxNTYg
KEVsZWN0cm9uaWMpJiN4RDsxMzYwLTIyNzYgKExpbmtpbmcpPC9pc2JuPjxhY2Nlc3Npb24tbnVt
PjIxOTA2MjE2PC9hY2Nlc3Npb24tbnVtPjx1cmxzPjxyZWxhdGVkLXVybHM+PHVybD5odHRwczov
L3d3dy5uY2JpLm5sbS5uaWguZ292L3B1Ym1lZC8yMTkwNjIxNjwvdXJsPjwvcmVsYXRlZC11cmxz
PjwvdXJscz48ZWxlY3Ryb25pYy1yZXNvdXJjZS1udW0+MTAuMTExMS9qLjEzNjUtMzE1Ni4yMDEx
LjAyODgxLng8L2VsZWN0cm9uaWMtcmVzb3VyY2UtbnVtPjwvcmVjb3JkPjwvQ2l0ZT48Q2l0ZT48
QXV0aG9yPkNhc3RhbmVkYS1Pcmp1ZWxhPC9BdXRob3I+PFllYXI+MjAxMjwvWWVhcj48UmVjTnVt
PjM3PC9SZWNOdW0+PHJlY29yZD48cmVjLW51bWJlcj4zNzwvcmVjLW51bWJlcj48Zm9yZWlnbi1r
ZXlzPjxrZXkgYXBwPSJFTiIgZGItaWQ9ImU1ZDVzNXZwZmR4eHJoZTAwc3J4eHZkd3p6YXY1Mjlw
MDBwYSIgdGltZXN0YW1wPSIxNjM4MTM2MjA4Ij4zNzwva2V5PjwvZm9yZWlnbi1rZXlzPjxyZWYt
dHlwZSBuYW1lPSJKb3VybmFsIEFydGljbGUiPjE3PC9yZWYtdHlwZT48Y29udHJpYnV0b3JzPjxh
dXRob3JzPjxhdXRob3I+Q2FzdGFuZWRhLU9yanVlbGEsIEMuPC9hdXRob3I+PGF1dGhvcj5EaWF6
LCBILjwvYXV0aG9yPjxhdXRob3I+QWx2aXMtR3V6bWFuLCBOLjwvYXV0aG9yPjxhdXRob3I+T2xh
cnRlLCBBLjwvYXV0aG9yPjxhdXRob3I+Um9kcmlndWV6LCBILjwvYXV0aG9yPjxhdXRob3I+Q2Ft
YXJnbywgRy48L2F1dGhvcj48YXV0aG9yPkRlIGxhIEhvei1SZXN0cmVwbywgRi48L2F1dGhvcj48
L2F1dGhvcnM+PC9jb250cmlidXRvcnM+PGF1dGgtYWRkcmVzcz5FcGlkZW1pb2xvZ3kgYW5kIFB1
YmxpYyBIZWFsdGggRXZhbHVhdGlvbiBHcm91cCwgRGVwYXJ0YW1lbnRvIGRlIFNhbHVkIFB1Ymxp
Y2EsIFVuaXZlcnNpZGFkIE5hY2lvbmFsIGRlIENvbG9tYmlhLCBCb2dvdGEsIENvbG9tYmlhLiBF
bGVjdHJvbmljIGFkZHJlc3M6IGNhY2FzdGFuZWRhb0B1bmFsLmVkdS5jby4mI3hEO0dydXBvIGRl
IE1vZGVsYW1pZW50byB5IENvbnRyb2wgZGUgbG9zIFNpc3RlbWFzIEJpb2xvZ2ljb3MsIEZhY3Vs
dGFkIGRlIEluZ2VuaWVyaWEsIFVuaXZlcnNpZGFkIE5hY2lvbmFsIGRlIENvbG9tYmlhLCBCb2dv
dGEsIENvbG9tYmlhLiYjeEQ7SGVhbHRoIEVjb25vbWljcyBSZXNlYXJjaCBHcm91cCwgVW5pdmVy
c2lkYWQgZGUgQ2FydGFnZW5hLCBDYXJ0YWdlbmEgZGUgSW5kaWFzLCBDb2xvbWJpYS4mI3hEO0Vw
aWRlbWlvbG9neSBhbmQgUHVibGljIEhlYWx0aCBFdmFsdWF0aW9uIEdyb3VwLCBEZXBhcnRhbWVu
dG8gZGUgU2FsdWQgUHVibGljYSwgVW5pdmVyc2lkYWQgTmFjaW9uYWwgZGUgQ29sb21iaWEsIEJv
Z290YSwgQ29sb21iaWEuPC9hdXRoLWFkZHJlc3M+PHRpdGxlcz48dGl0bGU+QnVyZGVuIG9mIERp
c2Vhc2UgYW5kIEVjb25vbWljIEltcGFjdCBvZiBEZW5ndWUgYW5kIFNldmVyZSBEZW5ndWUgaW4g
Q29sb21iaWEsIDIwMTE8L3RpdGxlPjxzZWNvbmRhcnktdGl0bGU+VmFsdWUgSGVhbHRoIFJlZyBJ
c3N1ZXM8L3NlY29uZGFyeS10aXRsZT48L3RpdGxlcz48cGVyaW9kaWNhbD48ZnVsbC10aXRsZT5W
YWx1ZSBIZWFsdGggUmVnIElzc3VlczwvZnVsbC10aXRsZT48L3BlcmlvZGljYWw+PHBhZ2VzPjEy
My0xMjg8L3BhZ2VzPjx2b2x1bWU+MTwvdm9sdW1lPjxudW1iZXI+MjwvbnVtYmVyPjxlZGl0aW9u
PjIwMTIvMTIvMDE8L2VkaXRpb24+PGtleXdvcmRzPjxrZXl3b3JkPkNvbG9tYmlhPC9rZXl3b3Jk
PjxrZXl3b3JkPmNvc3Qgb2YgaWxsbmVzczwva2V5d29yZD48a2V5d29yZD5jb3N0cyBhbmQgY29z
dCBhbmFseXNpczwva2V5d29yZD48a2V5d29yZD5kZW5ndWU8L2tleXdvcmQ+PGtleXdvcmQ+bW9k
ZWxzPC9rZXl3b3JkPjwva2V5d29yZHM+PGRhdGVzPjx5ZWFyPjIwMTI8L3llYXI+PHB1Yi1kYXRl
cz48ZGF0ZT5EZWM8L2RhdGU+PC9wdWItZGF0ZXM+PC9kYXRlcz48aXNibj4yMjEyLTExMDIgKEVs
ZWN0cm9uaWMpJiN4RDsyMjEyLTEwOTkgKExpbmtpbmcpPC9pc2JuPjxhY2Nlc3Npb24tbnVtPjI5
NzAyODkwPC9hY2Nlc3Npb24tbnVtPjx1cmxzPjxyZWxhdGVkLXVybHM+PHVybD5odHRwczovL3d3
dy5uY2JpLm5sbS5uaWguZ292L3B1Ym1lZC8yOTcwMjg5MDwvdXJsPjwvcmVsYXRlZC11cmxzPjwv
dXJscz48ZWxlY3Ryb25pYy1yZXNvdXJjZS1udW0+MTAuMTAxNi9qLnZocmkuMjAxMi4wOS4wMTQ8
L2VsZWN0cm9uaWMtcmVzb3VyY2UtbnVtPjwvcmVjb3JkPjwvQ2l0ZT48Q2l0ZT48QXV0aG9yPkNh
c3RybyBSb2RyaWd1ZXo8L0F1dGhvcj48WWVhcj4yMDE2PC9ZZWFyPjxSZWNOdW0+MjE8L1JlY051
bT48cmVjb3JkPjxyZWMtbnVtYmVyPjIxPC9yZWMtbnVtYmVyPjxmb3JlaWduLWtleXM+PGtleSBh
cHA9IkVOIiBkYi1pZD0iZTVkNXM1dnBmZHh4cmhlMDBzcnh4dmR3enphdjUyOXAwMHBhIiB0aW1l
c3RhbXA9IjE2MzgxMzU5MzQiPjIxPC9rZXk+PC9mb3JlaWduLWtleXM+PHJlZi10eXBlIG5hbWU9
IkpvdXJuYWwgQXJ0aWNsZSI+MTc8L3JlZi10eXBlPjxjb250cmlidXRvcnM+PGF1dGhvcnM+PGF1
dGhvcj5DYXN0cm8gUm9kcmlndWV6LCBSLjwvYXV0aG9yPjxhdXRob3I+Q2FycmFzcXVpbGxhLCBH
LjwvYXV0aG9yPjxhdXRob3I+UG9ycmFzLCBBLjwvYXV0aG9yPjxhdXRob3I+R2FsZXJhLUdlbHZl
eiwgSy48L2F1dGhvcj48YXV0aG9yPkxvcGV6IFllc2NhcywgSi4gRy48L2F1dGhvcj48YXV0aG9y
PlJ1ZWRhLUdhbGxhcmRvLCBKLiBBLjwvYXV0aG9yPjwvYXV0aG9ycz48L2NvbnRyaWJ1dG9ycz48
dGl0bGVzPjx0aXRsZT5UaGUgQnVyZGVuIG9mIERlbmd1ZSBhbmQgdGhlIEZpbmFuY2lhbCBDb3N0
IHRvIENvbG9tYmlhLCAyMDEwLTIwMTI8L3RpdGxlPjxzZWNvbmRhcnktdGl0bGU+QW0gSiBUcm9w
IE1lZCBIeWc8L3NlY29uZGFyeS10aXRsZT48L3RpdGxlcz48cGVyaW9kaWNhbD48ZnVsbC10aXRs
ZT5BbSBKIFRyb3AgTWVkIEh5ZzwvZnVsbC10aXRsZT48L3BlcmlvZGljYWw+PHBhZ2VzPjEwNjUt
MTA3MjwvcGFnZXM+PHZvbHVtZT45NDwvdm9sdW1lPjxudW1iZXI+NTwvbnVtYmVyPjxlZGl0aW9u
PjIwMTYvMDMvMDI8L2VkaXRpb24+PGtleXdvcmRzPjxrZXl3b3JkPkFkb2xlc2NlbnQ8L2tleXdv
cmQ+PGtleXdvcmQ+QWR1bHQ8L2tleXdvcmQ+PGtleXdvcmQ+QWdlZDwva2V5d29yZD48a2V5d29y
ZD5BZ2VkLCA4MCBhbmQgb3Zlcjwva2V5d29yZD48a2V5d29yZD5DaGlsZDwva2V5d29yZD48a2V5
d29yZD5DaGlsZCwgUHJlc2Nob29sPC9rZXl3b3JkPjxrZXl3b3JkPkNvbG9tYmlhL2VwaWRlbWlv
bG9neTwva2V5d29yZD48a2V5d29yZD5EZW5ndWUvKmVjb25vbWljcy8qZXBpZGVtaW9sb2d5PC9r
ZXl3b3JkPjxrZXl3b3JkPkVuZGVtaWMgRGlzZWFzZXM8L2tleXdvcmQ+PGtleXdvcmQ+RmVtYWxl
PC9rZXl3b3JkPjxrZXl3b3JkPkh1bWFuczwva2V5d29yZD48a2V5d29yZD5JbmZhbnQ8L2tleXdv
cmQ+PGtleXdvcmQ+TWFsZTwva2V5d29yZD48a2V5d29yZD5NaWRkbGUgQWdlZDwva2V5d29yZD48
a2V5d29yZD5SZXRyb3NwZWN0aXZlIFN0dWRpZXM8L2tleXdvcmQ+PGtleXdvcmQ+WW91bmcgQWR1
bHQ8L2tleXdvcmQ+PC9rZXl3b3Jkcz48ZGF0ZXM+PHllYXI+MjAxNjwveWVhcj48cHViLWRhdGVz
PjxkYXRlPk1heSA0PC9kYXRlPjwvcHViLWRhdGVzPjwvZGF0ZXM+PGlzYm4+MTQ3Ni0xNjQ1IChF
bGVjdHJvbmljKSYjeEQ7MDAwMi05NjM3IChMaW5raW5nKTwvaXNibj48YWNjZXNzaW9uLW51bT4y
NjkyODgzNDwvYWNjZXNzaW9uLW51bT48dXJscz48cmVsYXRlZC11cmxzPjx1cmw+aHR0cHM6Ly93
d3cubmNiaS5ubG0ubmloLmdvdi9wdWJtZWQvMjY5Mjg4MzQ8L3VybD48L3JlbGF0ZWQtdXJscz48
L3VybHM+PGN1c3RvbTI+UE1DNDg1NjYwNDwvY3VzdG9tMj48ZWxlY3Ryb25pYy1yZXNvdXJjZS1u
dW0+MTAuNDI2OS9hanRtaC4xNS0wMjgwPC9lbGVjdHJvbmljLXJlc291cmNlLW51bT48L3JlY29y
ZD48L0NpdGU+PENpdGU+PEF1dGhvcj5DdWVsbGFyPC9BdXRob3I+PFllYXI+MjAyMDwvWWVhcj48
UmVjTnVtPjUyPC9SZWNOdW0+PHJlY29yZD48cmVjLW51bWJlcj41MjwvcmVjLW51bWJlcj48Zm9y
ZWlnbi1rZXlzPjxrZXkgYXBwPSJFTiIgZGItaWQ9ImU1ZDVzNXZwZmR4eHJoZTAwc3J4eHZkd3p6
YXY1MjlwMDBwYSIgdGltZXN0YW1wPSIxNjM4MTM2NDU1Ij41Mjwva2V5PjwvZm9yZWlnbi1rZXlz
PjxyZWYtdHlwZSBuYW1lPSJKb3VybmFsIEFydGljbGUiPjE3PC9yZWYtdHlwZT48Y29udHJpYnV0
b3JzPjxhdXRob3JzPjxhdXRob3I+Q3VlbGxhciwgQy4gTS48L2F1dGhvcj48YXV0aG9yPkxvdmVy
YSwgRC48L2F1dGhvcj48YXV0aG9yPk1lcmxvLCBPLjwvYXV0aG9yPjxhdXRob3I+QXJibywgQS48
L2F1dGhvcj48L2F1dGhvcnM+PC9jb250cmlidXRvcnM+PGF1dGgtYWRkcmVzcz5JbnN0aXR1dG8g
ZGUgTWVkaWNpbmEgVHJvcGljYWwsIFBhcmFndWF5LjwvYXV0aC1hZGRyZXNzPjx0aXRsZXM+PHRp
dGxlPltEZW5ndWUgZWNvbm9taWMgaW1wYWN0IGluIFBhcmFndWF5XTwvdGl0bGU+PHNlY29uZGFy
eS10aXRsZT5SZXYgQ2hpbGVuYSBJbmZlY3RvbDwvc2Vjb25kYXJ5LXRpdGxlPjwvdGl0bGVzPjxw
ZXJpb2RpY2FsPjxmdWxsLXRpdGxlPlJldiBDaGlsZW5hIEluZmVjdG9sPC9mdWxsLXRpdGxlPjwv
cGVyaW9kaWNhbD48cGFnZXM+MzU2LTM2MTwvcGFnZXM+PHZvbHVtZT4zNzwvdm9sdW1lPjxudW1i
ZXI+NDwvbnVtYmVyPjxlZGl0aW9uPjIwMjEvMDEvMDY8L2VkaXRpb24+PGtleXdvcmRzPjxrZXl3
b3JkPkNvc3Qgb2YgSWxsbmVzczwva2V5d29yZD48a2V5d29yZD4qRGVuZ3VlL2VwaWRlbWlvbG9n
eTwva2V5d29yZD48a2V5d29yZD5IdW1hbnM8L2tleXdvcmQ+PGtleXdvcmQ+T3V0cGF0aWVudHM8
L2tleXdvcmQ+PGtleXdvcmQ+UGFyYWd1YXkvZXBpZGVtaW9sb2d5PC9rZXl3b3JkPjwva2V5d29y
ZHM+PGRhdGVzPjx5ZWFyPjIwMjA8L3llYXI+PHB1Yi1kYXRlcz48ZGF0ZT5BdWc8L2RhdGU+PC9w
dWItZGF0ZXM+PC9kYXRlcz48b3JpZy1wdWI+SW1wYWN0byBlY29ub21pY28gZGVsIGRlbmd1ZSBl
biBQYXJhZ3VheS48L29yaWctcHViPjxpc2JuPjA3MTctNjM0MSAoRWxlY3Ryb25pYykmI3hEOzA3
MTYtMTAxOCAoTGlua2luZyk8L2lzYm4+PGFjY2Vzc2lvbi1udW0+MzMzOTk2NTU8L2FjY2Vzc2lv
bi1udW0+PHVybHM+PHJlbGF0ZWQtdXJscz48dXJsPmh0dHBzOi8vd3d3Lm5jYmkubmxtLm5paC5n
b3YvcHVibWVkLzMzMzk5NjU1PC91cmw+PC9yZWxhdGVkLXVybHM+PC91cmxzPjxlbGVjdHJvbmlj
LXJlc291cmNlLW51bT4xMC40MDY3L1MwNzE2LTEwMTgyMDIwMDAwNDAwMzU2PC9lbGVjdHJvbmlj
LXJlc291cmNlLW51bT48L3JlY29yZD48L0NpdGU+PENpdGU+PEF1dGhvcj5Lb25nc2luPC9BdXRo
b3I+PFllYXI+MjAxMDwvWWVhcj48UmVjTnVtPjY4PC9SZWNOdW0+PHJlY29yZD48cmVjLW51bWJl
cj42ODwvcmVjLW51bWJlcj48Zm9yZWlnbi1rZXlzPjxrZXkgYXBwPSJFTiIgZGItaWQ9ImU1ZDVz
NXZwZmR4eHJoZTAwc3J4eHZkd3p6YXY1MjlwMDBwYSIgdGltZXN0YW1wPSIxNjM4MTM2OTczIj42
ODwva2V5PjwvZm9yZWlnbi1rZXlzPjxyZWYtdHlwZSBuYW1lPSJKb3VybmFsIEFydGljbGUiPjE3
PC9yZWYtdHlwZT48Y29udHJpYnV0b3JzPjxhdXRob3JzPjxhdXRob3I+S29uZ3NpbiwgUzwvYXV0
aG9yPjxhdXRob3I+SmFpbXRvbiwgUyA8L2F1dGhvcj48YXV0aG9yPlN1YXlhLCBKPC9hdXRob3I+
PGF1dGhvcj5WYXNhbmF3YXRoYW5hLCBTPC9hdXRob3I+PGF1dGhvcj5TaXJpc3V2YW4sIFAgPC9h
dXRob3I+PGF1dGhvcj5TaGVwYXJkLCBEUyA8L2F1dGhvcj48L2F1dGhvcnM+PC9jb250cmlidXRv
cnM+PHRpdGxlcz48dGl0bGU+Q29zdCBvZiBkZW5ndWUgaW4gVGhhaWxhbmQuPC90aXRsZT48c2Vj
b25kYXJ5LXRpdGxlPkRlbmd1ZSBCdWxsPC9zZWNvbmRhcnktdGl0bGU+PC90aXRsZXM+PHBlcmlv
ZGljYWw+PGZ1bGwtdGl0bGU+RGVuZ3VlIEJ1bGw8L2Z1bGwtdGl0bGU+PC9wZXJpb2RpY2FsPjxw
YWdlcz43N+KAkzg4PC9wYWdlcz48dm9sdW1lPjM0PC92b2x1bWU+PGRhdGVzPjx5ZWFyPjIwMTA8
L3llYXI+PC9kYXRlcz48dXJscz48L3VybHM+PC9yZWNvcmQ+PC9DaXRlPjxDaXRlPjxBdXRob3I+
T3JlbGxhbm88L0F1dGhvcj48WWVhcj4yMDA4PC9ZZWFyPjxSZWNOdW0+OTA8L1JlY051bT48cmVj
b3JkPjxyZWMtbnVtYmVyPjkwPC9yZWMtbnVtYmVyPjxmb3JlaWduLWtleXM+PGtleSBhcHA9IkVO
IiBkYi1pZD0iZTVkNXM1dnBmZHh4cmhlMDBzcnh4dmR3enphdjUyOXAwMHBhIiB0aW1lc3RhbXA9
IjE2NDY0OTczMDYiPjkwPC9rZXk+PC9mb3JlaWduLWtleXM+PHJlZi10eXBlIG5hbWU9IkpvdXJu
YWwgQXJ0aWNsZSI+MTc8L3JlZi10eXBlPjxjb250cmlidXRvcnM+PGF1dGhvcnM+PGF1dGhvcj5P
cmVsbGFubywgUC4gVy48L2F1dGhvcj48YXV0aG9yPlBlZHJvbmksIEUuPC9hdXRob3I+PC9hdXRo
b3JzPjwvY29udHJpYnV0b3JzPjxhdXRoLWFkZHJlc3M+TWluaXN0ZXJpbyBkZSBTYWx1ZCBkZSBs
YSBOYWNpb24sIEFyZ2VudGluYSwgRGlyZWNjaW9uIGRlIEVwaWRlbWlvbG9naWEuIHBvcmVsbGFu
b0Btc2FsLmdvdi5hcjwvYXV0aC1hZGRyZXNzPjx0aXRsZXM+PHRpdGxlPltDb3N0LWJlbmVmaXQg
YW5hbHlzaXMgb2YgdmVjdG9yIGNvbnRyb2wgaW4gYXJlYXMgb2YgcG90ZW50aWFsIGRlbmd1ZSB0
cmFuc21pc3Npb25dPC90aXRsZT48c2Vjb25kYXJ5LXRpdGxlPlJldiBQYW5hbSBTYWx1ZCBQdWJs
aWNhPC9zZWNvbmRhcnktdGl0bGU+PC90aXRsZXM+PHBlcmlvZGljYWw+PGZ1bGwtdGl0bGU+UmV2
IFBhbmFtIFNhbHVkIFB1YmxpY2E8L2Z1bGwtdGl0bGU+PC9wZXJpb2RpY2FsPjxwYWdlcz4xMTMt
OTwvcGFnZXM+PHZvbHVtZT4yNDwvdm9sdW1lPjxudW1iZXI+MjwvbnVtYmVyPjxlZGl0aW9uPjIw
MDgvMTIvMTA8L2VkaXRpb24+PGtleXdvcmRzPjxrZXl3b3JkPipBZWRlczwva2V5d29yZD48a2V5
d29yZD5BbmltYWxzPC9rZXl3b3JkPjxrZXl3b3JkPkFyZ2VudGluYTwva2V5d29yZD48a2V5d29y
ZD5Db3N0LUJlbmVmaXQgQW5hbHlzaXM8L2tleXdvcmQ+PGtleXdvcmQ+RGVuZ3VlLyplY29ub21p
Y3MvKnByZXZlbnRpb24gJmFtcDsgY29udHJvbC90cmFuc21pc3Npb248L2tleXdvcmQ+PGtleXdv
cmQ+KkRpc2Vhc2UgVmVjdG9yczwva2V5d29yZD48a2V5d29yZD5IdW1hbnM8L2tleXdvcmQ+PGtl
eXdvcmQ+TW9zcXVpdG8gQ29udHJvbC8qZWNvbm9taWNzPC9rZXl3b3JkPjwva2V5d29yZHM+PGRh
dGVzPjx5ZWFyPjIwMDg8L3llYXI+PHB1Yi1kYXRlcz48ZGF0ZT5BdWc8L2RhdGU+PC9wdWItZGF0
ZXM+PC9kYXRlcz48b3JpZy1wdWI+QW5hbGlzaXMgY29zdG8tYmVuZWZpY2lvIGRlbCBjb250cm9s
IGRlIHZlY3RvcmVzIGVuIGxhIHRyYW5zbWlzaW9uIHBvdGVuY2lhbCBkZSBkZW5ndWUuPC9vcmln
LXB1Yj48aXNibj4xMDIwLTQ5ODkgKFByaW50KSYjeEQ7MTAyMC00OTg5IChMaW5raW5nKTwvaXNi
bj48YWNjZXNzaW9uLW51bT4xOTA2MjYwMjwvYWNjZXNzaW9uLW51bT48dXJscz48cmVsYXRlZC11
cmxzPjx1cmw+aHR0cHM6Ly93d3cubmNiaS5ubG0ubmloLmdvdi9wdWJtZWQvMTkwNjI2MDI8L3Vy
bD48L3JlbGF0ZWQtdXJscz48L3VybHM+PGVsZWN0cm9uaWMtcmVzb3VyY2UtbnVtPjEwLjE1OTAv
czEwMjAtNDk4OTIwMDgwMDA4MDAwMDU8L2VsZWN0cm9uaWMtcmVzb3VyY2UtbnVtPjwvcmVjb3Jk
PjwvQ2l0ZT48Q2l0ZT48QXV0aG9yPlBhY2tpZXJpc2FteTwvQXV0aG9yPjxZZWFyPjIwMTU8L1ll
YXI+PFJlY051bT4yMjwvUmVjTnVtPjxyZWNvcmQ+PHJlYy1udW1iZXI+MjI8L3JlYy1udW1iZXI+
PGZvcmVpZ24ta2V5cz48a2V5IGFwcD0iRU4iIGRiLWlkPSJlNWQ1czV2cGZkeHhyaGUwMHNyeHh2
ZHd6emF2NTI5cDAwcGEiIHRpbWVzdGFtcD0iMTYzODEzNTk2NCI+MjI8L2tleT48L2ZvcmVpZ24t
a2V5cz48cmVmLXR5cGUgbmFtZT0iSm91cm5hbCBBcnRpY2xlIj4xNzwvcmVmLXR5cGU+PGNvbnRy
aWJ1dG9ycz48YXV0aG9ycz48YXV0aG9yPlBhY2tpZXJpc2FteSwgUC4gUi48L2F1dGhvcj48YXV0
aG9yPk5nLCBDLiBXLjwvYXV0aG9yPjxhdXRob3I+RGFobHVpLCBNLjwvYXV0aG9yPjxhdXRob3I+
SW5iYXJhaiwgSi48L2F1dGhvcj48YXV0aG9yPkJhbGFuLCBWLiBLLjwvYXV0aG9yPjxhdXRob3I+
SGFsYXNhLCBZLiBBLjwvYXV0aG9yPjxhdXRob3I+U2hlcGFyZCwgRC4gUy48L2F1dGhvcj48L2F1
dGhvcnM+PC9jb250cmlidXRvcnM+PHRpdGxlcz48dGl0bGU+Q29zdCBvZiBEZW5ndWUgVmVjdG9y
IENvbnRyb2wgQWN0aXZpdGllcyBpbiBNYWxheXNpYTwvdGl0bGU+PHNlY29uZGFyeS10aXRsZT5B
bSBKIFRyb3AgTWVkIEh5Zzwvc2Vjb25kYXJ5LXRpdGxlPjwvdGl0bGVzPjxwZXJpb2RpY2FsPjxm
dWxsLXRpdGxlPkFtIEogVHJvcCBNZWQgSHlnPC9mdWxsLXRpdGxlPjwvcGVyaW9kaWNhbD48cGFn
ZXM+MTAyMC0xMDI3PC9wYWdlcz48dm9sdW1lPjkzPC92b2x1bWU+PG51bWJlcj41PC9udW1iZXI+
PGVkaXRpb24+MjAxNS8wOS8zMDwvZWRpdGlvbj48a2V5d29yZHM+PGtleXdvcmQ+QWVkZXMvKnZp
cm9sb2d5PC9rZXl3b3JkPjxrZXl3b3JkPkFuaW1hbHM8L2tleXdvcmQ+PGtleXdvcmQ+Q29zdCBv
ZiBJbGxuZXNzPC9rZXl3b3JkPjxrZXl3b3JkPkRlbmd1ZS9lY29ub21pY3MvZXBpZGVtaW9sb2d5
LypwcmV2ZW50aW9uICZhbXA7IGNvbnRyb2w8L2tleXdvcmQ+PGtleXdvcmQ+RGVuZ3VlIFZhY2Np
bmVzL2Vjb25vbWljczwva2V5d29yZD48a2V5d29yZD4qRW5kZW1pYyBEaXNlYXNlcy9lY29ub21p
Y3MvcHJldmVudGlvbiAmYW1wOyBjb250cm9sPC9rZXl3b3JkPjxrZXl3b3JkPkh1bWFuczwva2V5
d29yZD48a2V5d29yZD5JbnNlY3QgVmVjdG9ycy8qdmlyb2xvZ3k8L2tleXdvcmQ+PGtleXdvcmQ+
TWFsYXlzaWEvZXBpZGVtaW9sb2d5PC9rZXl3b3JkPjxrZXl3b3JkPk1vc3F1aXRvIENvbnRyb2wv
KmVjb25vbWljczwva2V5d29yZD48L2tleXdvcmRzPjxkYXRlcz48eWVhcj4yMDE1PC95ZWFyPjxw
dWItZGF0ZXM+PGRhdGU+Tm92PC9kYXRlPjwvcHViLWRhdGVzPjwvZGF0ZXM+PGlzYm4+MTQ3Ni0x
NjQ1IChFbGVjdHJvbmljKSYjeEQ7MDAwMi05NjM3IChMaW5raW5nKTwvaXNibj48YWNjZXNzaW9u
LW51bT4yNjQxNjExNjwvYWNjZXNzaW9uLW51bT48dXJscz48cmVsYXRlZC11cmxzPjx1cmw+aHR0
cHM6Ly93d3cubmNiaS5ubG0ubmloLmdvdi9wdWJtZWQvMjY0MTYxMTY8L3VybD48L3JlbGF0ZWQt
dXJscz48L3VybHM+PGN1c3RvbTI+UE1DNDcwMzI0ODwvY3VzdG9tMj48ZWxlY3Ryb25pYy1yZXNv
dXJjZS1udW0+MTAuNDI2OS9hanRtaC4xNC0wNjY3PC9lbGVjdHJvbmljLXJlc291cmNlLW51bT48
L3JlY29yZD48L0NpdGU+PENpdGU+PEF1dGhvcj5QZXJlei1HdWVycmE8L0F1dGhvcj48WWVhcj4y
MDEwPC9ZZWFyPjxSZWNOdW0+Njk8L1JlY051bT48cmVjb3JkPjxyZWMtbnVtYmVyPjY5PC9yZWMt
bnVtYmVyPjxmb3JlaWduLWtleXM+PGtleSBhcHA9IkVOIiBkYi1pZD0iZTVkNXM1dnBmZHh4cmhl
MDBzcnh4dmR3enphdjUyOXAwMHBhIiB0aW1lc3RhbXA9IjE2MzgxMzcxMTIiPjY5PC9rZXk+PC9m
b3JlaWduLWtleXM+PHJlZi10eXBlIG5hbWU9IkpvdXJuYWwgQXJ0aWNsZSI+MTc8L3JlZi10eXBl
Pjxjb250cmlidXRvcnM+PGF1dGhvcnM+PGF1dGhvcj5QZXJlei1HdWVycmEsIEM8L2F1dGhvcj48
YXV0aG9yPkhhbGFzYSwgWTwvYXV0aG9yPjxhdXRob3I+Uml2ZXJhLCBSPC9hdXRob3I+PGF1dGhv
cj5QZcOxYSwgTSA8L2F1dGhvcj48YXV0aG9yPlJhbcOtcmV6LCBWIDwvYXV0aG9yPjxhdXRob3I+
Q2FubywgTVA8L2F1dGhvcj48YXV0aG9yPlNoZXBhcmQsIERTIDwvYXV0aG9yPjwvYXV0aG9ycz48
L2NvbnRyaWJ1dG9ycz48dGl0bGVzPjx0aXRsZT5FY29ub21pYyBjb3N0IG9mIGRlbmd1ZSBwdWJs
aWMgcHJldmVudGlvbiBhY3Rpdml0aWVzIGluIFB1ZXJ0byBSaWNvPC90aXRsZT48c2Vjb25kYXJ5
LXRpdGxlPkRlbmd1ZSBCdWxsPC9zZWNvbmRhcnktdGl0bGU+PC90aXRsZXM+PHBlcmlvZGljYWw+
PGZ1bGwtdGl0bGU+RGVuZ3VlIEJ1bGw8L2Z1bGwtdGl0bGU+PC9wZXJpb2RpY2FsPjxwYWdlcz4x
M+KAkzIzPC9wYWdlcz48dm9sdW1lPjM0PC92b2x1bWU+PGRhdGVzPjx5ZWFyPjIwMTA8L3llYXI+
PC9kYXRlcz48dXJscz48L3VybHM+PC9yZWNvcmQ+PC9DaXRlPjxDaXRlPjxBdXRob3I+U2FsaW5h
cy1Mb3BlejwvQXV0aG9yPjxZZWFyPjIwMTg8L1llYXI+PFJlY051bT41MzwvUmVjTnVtPjxyZWNv
cmQ+PHJlYy1udW1iZXI+NTM8L3JlYy1udW1iZXI+PGZvcmVpZ24ta2V5cz48a2V5IGFwcD0iRU4i
IGRiLWlkPSJlNWQ1czV2cGZkeHhyaGUwMHNyeHh2ZHd6emF2NTI5cDAwcGEiIHRpbWVzdGFtcD0i
MTYzODEzNjUwMSI+NTM8L2tleT48L2ZvcmVpZ24ta2V5cz48cmVmLXR5cGUgbmFtZT0iSm91cm5h
bCBBcnRpY2xlIj4xNzwvcmVmLXR5cGU+PGNvbnRyaWJ1dG9ycz48YXV0aG9ycz48YXV0aG9yPlNh
bGluYXMtTG9wZXosIE0uIEEuPC9hdXRob3I+PGF1dGhvcj5Tb3RvLVJvamFzLCBWLiBFLjwvYXV0
aG9yPjxhdXRob3I+T2NhbXBvLCBDLiBCLjwvYXV0aG9yPjwvYXV0aG9ycz48L2NvbnRyaWJ1dG9y
cz48YXV0aC1hZGRyZXNzPlVuaXZlcnNpZGFkIEljZXNpLCBDYWxpLCBDb2xvbWJpYS4mI3hEO0Nl
bnRybyBkZSBFc3R1ZGlvcyBlbiBQcm90ZWNjaW9uIFNvY2lhbCB5IEVjb25vbWlhIGRlIGxhIFNh
bHVkLCBDYWxpLCBDb2xvbWJpYS4mI3hEO0NlbnRybyBJbnRlcm5hY2lvbmFsIGRlIEVudHJlbmFt
aWVudG8gZSBJbnZlc3RpZ2FjaW9uZXMgTWVkaWNhcywgQ2FsaSwgQ29sb21iaWEuPC9hdXRoLWFk
ZHJlc3M+PHRpdGxlcz48dGl0bGU+W0Nvc3RzIG9mIGFuIEFlZGVzIGFlZ3lwdGkgdmVjdG9yIGNv
bnRyb2wgcHJvZ3JhbSBpbiBtdW5pY2lwYWxpdGllcyBpbiBDb2xvbWJpYTogYSBjYXNlIHN0dWR5
IGluIEdpcm9uIGFuZCBHdWFkYWxhamFyYSBkZSBCdWdhLCAyMDE2XTwvdGl0bGU+PHNlY29uZGFy
eS10aXRsZT5DYWQgU2F1ZGUgUHVibGljYTwvc2Vjb25kYXJ5LXRpdGxlPjwvdGl0bGVzPjxwZXJp
b2RpY2FsPjxmdWxsLXRpdGxlPkNhZCBTYXVkZSBQdWJsaWNhPC9mdWxsLXRpdGxlPjwvcGVyaW9k
aWNhbD48cGFnZXM+ZTAwMDQ0NTE4PC9wYWdlcz48dm9sdW1lPjM0PC92b2x1bWU+PG51bWJlcj4x
MjwvbnVtYmVyPjxlZGl0aW9uPjIwMTgvMTIvMDY8L2VkaXRpb24+PGtleXdvcmRzPjxrZXl3b3Jk
PipBZWRlczwva2V5d29yZD48a2V5d29yZD5BbmltYWxzPC9rZXl3b3JkPjxrZXl3b3JkPkNvbG9t
YmlhL2VwaWRlbWlvbG9neTwva2V5d29yZD48a2V5d29yZD5Db3N0cyBhbmQgQ29zdCBBbmFseXNp
czwva2V5d29yZD48a2V5d29yZD5EZW5ndWUvKmVjb25vbWljcy9lcGlkZW1pb2xvZ3kvcHJldmVu
dGlvbiAmYW1wOyBjb250cm9sL3RyYW5zbWlzc2lvbjwva2V5d29yZD48a2V5d29yZD5IdW1hbnM8
L2tleXdvcmQ+PGtleXdvcmQ+TW9zcXVpdG8gQ29udHJvbC8qZWNvbm9taWNzL21ldGhvZHMvc3Rh
dGlzdGljcyAmYW1wOyBudW1lcmljYWwgZGF0YTwva2V5d29yZD48a2V5d29yZD5Nb3NxdWl0byBW
ZWN0b3JzPC9rZXl3b3JkPjwva2V5d29yZHM+PGRhdGVzPjx5ZWFyPjIwMTg8L3llYXI+PHB1Yi1k
YXRlcz48ZGF0ZT5Ob3YgMjk8L2RhdGU+PC9wdWItZGF0ZXM+PC9kYXRlcz48b3JpZy1wdWI+Q29z
dG9zIGRlIHVuIHByb2dyYW1hIGRlIGNvbnRyb2wgZGVsIHZlY3RvciBBZWRlcyBhZWd5cHRpIGVu
IG11bmljaXBpb3MgZGUgQ29sb21iaWE6IGVsIGNhc28gZGUgR2lyb24geSBHdWFkYWxhamFyYSBk
ZSBCdWdhLCAyMDE2Ljwvb3JpZy1wdWI+PGlzYm4+MTY3OC00NDY0IChFbGVjdHJvbmljKSYjeEQ7
MDEwMi0zMTFYIChMaW5raW5nKTwvaXNibj48YWNjZXNzaW9uLW51bT4zMDUxNzMxNDwvYWNjZXNz
aW9uLW51bT48dXJscz48cmVsYXRlZC11cmxzPjx1cmw+aHR0cHM6Ly93d3cubmNiaS5ubG0ubmlo
Lmdvdi9wdWJtZWQvMzA1MTczMTQ8L3VybD48L3JlbGF0ZWQtdXJscz48L3VybHM+PGVsZWN0cm9u
aWMtcmVzb3VyY2UtbnVtPjEwLjE1OTAvMDEwMi0zMTFYMDAwNDQ1MTg8L2VsZWN0cm9uaWMtcmVz
b3VyY2UtbnVtPjwvcmVjb3JkPjwvQ2l0ZT48Q2l0ZT48QXV0aG9yPlNhbnRvczwvQXV0aG9yPjxZ
ZWFyPjIwMTU8L1llYXI+PFJlY051bT42NzwvUmVjTnVtPjxyZWNvcmQ+PHJlYy1udW1iZXI+Njc8
L3JlYy1udW1iZXI+PGZvcmVpZ24ta2V5cz48a2V5IGFwcD0iRU4iIGRiLWlkPSJlNWQ1czV2cGZk
eHhyaGUwMHNyeHh2ZHd6emF2NTI5cDAwcGEiIHRpbWVzdGFtcD0iMTYzODEzNjg0MCI+Njc8L2tl
eT48L2ZvcmVpZ24ta2V5cz48cmVmLXR5cGUgbmFtZT0iSm91cm5hbCBBcnRpY2xlIj4xNzwvcmVm
LXR5cGU+PGNvbnRyaWJ1dG9ycz48YXV0aG9ycz48YXV0aG9yPlNhbnRvcywgU00uIDwvYXV0aG9y
PjwvYXV0aG9ycz48L2NvbnRyaWJ1dG9ycz48dGl0bGVzPjx0aXRsZT5Fc3RpbWF0aXZhIGRlIGN1
c3RvIGRvIFByb2dyYW1hIE11bmljaXBhbCBkZSBDb250cm9sZSBlIFByZXZlbsOnw6NvIGRhIGRl
bmd1ZSBlbSBHb2nDom5pYS1HTy4gPC90aXRsZT48c2Vjb25kYXJ5LXRpdGxlPkVwaWRlbWlvbC4g
U2Vydi4gU2HDumRlLiA8L3NlY29uZGFyeS10aXRsZT48L3RpdGxlcz48cGFnZXM+NjYx4oCTNzA8
L3BhZ2VzPjx2b2x1bWU+MjQ8L3ZvbHVtZT48bnVtYmVyPjQ8L251bWJlcj48ZGF0ZXM+PHllYXI+
MjAxNTwveWVhcj48L2RhdGVzPjx1cmxzPjwvdXJscz48L3JlY29yZD48L0NpdGU+PENpdGU+PEF1
dGhvcj5TdGFobDwvQXV0aG9yPjxZZWFyPjIwMTM8L1llYXI+PFJlY051bT40MjwvUmVjTnVtPjxy
ZWNvcmQ+PHJlYy1udW1iZXI+NDI8L3JlYy1udW1iZXI+PGZvcmVpZ24ta2V5cz48a2V5IGFwcD0i
RU4iIGRiLWlkPSJlNWQ1czV2cGZkeHhyaGUwMHNyeHh2ZHd6emF2NTI5cDAwcGEiIHRpbWVzdGFt
cD0iMTYzODEzNjI2MCI+NDI8L2tleT48L2ZvcmVpZ24ta2V5cz48cmVmLXR5cGUgbmFtZT0iSm91
cm5hbCBBcnRpY2xlIj4xNzwvcmVmLXR5cGU+PGNvbnRyaWJ1dG9ycz48YXV0aG9ycz48YXV0aG9y
PlN0YWhsLCBILiBDLjwvYXV0aG9yPjxhdXRob3I+QnV0ZW5zY2hvZW4sIFYuIE0uPC9hdXRob3I+
PGF1dGhvcj5UcmFuLCBILiBULjwvYXV0aG9yPjxhdXRob3I+R296emVyLCBFLjwvYXV0aG9yPjxh
dXRob3I+U2tld2VzLCBSLjwvYXV0aG9yPjxhdXRob3I+TWFoZW5kcmFkaGF0YSwgWS48L2F1dGhv
cj48YXV0aG9yPlJ1bmdlLVJhbnppbmdlciwgUy48L2F1dGhvcj48YXV0aG9yPktyb2VnZXIsIEEu
PC9hdXRob3I+PGF1dGhvcj5GYXJsb3csIEEuPC9hdXRob3I+PC9hdXRob3JzPjwvY29udHJpYnV0
b3JzPjxhdXRoLWFkZHJlc3M+R2xvYmFsIEhlYWx0aCBUYXNrIEZvcmNlLCBGcmVpYnVyZyBVbml2
ZXJzaXR5IE1lZGljYWwgQ2VudGVyLCBGcmVpYnVyZyBpbSBCcmVpc2dhdSwgR2VybWFueS4gaGNz
dGFobEBnbWFpbC5jb20uPC9hdXRoLWFkZHJlc3M+PHRpdGxlcz48dGl0bGU+Q29zdCBvZiBkZW5n
dWUgb3V0YnJlYWtzOiBsaXRlcmF0dXJlIHJldmlldyBhbmQgY291bnRyeSBjYXNlIHN0dWRpZXM8
L3RpdGxlPjxzZWNvbmRhcnktdGl0bGU+Qk1DIFB1YmxpYyBIZWFsdGg8L3NlY29uZGFyeS10aXRs
ZT48L3RpdGxlcz48cGVyaW9kaWNhbD48ZnVsbC10aXRsZT5CTUMgUHVibGljIEhlYWx0aDwvZnVs
bC10aXRsZT48L3BlcmlvZGljYWw+PHBhZ2VzPjEwNDg8L3BhZ2VzPjx2b2x1bWU+MTM8L3ZvbHVt
ZT48ZWRpdGlvbj4yMDEzLzExLzA4PC9lZGl0aW9uPjxrZXl3b3Jkcz48a2V5d29yZD4qQ29zdCBv
ZiBJbGxuZXNzPC9rZXl3b3JkPjxrZXl3b3JkPkNvc3QtQmVuZWZpdCBBbmFseXNpczwva2V5d29y
ZD48a2V5d29yZD5EZW5ndWUvKmVjb25vbWljcy9lcGlkZW1pb2xvZ3kvcHJldmVudGlvbiAmYW1w
OyBjb250cm9sPC9rZXl3b3JkPjxrZXl3b3JkPkRpc2Vhc2UgT3V0YnJlYWtzLyplY29ub21pY3Mv
cHJldmVudGlvbiAmYW1wOyBjb250cm9sPC9rZXl3b3JkPjxrZXl3b3JkPkRvbWluaWNhbiBSZXB1
YmxpYy9lcGlkZW1pb2xvZ3k8L2tleXdvcmQ+PGtleXdvcmQ+SHVtYW5zPC9rZXl3b3JkPjxrZXl3
b3JkPkluZG9uZXNpYS9lcGlkZW1pb2xvZ3k8L2tleXdvcmQ+PGtleXdvcmQ+UGVydS9lcGlkZW1p
b2xvZ3k8L2tleXdvcmQ+PGtleXdvcmQ+VmlldG5hbS9lcGlkZW1pb2xvZ3k8L2tleXdvcmQ+PC9r
ZXl3b3Jkcz48ZGF0ZXM+PHllYXI+MjAxMzwveWVhcj48cHViLWRhdGVzPjxkYXRlPk5vdiA2PC9k
YXRlPjwvcHViLWRhdGVzPjwvZGF0ZXM+PGlzYm4+MTQ3MS0yNDU4IChFbGVjdHJvbmljKSYjeEQ7
MTQ3MS0yNDU4IChMaW5raW5nKTwvaXNibj48YWNjZXNzaW9uLW51bT4yNDE5NTUxOTwvYWNjZXNz
aW9uLW51bT48dXJscz48cmVsYXRlZC11cmxzPjx1cmw+aHR0cHM6Ly93d3cubmNiaS5ubG0ubmlo
Lmdvdi9wdWJtZWQvMjQxOTU1MTk8L3VybD48L3JlbGF0ZWQtdXJscz48L3VybHM+PGN1c3RvbTI+
UE1DNDIyODMyMTwvY3VzdG9tMj48ZWxlY3Ryb25pYy1yZXNvdXJjZS1udW0+MTAuMTE4Ni8xNDcx
LTI0NTgtMTMtMTA0ODwvZWxlY3Ryb25pYy1yZXNvdXJjZS1udW0+PC9yZWNvcmQ+PC9DaXRlPjxD
aXRlPjxBdXRob3I+U3VheWE8L0F1dGhvcj48WWVhcj4yMDA3PC9ZZWFyPjxSZWNOdW0+OTQ8L1Jl
Y051bT48cmVjb3JkPjxyZWMtbnVtYmVyPjk0PC9yZWMtbnVtYmVyPjxmb3JlaWduLWtleXM+PGtl
eSBhcHA9IkVOIiBkYi1pZD0iZTVkNXM1dnBmZHh4cmhlMDBzcnh4dmR3enphdjUyOXAwMHBhIiB0
aW1lc3RhbXA9IjE2NDY0OTczOTYiPjk0PC9rZXk+PC9mb3JlaWduLWtleXM+PHJlZi10eXBlIG5h
bWU9IkpvdXJuYWwgQXJ0aWNsZSI+MTc8L3JlZi10eXBlPjxjb250cmlidXRvcnM+PGF1dGhvcnM+
PGF1dGhvcj5TdWF5YSwgSi4gQS48L2F1dGhvcj48YXV0aG9yPlNoZXBhcmQsIEQuIFMuPC9hdXRo
b3I+PGF1dGhvcj5DaGFuZywgTS4gUy48L2F1dGhvcj48YXV0aG9yPkNhcmFtLCBNLjwvYXV0aG9y
PjxhdXRob3I+SG95ZXIsIFMuPC9hdXRob3I+PGF1dGhvcj5Tb2NoZWF0LCBELjwvYXV0aG9yPjxh
dXRob3I+Q2hhbnRoYSwgTi48L2F1dGhvcj48YXV0aG9yPk5hdGhhbiwgTS4gQi48L2F1dGhvcj48
L2F1dGhvcnM+PC9jb250cmlidXRvcnM+PGF1dGgtYWRkcmVzcz5TY2huZWlkZXIgSW5zdGl0dXRl
cyBmb3IgSGVhbHRoIFBvbGljeSwgSGVsbGVyIFNjaG9vbCwgQnJhbmRlaXMgVW5pdmVyc2l0eSwg
V2FsdGhhbSwgTUEgMDI0NTQtOTExMCwgVVNBLiBzdWF5YUBicmFuZGVpcy5lZHU8L2F1dGgtYWRk
cmVzcz48dGl0bGVzPjx0aXRsZT5Db3N0LWVmZmVjdGl2ZW5lc3Mgb2YgYW5udWFsIHRhcmdldGVk
IGxhcnZpY2lkaW5nIGNhbXBhaWducyBpbiBDYW1ib2RpYSBhZ2FpbnN0IHRoZSBkZW5ndWUgdmVj
dG9yIEFlZGVzIGFlZ3lwdGk8L3RpdGxlPjxzZWNvbmRhcnktdGl0bGU+VHJvcCBNZWQgSW50IEhl
YWx0aDwvc2Vjb25kYXJ5LXRpdGxlPjwvdGl0bGVzPjxwZXJpb2RpY2FsPjxmdWxsLXRpdGxlPlRy
b3AgTWVkIEludCBIZWFsdGg8L2Z1bGwtdGl0bGU+PC9wZXJpb2RpY2FsPjxwYWdlcz4xMDI2LTM2
PC9wYWdlcz48dm9sdW1lPjEyPC92b2x1bWU+PG51bWJlcj45PC9udW1iZXI+PGVkaXRpb24+MjAw
Ny8wOS8xOTwvZWRpdGlvbj48a2V5d29yZHM+PGtleXdvcmQ+QWVkZXMvZHJ1ZyBlZmZlY3RzPC9r
ZXl3b3JkPjxrZXl3b3JkPkFuaW1hbHM8L2tleXdvcmQ+PGtleXdvcmQ+Q2FtYm9kaWEvZXBpZGVt
aW9sb2d5PC9rZXl3b3JkPjxrZXl3b3JkPkNvc3QtQmVuZWZpdCBBbmFseXNpczwva2V5d29yZD48
a2V5d29yZD5Db3N0cyBhbmQgQ29zdCBBbmFseXNpczwva2V5d29yZD48a2V5d29yZD5EZW5ndWUv
ZXBpZGVtaW9sb2d5LypwcmV2ZW50aW9uICZhbXA7IGNvbnRyb2w8L2tleXdvcmQ+PGtleXdvcmQ+
RGVuZ3VlIFZpcnVzPC9rZXl3b3JkPjxrZXl3b3JkPkRpc2Vhc2UgT3V0YnJlYWtzLypwcmV2ZW50
aW9uICZhbXA7IGNvbnRyb2w8L2tleXdvcmQ+PGtleXdvcmQ+SHVtYW5zPC9rZXl3b3JkPjxrZXl3
b3JkPkluc2VjdCBWZWN0b3JzPC9rZXl3b3JkPjxrZXl3b3JkPk1vc3F1aXRvIENvbnRyb2wvKmVj
b25vbWljczwva2V5d29yZD48L2tleXdvcmRzPjxkYXRlcz48eWVhcj4yMDA3PC95ZWFyPjxwdWIt
ZGF0ZXM+PGRhdGU+U2VwPC9kYXRlPjwvcHViLWRhdGVzPjwvZGF0ZXM+PGlzYm4+MTM2MC0yMjc2
IChQcmludCkmI3hEOzEzNjAtMjI3NiAoTGlua2luZyk8L2lzYm4+PGFjY2Vzc2lvbi1udW0+MTc4
NzUwMTQ8L2FjY2Vzc2lvbi1udW0+PHVybHM+PHJlbGF0ZWQtdXJscz48dXJsPmh0dHBzOi8vd3d3
Lm5jYmkubmxtLm5paC5nb3YvcHVibWVkLzE3ODc1MDE0PC91cmw+PC9yZWxhdGVkLXVybHM+PC91
cmxzPjxlbGVjdHJvbmljLXJlc291cmNlLW51bT4xMC4xMTExL2ouMTM2NS0zMTU2LjIwMDcuMDE4
ODkueDwvZWxlY3Ryb25pYy1yZXNvdXJjZS1udW0+PC9yZWNvcmQ+PC9DaXRlPjxDaXRlPjxBdXRo
b3I+VGFsaWJlcnRpPC9BdXRob3I+PFllYXI+MjAxMDwvWWVhcj48UmVjTnVtPjE8L1JlY051bT48
cmVjb3JkPjxyZWMtbnVtYmVyPjE8L3JlYy1udW1iZXI+PGZvcmVpZ24ta2V5cz48a2V5IGFwcD0i
RU4iIGRiLWlkPSJlNWQ1czV2cGZkeHhyaGUwMHNyeHh2ZHd6emF2NTI5cDAwcGEiIHRpbWVzdGFt
cD0iMTYzODEzNTYxMiI+MTwva2V5PjwvZm9yZWlnbi1rZXlzPjxyZWYtdHlwZSBuYW1lPSJKb3Vy
bmFsIEFydGljbGUiPjE3PC9yZWYtdHlwZT48Y29udHJpYnV0b3JzPjxhdXRob3JzPjxhdXRob3I+
VGFsaWJlcnRpLCBILjwvYXV0aG9yPjxhdXRob3I+WnVjY2hpLCBQLjwvYXV0aG9yPjwvYXV0aG9y
cz48L2NvbnRyaWJ1dG9ycz48YXV0aC1hZGRyZXNzPlVuaXZlcnNpZGFkZSBGZWRlcmFsIGRlIFNh
byBQYXVsby48L2F1dGgtYWRkcmVzcz48dGl0bGVzPjx0aXRsZT5bRGlyZWN0IGNvc3RzIG9mIHRo
ZSBkZW5ndWUgZmV2ZXIgY29udHJvbCBhbmQgcHJldmVudGlvbiBwcm9ncmFtIGluIDIwMDUgaW4g
dGhlIENpdHkgb2YgU2FvIFBhdWxvXTwvdGl0bGU+PHNlY29uZGFyeS10aXRsZT5SZXYgUGFuYW0g
U2FsdWQgUHVibGljYTwvc2Vjb25kYXJ5LXRpdGxlPjwvdGl0bGVzPjxwZXJpb2RpY2FsPjxmdWxs
LXRpdGxlPlJldiBQYW5hbSBTYWx1ZCBQdWJsaWNhPC9mdWxsLXRpdGxlPjwvcGVyaW9kaWNhbD48
cGFnZXM+MTc1LTgwPC9wYWdlcz48dm9sdW1lPjI3PC92b2x1bWU+PG51bWJlcj4zPC9udW1iZXI+
PGVkaXRpb24+MjAxMC8wNC8yNDwvZWRpdGlvbj48a2V5d29yZHM+PGtleXdvcmQ+QnJhemlsPC9r
ZXl3b3JkPjxrZXl3b3JkPkNvc3RzIGFuZCBDb3N0IEFuYWx5c2lzPC9rZXl3b3JkPjxrZXl3b3Jk
PkRlbmd1ZS8qZWNvbm9taWNzLypwcmV2ZW50aW9uICZhbXA7IGNvbnRyb2w8L2tleXdvcmQ+PGtl
eXdvcmQ+SHVtYW5zPC9rZXl3b3JkPjxrZXl3b3JkPlByZXZlbnRpdmUgSGVhbHRoIFNlcnZpY2Vz
LyplY29ub21pY3M8L2tleXdvcmQ+PGtleXdvcmQ+VXJiYW4gSGVhbHRoPC9rZXl3b3JkPjwva2V5
d29yZHM+PGRhdGVzPjx5ZWFyPjIwMTA8L3llYXI+PHB1Yi1kYXRlcz48ZGF0ZT5NYXI8L2RhdGU+
PC9wdWItZGF0ZXM+PC9kYXRlcz48b3JpZy1wdWI+Q3VzdG9zIGRpcmV0b3MgZG8gcHJvZ3JhbWEg
ZGUgcHJldmVuY2FvIGUgY29udHJvbGUgZGEgZGVuZ3VlIG5vIE11bmljaXBpbyBkZSBTYW8gUGF1
bG8gZW0gMjAwNS48L29yaWctcHViPjxpc2JuPjE2ODAtNTM0OCAoRWxlY3Ryb25pYykmI3hEOzEw
MjAtNDk4OSAoTGlua2luZyk8L2lzYm4+PGFjY2Vzc2lvbi1udW0+MjA0MTQ1MDY8L2FjY2Vzc2lv
bi1udW0+PHVybHM+PHJlbGF0ZWQtdXJscz48dXJsPmh0dHBzOi8vd3d3Lm5jYmkubmxtLm5paC5n
b3YvcHVibWVkLzIwNDE0NTA2PC91cmw+PC9yZWxhdGVkLXVybHM+PC91cmxzPjxlbGVjdHJvbmlj
LXJlc291cmNlLW51bT4xMC4xNTkwL3MxMDIwLTQ5ODkyMDEwMDAwMzAwMDA0PC9lbGVjdHJvbmlj
LXJlc291cmNlLW51bT48L3JlY29yZD48L0NpdGU+PENpdGU+PEF1dGhvcj5UaGFsYWdhbGE8L0F1
dGhvcj48WWVhcj4yMDE2PC9ZZWFyPjxSZWNOdW0+NTE8L1JlY051bT48cmVjb3JkPjxyZWMtbnVt
YmVyPjUxPC9yZWMtbnVtYmVyPjxmb3JlaWduLWtleXM+PGtleSBhcHA9IkVOIiBkYi1pZD0iZTVk
NXM1dnBmZHh4cmhlMDBzcnh4dmR3enphdjUyOXAwMHBhIiB0aW1lc3RhbXA9IjE2MzgxMzYzOTIi
PjUxPC9rZXk+PC9mb3JlaWduLWtleXM+PHJlZi10eXBlIG5hbWU9IkpvdXJuYWwgQXJ0aWNsZSI+
MTc8L3JlZi10eXBlPjxjb250cmlidXRvcnM+PGF1dGhvcnM+PGF1dGhvcj5UaGFsYWdhbGEsIE4u
PC9hdXRob3I+PGF1dGhvcj5UaXNzZXJhLCBILjwvYXV0aG9yPjxhdXRob3I+UGFsaWhhd2FkYW5h
LCBQLjwvYXV0aG9yPjxhdXRob3I+QW1hcmFzaW5naGUsIEEuPC9hdXRob3I+PGF1dGhvcj5BbWJh
Z2FoYXdpdGEsIEEuPC9hdXRob3I+PGF1dGhvcj5XaWxkZXItU21pdGgsIEEuPC9hdXRob3I+PGF1
dGhvcj5TaGVwYXJkLCBELiBTLjwvYXV0aG9yPjxhdXRob3I+VG96YW4sIFkuPC9hdXRob3I+PC9h
dXRob3JzPjwvY29udHJpYnV0b3JzPjxhdXRoLWFkZHJlc3M+TmF0aW9uYWwgQ2hpbGQgSGVhbHRo
IFByb2dyYW1tZSwgRmFtaWx5IEhlYWx0aCBCdXJlYXUsIE1pbmlzdHJ5IG9mIEhlYWx0aCwgQ29s
b21ibywgU3JpIExhbmthLiYjeEQ7RXBpZGVtaW9sb2d5IFVuaXQsIE1pbmlzdHJ5IG9mIEhlYWx0
aCwgQ29sb21ibywgU3JpIExhbmthLiYjeEQ7TmF0aW9uYWwgRGVuZ3VlIENvbnRyb2wgVW5pdCwg
Q29sb21ibywgU3JpIExhbmthLiYjeEQ7RGVwYXJ0bWVudCBvZiBQdWJsaWMgSGVhbHRoIGFuZCBD
bGluaWNhbCBNZWRpY2luZSwgRXBpZGVtaW9sb2d5IGFuZCBHbG9iYWwgSGVhbHRoLCBVbWVhIFVu
aXZlcnNpdHksIFVtZWEsIFN3ZWRlbi4mI3hEO0xlZSBLb25nIENoaWFuIFNjaG9vbCBvZiBNZWRp
Y2luZSwgTmFueWFuZyBUZWNobm9sb2dpY2FsIFVuaXZlcnNpdHksIFNpbmdhcG9yZSwgU2luZ2Fw
b3JlLiYjeEQ7QnJhbmRlaXMgVW5pdmVyc2l0eSwgVGhlIEhlbGxlciBTY2hvb2wgZm9yIFNvY2lh
bCBQb2xpY3kgYW5kIE1hbmFnZW1lbnQsIFdhbHRoYW0sIE1hc3NhY2h1c2V0dHMsIFVuaXRlZCBT
dGF0ZXMgb2YgQW1lcmljYS4mI3hEO0luc3RpdHV0ZSBvZiBQdWJsaWMgSGVhbHRoLCBIZWlkZWxi
ZXJnIFVuaXZlcnNpdHkgTWVkaWNhbCBTY2hvb2wsIEhlaWRlbGJlcmcsIEdlcm1hbnkuJiN4RDtD
b2xsZWdlIG9mIEdsb2JhbCBQdWJsaWMgSGVhbHRoLCBOZXcgWW9yayBVbml2ZXJzaXR5LCBOZXcg
WW9yaywgTmV3IFlvcmssIFVuaXRlZCBTdGF0ZXMgb2YgQW1lcmljYS48L2F1dGgtYWRkcmVzcz48
dGl0bGVzPjx0aXRsZT5Db3N0cyBvZiBEZW5ndWUgQ29udHJvbCBBY3Rpdml0aWVzIGFuZCBIb3Nw
aXRhbGl6YXRpb25zIGluIHRoZSBQdWJsaWMgSGVhbHRoIFNlY3RvciBkdXJpbmcgYW4gRXBpZGVt
aWMgWWVhciBpbiBVcmJhbiBTcmkgTGFua2E8L3RpdGxlPjxzZWNvbmRhcnktdGl0bGU+UExvUyBO
ZWdsIFRyb3AgRGlzPC9zZWNvbmRhcnktdGl0bGU+PC90aXRsZXM+PHBlcmlvZGljYWw+PGZ1bGwt
dGl0bGU+UExvUyBOZWdsIFRyb3AgRGlzPC9mdWxsLXRpdGxlPjwvcGVyaW9kaWNhbD48cGFnZXM+
ZTAwMDQ0NjY8L3BhZ2VzPjx2b2x1bWU+MTA8L3ZvbHVtZT48bnVtYmVyPjI8L251bWJlcj48ZWRp
dGlvbj4yMDE2LzAyLzI2PC9lZGl0aW9uPjxrZXl3b3Jkcz48a2V5d29yZD5BZHVsdDwva2V5d29y
ZD48a2V5d29yZD5Db3N0IG9mIElsbG5lc3M8L2tleXdvcmQ+PGtleXdvcmQ+RGVuZ3VlLyplY29u
b21pY3MvZXBpZGVtaW9sb2d5L3RoZXJhcHk8L2tleXdvcmQ+PGtleXdvcmQ+RGlzZWFzZSBPdXRi
cmVha3MvZWNvbm9taWNzPC9rZXl3b3JkPjxrZXl3b3JkPkZlbWFsZTwva2V5d29yZD48a2V5d29y
ZD5Ib3NwaXRhbGl6YXRpb24vKmVjb25vbWljczwva2V5d29yZD48a2V5d29yZD5IdW1hbnM8L2tl
eXdvcmQ+PGtleXdvcmQ+TWFsZTwva2V5d29yZD48a2V5d29yZD5QdWJsaWMgSGVhbHRoLyplY29u
b21pY3M8L2tleXdvcmQ+PGtleXdvcmQ+UHVibGljIFNlY3Rvci9lY29ub21pY3M8L2tleXdvcmQ+
PGtleXdvcmQ+UmV0cm9zcGVjdGl2ZSBTdHVkaWVzPC9rZXl3b3JkPjxrZXl3b3JkPlNyaSBMYW5r
YS9lcGlkZW1pb2xvZ3k8L2tleXdvcmQ+PGtleXdvcmQ+VXJiYW4gSGVhbHRoLyplY29ub21pY3M8
L2tleXdvcmQ+PGtleXdvcmQ+WW91bmcgQWR1bHQ8L2tleXdvcmQ+PC9rZXl3b3Jkcz48ZGF0ZXM+
PHllYXI+MjAxNjwveWVhcj48cHViLWRhdGVzPjxkYXRlPkZlYjwvZGF0ZT48L3B1Yi1kYXRlcz48
L2RhdGVzPjxpc2JuPjE5MzUtMjczNSAoRWxlY3Ryb25pYykmI3hEOzE5MzUtMjcyNyAoTGlua2lu
Zyk8L2lzYm4+PGFjY2Vzc2lvbi1udW0+MjY5MTA5MDc8L2FjY2Vzc2lvbi1udW0+PHVybHM+PHJl
bGF0ZWQtdXJscz48dXJsPmh0dHBzOi8vd3d3Lm5jYmkubmxtLm5paC5nb3YvcHVibWVkLzI2OTEw
OTA3PC91cmw+PC9yZWxhdGVkLXVybHM+PC91cmxzPjxjdXN0b20yPlBNQzQ3NjYwODY8L2N1c3Rv
bTI+PGVsZWN0cm9uaWMtcmVzb3VyY2UtbnVtPjEwLjEzNzEvam91cm5hbC5wbnRkLjAwMDQ0NjY8
L2VsZWN0cm9uaWMtcmVzb3VyY2UtbnVtPjwvcmVjb3JkPjwvQ2l0ZT48Q2l0ZT48QXV0aG9yPlRp
c3NlcmE8L0F1dGhvcj48WWVhcj4yMDIwPC9ZZWFyPjxSZWNOdW0+NjQ8L1JlY051bT48cmVjb3Jk
PjxyZWMtbnVtYmVyPjY0PC9yZWMtbnVtYmVyPjxmb3JlaWduLWtleXM+PGtleSBhcHA9IkVOIiBk
Yi1pZD0iZTVkNXM1dnBmZHh4cmhlMDBzcnh4dmR3enphdjUyOXAwMHBhIiB0aW1lc3RhbXA9IjE2
MzgxMzY1ODYiPjY0PC9rZXk+PC9mb3JlaWduLWtleXM+PHJlZi10eXBlIG5hbWU9IkpvdXJuYWwg
QXJ0aWNsZSI+MTc8L3JlZi10eXBlPjxjb250cmlidXRvcnM+PGF1dGhvcnM+PGF1dGhvcj5UaXNz
ZXJhLCBILiBBLjwvYXV0aG9yPjxhdXRob3I+SmF5YW1hbm5lLCBCLiBELiBXLjwvYXV0aG9yPjxh
dXRob3I+UmF1dCwgUi48L2F1dGhvcj48YXV0aG9yPkphbmFraSwgUy4gTS4gRC48L2F1dGhvcj48
YXV0aG9yPlRvemFuLCBZLjwvYXV0aG9yPjxhdXRob3I+U2FtYXJhd2VlcmEsIFAuIEMuPC9hdXRo
b3I+PGF1dGhvcj5MaXlhbmFnZSwgUC48L2F1dGhvcj48YXV0aG9yPkdob3VzZSwgQS48L2F1dGhv
cj48YXV0aG9yPlJvZHJpZ28sIEMuPC9hdXRob3I+PGF1dGhvcj5kZSBTaWx2YSwgQS4gTS48L2F1
dGhvcj48YXV0aG9yPkZlcm5hbmRvLCBTLiBELjwvYXV0aG9yPjwvYXV0aG9ycz48L2NvbnRyaWJ1
dG9ycz48dGl0bGVzPjx0aXRsZT5TZXZlcmUgRGVuZ3VlIEVwaWRlbWljLCBTcmkgTGFua2EsIDIw
MTc8L3RpdGxlPjxzZWNvbmRhcnktdGl0bGU+RW1lcmcgSW5mZWN0IERpczwvc2Vjb25kYXJ5LXRp
dGxlPjwvdGl0bGVzPjxwZXJpb2RpY2FsPjxmdWxsLXRpdGxlPkVtZXJnIEluZmVjdCBEaXM8L2Z1
bGwtdGl0bGU+PC9wZXJpb2RpY2FsPjxwYWdlcz42ODItNjkxPC9wYWdlcz48dm9sdW1lPjI2PC92
b2x1bWU+PG51bWJlcj40PC9udW1iZXI+PGVkaXRpb24+MjAyMC8wMy8xOTwvZWRpdGlvbj48a2V5
d29yZHM+PGtleXdvcmQ+Q2hpbGQ8L2tleXdvcmQ+PGtleXdvcmQ+KkRlbmd1ZS9lcGlkZW1pb2xv
Z3k8L2tleXdvcmQ+PGtleXdvcmQ+KkRlbmd1ZSBWaXJ1cy9nZW5ldGljczwva2V5d29yZD48a2V5
d29yZD4qRXBpZGVtaWNzPC9rZXl3b3JkPjxrZXl3b3JkPkh1bWFuczwva2V5d29yZD48a2V5d29y
ZD4qU2V2ZXJlIERlbmd1ZS9kaWFnbm9zaXMvZXBpZGVtaW9sb2d5PC9rZXl3b3JkPjxrZXl3b3Jk
PlNyaSBMYW5rYS9lcGlkZW1pb2xvZ3k8L2tleXdvcmQ+PGtleXdvcmQ+WW91bmcgQWR1bHQ8L2tl
eXdvcmQ+PGtleXdvcmQ+KkRlbmd1ZTwva2V5d29yZD48a2V5d29yZD4qU3JpIExhbmthPC9rZXl3
b3JkPjxrZXl3b3JkPiphZ2UgZ3JvdXA8L2tleXdvcmQ+PGtleXdvcmQ+KmRlbmd1ZSB2aXJ1czwv
a2V5d29yZD48a2V5d29yZD4qZXBpZGVtaWM8L2tleXdvcmQ+PGtleXdvcmQ+Km1vc3F1aXRvZXM8
L2tleXdvcmQ+PGtleXdvcmQ+KnNlcm90eXBlPC9rZXl3b3JkPjxrZXl3b3JkPipzdXJ2ZWlsbGFu
Y2U8L2tleXdvcmQ+PGtleXdvcmQ+KnZlY3Rvci1ib3JuZSBpbmZlY3Rpb25zPC9rZXl3b3JkPjxr
ZXl3b3JkPip2aXJ1c2VzPC9rZXl3b3JkPjwva2V5d29yZHM+PGRhdGVzPjx5ZWFyPjIwMjA8L3ll
YXI+PHB1Yi1kYXRlcz48ZGF0ZT5BcHI8L2RhdGU+PC9wdWItZGF0ZXM+PC9kYXRlcz48aXNibj4x
MDgwLTYwNTkgKEVsZWN0cm9uaWMpJiN4RDsxMDgwLTYwNDAgKExpbmtpbmcpPC9pc2JuPjxhY2Nl
c3Npb24tbnVtPjMyMTg2NDkwPC9hY2Nlc3Npb24tbnVtPjx1cmxzPjxyZWxhdGVkLXVybHM+PHVy
bD5odHRwczovL3d3dy5uY2JpLm5sbS5uaWguZ292L3B1Ym1lZC8zMjE4NjQ5MDwvdXJsPjwvcmVs
YXRlZC11cmxzPjwvdXJscz48Y3VzdG9tMj5QTUM3MTAxMTA4PC9jdXN0b20yPjxlbGVjdHJvbmlj
LXJlc291cmNlLW51bT4xMC4zMjAxL2VpZDI2MDQuMTkwNDM1PC9lbGVjdHJvbmljLXJlc291cmNl
LW51bT48L3JlY29yZD48L0NpdGU+PENpdGU+PEF1dGhvcj5VbmR1cnJhZ2E8L0F1dGhvcj48WWVh
cj4yMDE1PC9ZZWFyPjxSZWNOdW0+MjY8L1JlY051bT48cmVjb3JkPjxyZWMtbnVtYmVyPjI2PC9y
ZWMtbnVtYmVyPjxmb3JlaWduLWtleXM+PGtleSBhcHA9IkVOIiBkYi1pZD0iZTVkNXM1dnBmZHh4
cmhlMDBzcnh4dmR3enphdjUyOXAwMHBhIiB0aW1lc3RhbXA9IjE2MzgxMzYwMDIiPjI2PC9rZXk+
PC9mb3JlaWduLWtleXM+PHJlZi10eXBlIG5hbWU9IkpvdXJuYWwgQXJ0aWNsZSI+MTc8L3JlZi10
eXBlPjxjb250cmlidXRvcnM+PGF1dGhvcnM+PGF1dGhvcj5VbmR1cnJhZ2EsIEUuIEEuPC9hdXRo
b3I+PGF1dGhvcj5CZXRhbmNvdXJ0LUNyYXZpb3RvLCBNLjwvYXV0aG9yPjxhdXRob3I+UmFtb3Mt
Q2FzdGFuZWRhLCBKLjwvYXV0aG9yPjxhdXRob3I+TWFydGluZXotVmVnYSwgUi48L2F1dGhvcj48
YXV0aG9yPk1lbmRlei1HYWx2YW4sIEouPC9hdXRob3I+PGF1dGhvcj5HdWJsZXIsIEQuIEouPC9h
dXRob3I+PGF1dGhvcj5HdXptYW4sIE0uIEcuPC9hdXRob3I+PGF1dGhvcj5IYWxzdGVhZCwgUy4g
Qi48L2F1dGhvcj48YXV0aG9yPkhhcnJpcywgRS48L2F1dGhvcj48YXV0aG9yPkt1cmktTW9yYWxl
cywgUC48L2F1dGhvcj48YXV0aG9yPlRhcGlhLUNvbnllciwgUi48L2F1dGhvcj48YXV0aG9yPlNo
ZXBhcmQsIEQuIFMuPC9hdXRob3I+PC9hdXRob3JzPjwvY29udHJpYnV0b3JzPjxhdXRoLWFkZHJl
c3M+U2NobmVpZGVyIEluc3RpdHV0ZXMgZm9yIEhlYWx0aCBQb2xpY3ksIEhlbGxlciBTY2hvb2ws
IEJyYW5kZWlzIFVuaXZlcnNpdHksIFdhbHRoYW0sIE1hc3NhY2h1c2V0dHMsIFVuaXRlZH==
</w:fldData>
        </w:fldChar>
      </w:r>
      <w:r>
        <w:instrText xml:space="preserve"> ADDIN EN.CITE.DATA </w:instrText>
      </w:r>
      <w:r>
        <w:fldChar w:fldCharType="end"/>
      </w:r>
      <w:r>
        <w:fldChar w:fldCharType="begin">
          <w:fldData xml:space="preserve">IFN0YXRlcyBvZiBBbWVyaWNhLiYjeEQ7Q2FybG9zIFNsaW0gSGVhbHRoIEluc3RpdHV0ZSwgTWV4
aWNvIENpdHksIE1leGljby4mI3hEO0luc3RpdHV0byBOYWNpb25hbCBkZSBTYWx1ZCBQdWJsaWNh
LCBDdWVybmF2YWNhLCBNZXhpY287IENlbnRlciBmb3IgVHJvcGljYWwgRGlzZWFzZXMsIFVuaXZl
cnNpdHkgb2YgVGV4YXMtTWVkaWNhbCBCcmFuY2gsIEdhbHZlc3RvbiwgVGV4YXMsIFVuaXRlZCBT
dGF0ZXMgb2YgQW1lcmljYS4mI3hEO0luc3RpdHV0byBOYWNpb25hbCBkZSBTYWx1ZCBQdWJsaWNh
LCBDdWVybmF2YWNhLCBNZXhpY287IE9yZ2FuaXphY2lvbiBMYXRpbm9hbWVyaWNhbmEgcGFyYSBl
bCBGb21lbnRvIGRlIGxhIEludmVzdGlnYWNpb24gZW4gU2FsdWQsIEJ1Y2FyYW1hbmdhLCBDb2xv
bWJpYS4mI3hEO0hvc3BpdGFsIEluZmFudGlsIGRlIE1leGljbyBGZWRlcmljbyBHb21leiwgTWV4
aWNvIENpdHksIE1leGljby4mI3hEO0R1a2UtTlVTIEdyYWR1YXRlIE1lZGljYWwgU2Nob29sLCBT
aW5nYXBvcmUuJiN4RDtQZWRybyBLb3VyaSBUcm9waWNhbCBNZWRpY2luZSBJbnN0aXR1dGUsIEhh
dmFuYSwgQ3ViYS4mI3hEO1BlZGlhdHJpYyBEZW5ndWUgVmFjY2luZSBJbml0aWF0aXZlLCBSb2Nr
dmlsbGUsIE1hcnlsYW5kLCBVbml0ZWQgU3RhdGVzIG9mIEFtZXJpY2EuJiN4RDtVbml2ZXJzaXR5
IG9mIENhbGlmb3JuaWEsIEJlcmtlbGV5LCBCZXJrZWxleSwgQ2FsaWZvcm5pYSwgVW5pdGVkIFN0
YXRlcyBvZiBBbWVyaWNhLiYjeEQ7TWluaXN0cnkgb2YgSGVhbHRoLCBNZXhpY28gQ2l0eSwgTWV4
aWNvLjwvYXV0aC1hZGRyZXNzPjx0aXRsZXM+PHRpdGxlPkVjb25vbWljIGFuZCBkaXNlYXNlIGJ1
cmRlbiBvZiBkZW5ndWUgaW4gTWV4aWNvPC90aXRsZT48c2Vjb25kYXJ5LXRpdGxlPlBMb1MgTmVn
bCBUcm9wIERpczwvc2Vjb25kYXJ5LXRpdGxlPjwvdGl0bGVzPjxwZXJpb2RpY2FsPjxmdWxsLXRp
dGxlPlBMb1MgTmVnbCBUcm9wIERpczwvZnVsbC10aXRsZT48L3BlcmlvZGljYWw+PHBhZ2VzPmUw
MDAzNTQ3PC9wYWdlcz48dm9sdW1lPjk8L3ZvbHVtZT48bnVtYmVyPjM8L251bWJlcj48ZWRpdGlv
bj4yMDE1LzAzLzE5PC9lZGl0aW9uPjxrZXl3b3Jkcz48a2V5d29yZD5BZHVsdDwva2V5d29yZD48
a2V5d29yZD5CdWRnZXRzPC9rZXl3b3JkPjxrZXl3b3JkPkNvaG9ydCBTdHVkaWVzPC9rZXl3b3Jk
PjxrZXl3b3JkPipDb3N0IG9mIElsbG5lc3M8L2tleXdvcmQ+PGtleXdvcmQ+RGVuZ3VlLyplY29u
b21pY3MvKmVwaWRlbWlvbG9neTwva2V5d29yZD48a2V5d29yZD5IZWFsdGggUG9saWN5LyplY29u
b21pY3M8L2tleXdvcmQ+PGtleXdvcmQ+SG9zcGl0YWxzPC9rZXl3b3JkPjxrZXl3b3JkPkh1bWFu
czwva2V5d29yZD48a2V5d29yZD5JbmNpZGVuY2U8L2tleXdvcmQ+PGtleXdvcmQ+TWFsZTwva2V5
d29yZD48a2V5d29yZD5NZXhpY288L2tleXdvcmQ+PGtleXdvcmQ+TmljYXJhZ3VhPC9rZXl3b3Jk
PjxrZXl3b3JkPlBhbmFtYTwva2V5d29yZD48a2V5d29yZD5Qcm9zcGVjdGl2ZSBTdHVkaWVzPC9r
ZXl3b3JkPjxrZXl3b3JkPlB1ZXJ0byBSaWNvPC9rZXl3b3JkPjxrZXl3b3JkPlF1YWxpdHktQWRq
dXN0ZWQgTGlmZSBZZWFyczwva2V5d29yZD48a2V5d29yZD5UaGFpbGFuZDwva2V5d29yZD48L2tl
eXdvcmRzPjxkYXRlcz48eWVhcj4yMDE1PC95ZWFyPjxwdWItZGF0ZXM+PGRhdGU+TWFyPC9kYXRl
PjwvcHViLWRhdGVzPjwvZGF0ZXM+PGlzYm4+MTkzNS0yNzM1IChFbGVjdHJvbmljKSYjeEQ7MTkz
NS0yNzI3IChMaW5raW5nKTwvaXNibj48YWNjZXNzaW9uLW51bT4yNTc4NjIyNTwvYWNjZXNzaW9u
LW51bT48dXJscz48cmVsYXRlZC11cmxzPjx1cmw+aHR0cHM6Ly93d3cubmNiaS5ubG0ubmloLmdv
di9wdWJtZWQvMjU3ODYyMjU8L3VybD48L3JlbGF0ZWQtdXJscz48L3VybHM+PGN1c3RvbTI+UE1D
NDM2NDg4NjwvY3VzdG9tMj48ZWxlY3Ryb25pYy1yZXNvdXJjZS1udW0+MTAuMTM3MS9qb3VybmFs
LnBudGQuMDAwMzU0NzwvZWxlY3Ryb25pYy1yZXNvdXJjZS1udW0+PC9yZWNvcmQ+PC9DaXRlPjxD
aXRlPjxBdXRob3I+WnViaWV0YS1aYXZhbGE8L0F1dGhvcj48WWVhcj4yMDE4PC9ZZWFyPjxSZWNO
dW0+NDk8L1JlY051bT48cmVjb3JkPjxyZWMtbnVtYmVyPjQ5PC9yZWMtbnVtYmVyPjxmb3JlaWdu
LWtleXM+PGtleSBhcHA9IkVOIiBkYi1pZD0iZTVkNXM1dnBmZHh4cmhlMDBzcnh4dmR3enphdjUy
OXAwMHBhIiB0aW1lc3RhbXA9IjE2MzgxMzYzNjEiPjQ5PC9rZXk+PC9mb3JlaWduLWtleXM+PHJl
Zi10eXBlIG5hbWU9IkpvdXJuYWwgQXJ0aWNsZSI+MTc8L3JlZi10eXBlPjxjb250cmlidXRvcnM+
PGF1dGhvcnM+PGF1dGhvcj5adWJpZXRhLVphdmFsYSwgQS48L2F1dGhvcj48YXV0aG9yPkxvcGV6
LUNlcnZhbnRlcywgTS48L2F1dGhvcj48YXV0aG9yPlNhbGluYXMtRXNjdWRlcm8sIEcuPC9hdXRo
b3I+PGF1dGhvcj5SYW1pcmV6LUNoYXZleiwgQS48L2F1dGhvcj48YXV0aG9yPkNhc3RhbmVkYSwg
Si4gUi48L2F1dGhvcj48YXV0aG9yPkhlcm5hbmRlei1HYXl0YW4sIFMuIEkuPC9hdXRob3I+PGF1
dGhvcj5Mb3BleiBZZXNjYXMsIEouIEcuPC9hdXRob3I+PGF1dGhvcj5EdXJhbi1BcmVuYXMsIEwu
PC9hdXRob3I+PC9hdXRob3JzPjwvY29udHJpYnV0b3JzPjxhdXRoLWFkZHJlc3M+RmFjdWx0eSBv
ZiBNZWRpY2luZSwgTmF0aW9uYWwgQXV0b25vbW91cyBVbml2ZXJzaXR5IG9mIE1leGljbywgTWV4
aWNvIENpdHksIE1leGljby4mI3hEO0NlbnRlciBmb3IgRWNvbm9taWMgU3R1ZGllcyBhbmQgU29j
aWFsIEhlYWx0aCwgQ2hpbGRyZW4mYXBvcztzIEhvc3BpdGFsIG9mIE1leGljbyBGZWRlcmljbyBH
b21leiwgTWluaXN0cnkgb2YgSGVhbHRoLCBNZXhpY28gQ2l0eSwgTWV4aWNvLiYjeEQ7UHJpdmF0
ZSBQcmFjdGljZSwgTWV4aWNvIENpdHksIE1leGljby4mI3hEO0RlcGFydGFtZW50byBkZSBBcmJv
dmlydXMsIE5hdGlvbmFsIEluc3RpdHV0ZSBvZiBQdWJsaWMgSGVhbHRoLCBDdWVybmF2YWNhLCBN
ZXhpY28uJiN4RDtNZWRpY2FsIEFmZmFpcnMsIFNhbm9maSBQYXN0ZXVyIExhdGluIEFtZXJpY2Es
IE1leGljbyBDaXR5LCBNZXhpY28uPC9hdXRoLWFkZHJlc3M+PHRpdGxlcz48dGl0bGU+RWNvbm9t
aWMgaW1wYWN0IG9mIGRlbmd1ZSBpbiBNZXhpY28gY29uc2lkZXJpbmcgcmVwb3J0ZWQgY2FzZXMg
Zm9yIDIwMTIgdG8gMjAxNjwvdGl0bGU+PHNlY29uZGFyeS10aXRsZT5QTG9TIE5lZ2wgVHJvcCBE
aXM8L3NlY29uZGFyeS10aXRsZT48L3RpdGxlcz48cGVyaW9kaWNhbD48ZnVsbC10aXRsZT5QTG9T
IE5lZ2wgVHJvcCBEaXM8L2Z1bGwtdGl0bGU+PC9wZXJpb2RpY2FsPjxwYWdlcz5lMDAwNjkzODwv
cGFnZXM+PHZvbHVtZT4xMjwvdm9sdW1lPjxudW1iZXI+MTI8L251bWJlcj48ZWRpdGlvbj4yMDE4
LzEyLzE1PC9lZGl0aW9uPjxrZXl3b3Jkcz48a2V5d29yZD5BZG9sZXNjZW50PC9rZXl3b3JkPjxr
ZXl3b3JkPkFkdWx0PC9rZXl3b3JkPjxrZXl3b3JkPkFnZWQ8L2tleXdvcmQ+PGtleXdvcmQ+Q2Fy
ZWdpdmVyczwva2V5d29yZD48a2V5d29yZD5DaGlsZDwva2V5d29yZD48a2V5d29yZD5DaGlsZCwg
UHJlc2Nob29sPC9rZXl3b3JkPjxrZXl3b3JkPkRlbmd1ZS8qZWNvbm9taWNzL2VwaWRlbWlvbG9n
eS9wcmV2ZW50aW9uICZhbXA7IGNvbnRyb2w8L2tleXdvcmQ+PGtleXdvcmQ+RGlzYWJsZWQgUGVy
c29uczwva2V5d29yZD48a2V5d29yZD5Hb3Zlcm5tZW50IFByb2dyYW1zPC9rZXl3b3JkPjxrZXl3
b3JkPkhlYWx0aCBDYXJlIENvc3RzPC9rZXl3b3JkPjxrZXl3b3JkPkhlYWx0aCBFeHBlbmRpdHVy
ZXM8L2tleXdvcmQ+PGtleXdvcmQ+SHVtYW5zPC9rZXl3b3JkPjxrZXl3b3JkPkluZmFudDwva2V5
d29yZD48a2V5d29yZD5NZXhpY28vZXBpZGVtaW9sb2d5PC9rZXl3b3JkPjxrZXl3b3JkPk1pZGRs
ZSBBZ2VkPC9rZXl3b3JkPjxrZXl3b3JkPlF1YWxpdHktQWRqdXN0ZWQgTGlmZSBZZWFyczwva2V5
d29yZD48a2V5d29yZD5TZXZlcmUgRGVuZ3VlLyplY29ub21pY3MvZXBpZGVtaW9sb2d5L3ByZXZl
bnRpb24gJmFtcDsgY29udHJvbDwva2V5d29yZD48a2V5d29yZD5Zb3VuZyBBZHVsdDwva2V5d29y
ZD48L2tleXdvcmRzPjxkYXRlcz48eWVhcj4yMDE4PC95ZWFyPjxwdWItZGF0ZXM+PGRhdGU+RGVj
PC9kYXRlPjwvcHViLWRhdGVzPjwvZGF0ZXM+PGlzYm4+MTkzNS0yNzM1IChFbGVjdHJvbmljKSYj
eEQ7MTkzNS0yNzI3IChMaW5raW5nKTwvaXNibj48YWNjZXNzaW9uLW51bT4zMDU1MDU2OTwvYWNj
ZXNzaW9uLW51bT48dXJscz48cmVsYXRlZC11cmxzPjx1cmw+aHR0cHM6Ly93d3cubmNiaS5ubG0u
bmloLmdvdi9wdWJtZWQvMzA1NTA1Njk8L3VybD48L3JlbGF0ZWQtdXJscz48L3VybHM+PGN1c3Rv
bTI+UE1DNjMxMDI4OCBmb2xsb3dpbmcgY29tcGV0aW5nIGludGVyZXN0czogSlJDIGlzIG1lbWJl
ciBvZiB0aGUgU2NpZW50aWZpYyBBZHZpc29yeSBCb2FyZCBvbiBEZW5ndWUgVmFjY2luZSBmcm9t
IFNhbm9maSBQYXN0ZXVyIGFuZCBoYXMgcmVjZWl2ZWQgaG9ub3JhcmlhIGZvciB0aGVpciBwYXJ0
aWNpcGF0aW9uLiBKUkMgaGFzIGFsc28gcmVjZWl2ZWQgZnVuZGluZyBmb3Igc2NpZW50aWZpYyBy
ZXNlYXJjaCBmcm9tIFNhbm9maSBQYXN0ZXVyLiBKR0xZIGlzIGFuIGVtcGxveWVlIG9mIFNhbm9m
aSBQYXN0ZXVyLiBUaGlzIGRvZXMgbm90IGFsdGVyIG91ciBhZGhlcmVuY2UgdG8gYWxsIFBMT1Mg
cG9saWNpZXMgb24gc2hhcmluZyBkYXRhIGFuZCBtYXRlcmlhbHMuPC9jdXN0b20yPjxlbGVjdHJv
bmljLXJlc291cmNlLW51bT4xMC4xMzcxL2pvdXJuYWwucG50ZC4wMDA2OTM4PC9lbGVjdHJvbmlj
LXJlc291cmNlLW51bT48L3JlY29yZD48L0NpdGU+PC9FbmROb3RlPgB=
</w:fldData>
        </w:fldChar>
      </w:r>
      <w:r>
        <w:instrText xml:space="preserve"> ADDIN EN.CITE.DATA </w:instrText>
      </w:r>
      <w:r>
        <w:fldChar w:fldCharType="end"/>
      </w:r>
      <w:r w:rsidRPr="0030143A">
        <w:fldChar w:fldCharType="separate"/>
      </w:r>
      <w:r>
        <w:rPr>
          <w:noProof/>
        </w:rPr>
        <w:t>(1-20)</w:t>
      </w:r>
      <w:r w:rsidRPr="0030143A">
        <w:fldChar w:fldCharType="end"/>
      </w:r>
      <w:r w:rsidRPr="0030143A">
        <w:t xml:space="preserve">. We also found three additional papers where country vector control budgets or expenditures were mentioned, though that was not the focus of the paper </w:t>
      </w:r>
      <w:r w:rsidRPr="0030143A">
        <w:fldChar w:fldCharType="begin">
          <w:fldData xml:space="preserve">PEVuZE5vdGU+PENpdGU+PEF1dGhvcj5CYXJuaWdoYXVzZW48L0F1dGhvcj48WWVhcj4yMDEzPC9Z
ZWFyPjxSZWNOdW0+NDg8L1JlY051bT48RGlzcGxheVRleHQ+KDIxLTIzKTwvRGlzcGxheVRleHQ+
PHJlY29yZD48cmVjLW51bWJlcj40ODwvcmVjLW51bWJlcj48Zm9yZWlnbi1rZXlzPjxrZXkgYXBw
PSJFTiIgZGItaWQ9ImU1ZDVzNXZwZmR4eHJoZTAwc3J4eHZkd3p6YXY1MjlwMDBwYSIgdGltZXN0
YW1wPSIxNjM4MTM2MzIxIj40ODwva2V5PjwvZm9yZWlnbi1rZXlzPjxyZWYtdHlwZSBuYW1lPSJK
b3VybmFsIEFydGljbGUiPjE3PC9yZWYtdHlwZT48Y29udHJpYnV0b3JzPjxhdXRob3JzPjxhdXRo
b3I+QmFybmlnaGF1c2VuLCBULjwvYXV0aG9yPjxhdXRob3I+Qmxvb20sIEQuIEUuPC9hdXRob3I+
PGF1dGhvcj5DYWZpZXJvLCBFLiBULjwvYXV0aG9yPjxhdXRob3I+TyZhcG9zO0JyaWVuLCBKLiBD
LjwvYXV0aG9yPjwvYXV0aG9ycz48L2NvbnRyaWJ1dG9ycz48YXV0aC1hZGRyZXNzPkhhcnZhcmQg
U2Nob29sIG9mIFB1YmxpYyBIZWFsdGgsIERlcGFydG1lbnQgb2YgR2xvYmFsIEhlYWx0aCBhbmQg
UG9wdWxhdGlvbiwgQm9zdG9uLCBNQSAwMjExNSwgVVNBLjwvYXV0aC1hZGRyZXNzPjx0aXRsZXM+
PHRpdGxlPlZhbHVpbmcgdGhlIGJyb2FkZXIgYmVuZWZpdHMgb2YgZGVuZ3VlIHZhY2NpbmF0aW9u
LCB3aXRoIGEgcHJlbGltaW5hcnkgYXBwbGljYXRpb24gdG8gQnJhemlsPC90aXRsZT48c2Vjb25k
YXJ5LXRpdGxlPlNlbWluIEltbXVub2w8L3NlY29uZGFyeS10aXRsZT48L3RpdGxlcz48cGVyaW9k
aWNhbD48ZnVsbC10aXRsZT5TZW1pbiBJbW11bm9sPC9mdWxsLXRpdGxlPjwvcGVyaW9kaWNhbD48
cGFnZXM+MTA0LTEzPC9wYWdlcz48dm9sdW1lPjI1PC92b2x1bWU+PG51bWJlcj4yPC9udW1iZXI+
PGVkaXRpb24+MjAxMy8wNy8yODwvZWRpdGlvbj48a2V5d29yZHM+PGtleXdvcmQ+QW5pbWFsczwv
a2V5d29yZD48a2V5d29yZD5CcmF6aWw8L2tleXdvcmQ+PGtleXdvcmQ+Q29zdC1CZW5lZml0IEFu
YWx5c2lzPC9rZXl3b3JkPjxrZXl3b3JkPkRlbmd1ZS9lcGlkZW1pb2xvZ3kvKnByZXZlbnRpb24g
JmFtcDsgY29udHJvbDwva2V5d29yZD48a2V5d29yZD4qRGVuZ3VlIFZhY2NpbmVzPC9rZXl3b3Jk
PjxrZXl3b3JkPkh1bWFuczwva2V5d29yZD48a2V5d29yZD5RdWFsaXR5IEltcHJvdmVtZW50PC9r
ZXl3b3JkPjxrZXl3b3JkPkRlbmd1ZTwva2V5d29yZD48a2V5d29yZD5FY29ub21pYyBldmFsdWF0
aW9uPC9rZXl3b3JkPjxrZXl3b3JkPkltbXVuaXphdGlvbjwva2V5d29yZD48a2V5d29yZD5WYWNj
aW5hdGlvbjwva2V5d29yZD48a2V5d29yZD5WYWNjaW5lPC9rZXl3b3JkPjwva2V5d29yZHM+PGRh
dGVzPjx5ZWFyPjIwMTM8L3llYXI+PHB1Yi1kYXRlcz48ZGF0ZT5BcHI8L2RhdGU+PC9wdWItZGF0
ZXM+PC9kYXRlcz48aXNibj4xMDk2LTM2MTggKEVsZWN0cm9uaWMpJiN4RDsxMDQ0LTUzMjMgKExp
bmtpbmcpPC9pc2JuPjxhY2Nlc3Npb24tbnVtPjIzODg2ODk1PC9hY2Nlc3Npb24tbnVtPjx1cmxz
PjxyZWxhdGVkLXVybHM+PHVybD5odHRwczovL3d3dy5uY2JpLm5sbS5uaWguZ292L3B1Ym1lZC8y
Mzg4Njg5NTwvdXJsPjwvcmVsYXRlZC11cmxzPjwvdXJscz48ZWxlY3Ryb25pYy1yZXNvdXJjZS1u
dW0+MTAuMTAxNi9qLnNtaW0uMjAxMy4wNC4wMTA8L2VsZWN0cm9uaWMtcmVzb3VyY2UtbnVtPjwv
cmVjb3JkPjwvQ2l0ZT48Q2l0ZT48QXV0aG9yPkJhcnJldG88L0F1dGhvcj48WWVhcj4yMDExPC9Z
ZWFyPjxSZWNOdW0+NjU8L1JlY051bT48cmVjb3JkPjxyZWMtbnVtYmVyPjY1PC9yZWMtbnVtYmVy
Pjxmb3JlaWduLWtleXM+PGtleSBhcHA9IkVOIiBkYi1pZD0iZTVkNXM1dnBmZHh4cmhlMDBzcnh4
dmR3enphdjUyOXAwMHBhIiB0aW1lc3RhbXA9IjE2MzgxMzY2ODQiPjY1PC9rZXk+PC9mb3JlaWdu
LWtleXM+PHJlZi10eXBlIG5hbWU9IkpvdXJuYWwgQXJ0aWNsZSI+MTc8L3JlZi10eXBlPjxjb250
cmlidXRvcnM+PGF1dGhvcnM+PGF1dGhvcj5CYXJyZXRvLCBNLiBMLjwvYXV0aG9yPjxhdXRob3I+
VGVpeGVpcmEsIE0uIEcuPC9hdXRob3I+PGF1dGhvcj5CYXN0b3MsIEYuIEkuPC9hdXRob3I+PGF1
dGhvcj5YaW1lbmVzLCBSLiBBLjwvYXV0aG9yPjxhdXRob3I+QmFyYXRhLCBSLiBCLjwvYXV0aG9y
PjxhdXRob3I+Um9kcmlndWVzLCBMLiBDLjwvYXV0aG9yPjwvYXV0aG9ycz48L2NvbnRyaWJ1dG9y
cz48YXV0aC1hZGRyZXNzPkluc3RpdHV0byBkZSBTYXVkZSBDb2xldGl2YSwgRmVkZXJhbCBVbml2
ZXJzaXR5IG9mIEJhaGlhLCBTYWx2YWRvciwgQnJhemlsLiBtYXVyaWNpb0B1ZmJhLmJyPC9hdXRo
LWFkZHJlc3M+PHRpdGxlcz48dGl0bGU+U3VjY2Vzc2VzIGFuZCBmYWlsdXJlcyBpbiB0aGUgY29u
dHJvbCBvZiBpbmZlY3Rpb3VzIGRpc2Vhc2VzIGluIEJyYXppbDogc29jaWFsIGFuZCBlbnZpcm9u
bWVudGFsIGNvbnRleHQsIHBvbGljaWVzLCBpbnRlcnZlbnRpb25zLCBhbmQgcmVzZWFyY2ggbmVl
ZHM8L3RpdGxlPjxzZWNvbmRhcnktdGl0bGU+TGFuY2V0PC9zZWNvbmRhcnktdGl0bGU+PC90aXRs
ZXM+PHBlcmlvZGljYWw+PGZ1bGwtdGl0bGU+TGFuY2V0PC9mdWxsLXRpdGxlPjwvcGVyaW9kaWNh
bD48cGFnZXM+MTg3Ny04OTwvcGFnZXM+PHZvbHVtZT4zNzc8L3ZvbHVtZT48bnVtYmVyPjk3ODA8
L251bWJlcj48ZWRpdGlvbj4yMDExLzA1LzEzPC9lZGl0aW9uPjxrZXl3b3Jkcz48a2V5d29yZD5C
cmF6aWwvZXBpZGVtaW9sb2d5PC9rZXl3b3JkPjxrZXl3b3JkPkRpc2Vhc2UgVHJhbnNtaXNzaW9u
LCBJbmZlY3Rpb3VzLypwcmV2ZW50aW9uICZhbXA7IGNvbnRyb2w8L2tleXdvcmQ+PGtleXdvcmQ+
SGVhbHRoIFBvbGljeTwva2V5d29yZD48a2V5d29yZD5IdW1hbnM8L2tleXdvcmQ+PGtleXdvcmQ+
KkluZmVjdGlvbiBDb250cm9sPC9rZXl3b3JkPjxrZXl3b3JkPkluZmVjdGlvbnMvZXBpZGVtaW9s
b2d5L2ltbXVub2xvZ3k8L2tleXdvcmQ+PGtleXdvcmQ+TmF0aW9uYWwgSGVhbHRoIFByb2dyYW1z
PC9rZXl3b3JkPjxrZXl3b3JkPlZhY2NpbmF0aW9uPC9rZXl3b3JkPjwva2V5d29yZHM+PGRhdGVz
Pjx5ZWFyPjIwMTE8L3llYXI+PHB1Yi1kYXRlcz48ZGF0ZT5NYXkgMjg8L2RhdGU+PC9wdWItZGF0
ZXM+PC9kYXRlcz48aXNibj4xNDc0LTU0N1ggKEVsZWN0cm9uaWMpJiN4RDswMTQwLTY3MzYgKExp
bmtpbmcpPC9pc2JuPjxhY2Nlc3Npb24tbnVtPjIxNTYxNjU3PC9hY2Nlc3Npb24tbnVtPjx1cmxz
PjxyZWxhdGVkLXVybHM+PHVybD5odHRwczovL3d3dy5uY2JpLm5sbS5uaWguZ292L3B1Ym1lZC8y
MTU2MTY1NzwvdXJsPjwvcmVsYXRlZC11cmxzPjwvdXJscz48ZWxlY3Ryb25pYy1yZXNvdXJjZS1u
dW0+MTAuMTAxNi9TMDE0MC02NzM2KDExKTYwMjAyLVg8L2VsZWN0cm9uaWMtcmVzb3VyY2UtbnVt
PjwvcmVjb3JkPjwvQ2l0ZT48Q2l0ZT48QXV0aG9yPkNhcnJhc2NvPC9BdXRob3I+PFllYXI+MjAx
MTwvWWVhcj48UmVjTnVtPjMzPC9SZWNOdW0+PHJlY29yZD48cmVjLW51bWJlcj4zMzwvcmVjLW51
bWJlcj48Zm9yZWlnbi1rZXlzPjxrZXkgYXBwPSJFTiIgZGItaWQ9ImU1ZDVzNXZwZmR4eHJoZTAw
c3J4eHZkd3p6YXY1MjlwMDBwYSIgdGltZXN0YW1wPSIxNjM4MTM2MTA2Ij4zMzwva2V5PjwvZm9y
ZWlnbi1rZXlzPjxyZWYtdHlwZSBuYW1lPSJKb3VybmFsIEFydGljbGUiPjE3PC9yZWYtdHlwZT48
Y29udHJpYnV0b3JzPjxhdXRob3JzPjxhdXRob3I+Q2FycmFzY28sIEwuIFIuPC9hdXRob3I+PGF1
dGhvcj5MZWUsIEwuIEsuPC9hdXRob3I+PGF1dGhvcj5MZWUsIFYuIEouPC9hdXRob3I+PGF1dGhv
cj5Pb2ksIEUuIEUuPC9hdXRob3I+PGF1dGhvcj5TaGVwYXJkLCBELiBTLjwvYXV0aG9yPjxhdXRo
b3I+VGhlaW4sIFQuIEwuPC9hdXRob3I+PGF1dGhvcj5HYW4sIFYuPC9hdXRob3I+PGF1dGhvcj5D
b29rLCBBLiBSLjwvYXV0aG9yPjxhdXRob3I+THllLCBELjwvYXV0aG9yPjxhdXRob3I+TmcsIEwu
IEMuPC9hdXRob3I+PGF1dGhvcj5MZW8sIFkuIFMuPC9hdXRob3I+PC9hdXRob3JzPjwvY29udHJp
YnV0b3JzPjxhdXRoLWFkZHJlc3M+RGVwYXJ0bWVudCBvZiBTdGF0aXN0aWNzIGFuZCBBcHBsaWVk
IFByb2JhYmlsaXR5LCBOYXRpb25hbCBVbml2ZXJzaXR5IG9mIFNpbmdhcG9yZSwgU2luZ2Fwb3Jl
LCBTaW5nYXBvcmUuPC9hdXRoLWFkZHJlc3M+PHRpdGxlcz48dGl0bGU+RWNvbm9taWMgaW1wYWN0
IG9mIGRlbmd1ZSBpbGxuZXNzIGFuZCB0aGUgY29zdC1lZmZlY3RpdmVuZXNzIG9mIGZ1dHVyZSB2
YWNjaW5hdGlvbiBwcm9ncmFtcyBpbiBTaW5nYXBvcmU8L3RpdGxlPjxzZWNvbmRhcnktdGl0bGU+
UExvUyBOZWdsIFRyb3AgRGlzPC9zZWNvbmRhcnktdGl0bGU+PC90aXRsZXM+PHBlcmlvZGljYWw+
PGZ1bGwtdGl0bGU+UExvUyBOZWdsIFRyb3AgRGlzPC9mdWxsLXRpdGxlPjwvcGVyaW9kaWNhbD48
cGFnZXM+ZTE0MjY8L3BhZ2VzPjx2b2x1bWU+NTwvdm9sdW1lPjxudW1iZXI+MTI8L251bWJlcj48
ZWRpdGlvbj4yMDExLzEyLzMwPC9lZGl0aW9uPjxrZXl3b3Jkcz48a2V5d29yZD5BZG9sZXNjZW50
PC9rZXl3b3JkPjxrZXl3b3JkPkFkdWx0PC9rZXl3b3JkPjxrZXl3b3JkPkFnZWQ8L2tleXdvcmQ+
PGtleXdvcmQ+QWdlZCwgODAgYW5kIG92ZXI8L2tleXdvcmQ+PGtleXdvcmQ+Q2hpbGQ8L2tleXdv
cmQ+PGtleXdvcmQ+Q2hpbGQsIFByZXNjaG9vbDwva2V5d29yZD48a2V5d29yZD5Db3N0LUJlbmVm
aXQgQW5hbHlzaXM8L2tleXdvcmQ+PGtleXdvcmQ+RGVuZ3VlLyplY29ub21pY3MvKmVwaWRlbWlv
bG9neS9wcmV2ZW50aW9uICZhbXA7IGNvbnRyb2w8L2tleXdvcmQ+PGtleXdvcmQ+RGVuZ3VlIFZh
Y2NpbmVzL2FkbWluaXN0cmF0aW9uICZhbXA7IGRvc2FnZS8qZWNvbm9taWNzLyppbW11bm9sb2d5
PC9rZXl3b3JkPjxrZXl3b3JkPkZlbWFsZTwva2V5d29yZD48a2V5d29yZD5IdW1hbnM8L2tleXdv
cmQ+PGtleXdvcmQ+SW5mYW50PC9rZXl3b3JkPjxrZXl3b3JkPkluZmFudCwgTmV3Ym9ybjwva2V5
d29yZD48a2V5d29yZD5NYWxlPC9rZXl3b3JkPjxrZXl3b3JkPk1pZGRsZSBBZ2VkPC9rZXl3b3Jk
PjxrZXl3b3JkPlNpbmdhcG9yZS9lcGlkZW1pb2xvZ3k8L2tleXdvcmQ+PGtleXdvcmQ+VmFjY2lu
YXRpb24vKmVjb25vbWljczwva2V5d29yZD48a2V5d29yZD5Zb3VuZyBBZHVsdDwva2V5d29yZD48
L2tleXdvcmRzPjxkYXRlcz48eWVhcj4yMDExPC95ZWFyPjxwdWItZGF0ZXM+PGRhdGU+RGVjPC9k
YXRlPjwvcHViLWRhdGVzPjwvZGF0ZXM+PGlzYm4+MTkzNS0yNzM1IChFbGVjdHJvbmljKSYjeEQ7
MTkzNS0yNzI3IChMaW5raW5nKTwvaXNibj48YWNjZXNzaW9uLW51bT4yMjIwNjAyODwvYWNjZXNz
aW9uLW51bT48dXJscz48cmVsYXRlZC11cmxzPjx1cmw+aHR0cHM6Ly93d3cubmNiaS5ubG0ubmlo
Lmdvdi9wdWJtZWQvMjIyMDYwMjg8L3VybD48L3JlbGF0ZWQtdXJscz48L3VybHM+PGN1c3RvbTI+
UE1DMzI0MzcwNDwvY3VzdG9tMj48ZWxlY3Ryb25pYy1yZXNvdXJjZS1udW0+MTAuMTM3MS9qb3Vy
bmFsLnBudGQuMDAwMTQyNjwvZWxlY3Ryb25pYy1yZXNvdXJjZS1udW0+PC9yZWNvcmQ+PC9DaXRl
PjwvRW5kTm90ZT4A
</w:fldData>
        </w:fldChar>
      </w:r>
      <w:r>
        <w:instrText xml:space="preserve"> ADDIN EN.CITE </w:instrText>
      </w:r>
      <w:r>
        <w:fldChar w:fldCharType="begin">
          <w:fldData xml:space="preserve">PEVuZE5vdGU+PENpdGU+PEF1dGhvcj5CYXJuaWdoYXVzZW48L0F1dGhvcj48WWVhcj4yMDEzPC9Z
ZWFyPjxSZWNOdW0+NDg8L1JlY051bT48RGlzcGxheVRleHQ+KDIxLTIzKTwvRGlzcGxheVRleHQ+
PHJlY29yZD48cmVjLW51bWJlcj40ODwvcmVjLW51bWJlcj48Zm9yZWlnbi1rZXlzPjxrZXkgYXBw
PSJFTiIgZGItaWQ9ImU1ZDVzNXZwZmR4eHJoZTAwc3J4eHZkd3p6YXY1MjlwMDBwYSIgdGltZXN0
YW1wPSIxNjM4MTM2MzIxIj40ODwva2V5PjwvZm9yZWlnbi1rZXlzPjxyZWYtdHlwZSBuYW1lPSJK
b3VybmFsIEFydGljbGUiPjE3PC9yZWYtdHlwZT48Y29udHJpYnV0b3JzPjxhdXRob3JzPjxhdXRo
b3I+QmFybmlnaGF1c2VuLCBULjwvYXV0aG9yPjxhdXRob3I+Qmxvb20sIEQuIEUuPC9hdXRob3I+
PGF1dGhvcj5DYWZpZXJvLCBFLiBULjwvYXV0aG9yPjxhdXRob3I+TyZhcG9zO0JyaWVuLCBKLiBD
LjwvYXV0aG9yPjwvYXV0aG9ycz48L2NvbnRyaWJ1dG9ycz48YXV0aC1hZGRyZXNzPkhhcnZhcmQg
U2Nob29sIG9mIFB1YmxpYyBIZWFsdGgsIERlcGFydG1lbnQgb2YgR2xvYmFsIEhlYWx0aCBhbmQg
UG9wdWxhdGlvbiwgQm9zdG9uLCBNQSAwMjExNSwgVVNBLjwvYXV0aC1hZGRyZXNzPjx0aXRsZXM+
PHRpdGxlPlZhbHVpbmcgdGhlIGJyb2FkZXIgYmVuZWZpdHMgb2YgZGVuZ3VlIHZhY2NpbmF0aW9u
LCB3aXRoIGEgcHJlbGltaW5hcnkgYXBwbGljYXRpb24gdG8gQnJhemlsPC90aXRsZT48c2Vjb25k
YXJ5LXRpdGxlPlNlbWluIEltbXVub2w8L3NlY29uZGFyeS10aXRsZT48L3RpdGxlcz48cGVyaW9k
aWNhbD48ZnVsbC10aXRsZT5TZW1pbiBJbW11bm9sPC9mdWxsLXRpdGxlPjwvcGVyaW9kaWNhbD48
cGFnZXM+MTA0LTEzPC9wYWdlcz48dm9sdW1lPjI1PC92b2x1bWU+PG51bWJlcj4yPC9udW1iZXI+
PGVkaXRpb24+MjAxMy8wNy8yODwvZWRpdGlvbj48a2V5d29yZHM+PGtleXdvcmQ+QW5pbWFsczwv
a2V5d29yZD48a2V5d29yZD5CcmF6aWw8L2tleXdvcmQ+PGtleXdvcmQ+Q29zdC1CZW5lZml0IEFu
YWx5c2lzPC9rZXl3b3JkPjxrZXl3b3JkPkRlbmd1ZS9lcGlkZW1pb2xvZ3kvKnByZXZlbnRpb24g
JmFtcDsgY29udHJvbDwva2V5d29yZD48a2V5d29yZD4qRGVuZ3VlIFZhY2NpbmVzPC9rZXl3b3Jk
PjxrZXl3b3JkPkh1bWFuczwva2V5d29yZD48a2V5d29yZD5RdWFsaXR5IEltcHJvdmVtZW50PC9r
ZXl3b3JkPjxrZXl3b3JkPkRlbmd1ZTwva2V5d29yZD48a2V5d29yZD5FY29ub21pYyBldmFsdWF0
aW9uPC9rZXl3b3JkPjxrZXl3b3JkPkltbXVuaXphdGlvbjwva2V5d29yZD48a2V5d29yZD5WYWNj
aW5hdGlvbjwva2V5d29yZD48a2V5d29yZD5WYWNjaW5lPC9rZXl3b3JkPjwva2V5d29yZHM+PGRh
dGVzPjx5ZWFyPjIwMTM8L3llYXI+PHB1Yi1kYXRlcz48ZGF0ZT5BcHI8L2RhdGU+PC9wdWItZGF0
ZXM+PC9kYXRlcz48aXNibj4xMDk2LTM2MTggKEVsZWN0cm9uaWMpJiN4RDsxMDQ0LTUzMjMgKExp
bmtpbmcpPC9pc2JuPjxhY2Nlc3Npb24tbnVtPjIzODg2ODk1PC9hY2Nlc3Npb24tbnVtPjx1cmxz
PjxyZWxhdGVkLXVybHM+PHVybD5odHRwczovL3d3dy5uY2JpLm5sbS5uaWguZ292L3B1Ym1lZC8y
Mzg4Njg5NTwvdXJsPjwvcmVsYXRlZC11cmxzPjwvdXJscz48ZWxlY3Ryb25pYy1yZXNvdXJjZS1u
dW0+MTAuMTAxNi9qLnNtaW0uMjAxMy4wNC4wMTA8L2VsZWN0cm9uaWMtcmVzb3VyY2UtbnVtPjwv
cmVjb3JkPjwvQ2l0ZT48Q2l0ZT48QXV0aG9yPkJhcnJldG88L0F1dGhvcj48WWVhcj4yMDExPC9Z
ZWFyPjxSZWNOdW0+NjU8L1JlY051bT48cmVjb3JkPjxyZWMtbnVtYmVyPjY1PC9yZWMtbnVtYmVy
Pjxmb3JlaWduLWtleXM+PGtleSBhcHA9IkVOIiBkYi1pZD0iZTVkNXM1dnBmZHh4cmhlMDBzcnh4
dmR3enphdjUyOXAwMHBhIiB0aW1lc3RhbXA9IjE2MzgxMzY2ODQiPjY1PC9rZXk+PC9mb3JlaWdu
LWtleXM+PHJlZi10eXBlIG5hbWU9IkpvdXJuYWwgQXJ0aWNsZSI+MTc8L3JlZi10eXBlPjxjb250
cmlidXRvcnM+PGF1dGhvcnM+PGF1dGhvcj5CYXJyZXRvLCBNLiBMLjwvYXV0aG9yPjxhdXRob3I+
VGVpeGVpcmEsIE0uIEcuPC9hdXRob3I+PGF1dGhvcj5CYXN0b3MsIEYuIEkuPC9hdXRob3I+PGF1
dGhvcj5YaW1lbmVzLCBSLiBBLjwvYXV0aG9yPjxhdXRob3I+QmFyYXRhLCBSLiBCLjwvYXV0aG9y
PjxhdXRob3I+Um9kcmlndWVzLCBMLiBDLjwvYXV0aG9yPjwvYXV0aG9ycz48L2NvbnRyaWJ1dG9y
cz48YXV0aC1hZGRyZXNzPkluc3RpdHV0byBkZSBTYXVkZSBDb2xldGl2YSwgRmVkZXJhbCBVbml2
ZXJzaXR5IG9mIEJhaGlhLCBTYWx2YWRvciwgQnJhemlsLiBtYXVyaWNpb0B1ZmJhLmJyPC9hdXRo
LWFkZHJlc3M+PHRpdGxlcz48dGl0bGU+U3VjY2Vzc2VzIGFuZCBmYWlsdXJlcyBpbiB0aGUgY29u
dHJvbCBvZiBpbmZlY3Rpb3VzIGRpc2Vhc2VzIGluIEJyYXppbDogc29jaWFsIGFuZCBlbnZpcm9u
bWVudGFsIGNvbnRleHQsIHBvbGljaWVzLCBpbnRlcnZlbnRpb25zLCBhbmQgcmVzZWFyY2ggbmVl
ZHM8L3RpdGxlPjxzZWNvbmRhcnktdGl0bGU+TGFuY2V0PC9zZWNvbmRhcnktdGl0bGU+PC90aXRs
ZXM+PHBlcmlvZGljYWw+PGZ1bGwtdGl0bGU+TGFuY2V0PC9mdWxsLXRpdGxlPjwvcGVyaW9kaWNh
bD48cGFnZXM+MTg3Ny04OTwvcGFnZXM+PHZvbHVtZT4zNzc8L3ZvbHVtZT48bnVtYmVyPjk3ODA8
L251bWJlcj48ZWRpdGlvbj4yMDExLzA1LzEzPC9lZGl0aW9uPjxrZXl3b3Jkcz48a2V5d29yZD5C
cmF6aWwvZXBpZGVtaW9sb2d5PC9rZXl3b3JkPjxrZXl3b3JkPkRpc2Vhc2UgVHJhbnNtaXNzaW9u
LCBJbmZlY3Rpb3VzLypwcmV2ZW50aW9uICZhbXA7IGNvbnRyb2w8L2tleXdvcmQ+PGtleXdvcmQ+
SGVhbHRoIFBvbGljeTwva2V5d29yZD48a2V5d29yZD5IdW1hbnM8L2tleXdvcmQ+PGtleXdvcmQ+
KkluZmVjdGlvbiBDb250cm9sPC9rZXl3b3JkPjxrZXl3b3JkPkluZmVjdGlvbnMvZXBpZGVtaW9s
b2d5L2ltbXVub2xvZ3k8L2tleXdvcmQ+PGtleXdvcmQ+TmF0aW9uYWwgSGVhbHRoIFByb2dyYW1z
PC9rZXl3b3JkPjxrZXl3b3JkPlZhY2NpbmF0aW9uPC9rZXl3b3JkPjwva2V5d29yZHM+PGRhdGVz
Pjx5ZWFyPjIwMTE8L3llYXI+PHB1Yi1kYXRlcz48ZGF0ZT5NYXkgMjg8L2RhdGU+PC9wdWItZGF0
ZXM+PC9kYXRlcz48aXNibj4xNDc0LTU0N1ggKEVsZWN0cm9uaWMpJiN4RDswMTQwLTY3MzYgKExp
bmtpbmcpPC9pc2JuPjxhY2Nlc3Npb24tbnVtPjIxNTYxNjU3PC9hY2Nlc3Npb24tbnVtPjx1cmxz
PjxyZWxhdGVkLXVybHM+PHVybD5odHRwczovL3d3dy5uY2JpLm5sbS5uaWguZ292L3B1Ym1lZC8y
MTU2MTY1NzwvdXJsPjwvcmVsYXRlZC11cmxzPjwvdXJscz48ZWxlY3Ryb25pYy1yZXNvdXJjZS1u
dW0+MTAuMTAxNi9TMDE0MC02NzM2KDExKTYwMjAyLVg8L2VsZWN0cm9uaWMtcmVzb3VyY2UtbnVt
PjwvcmVjb3JkPjwvQ2l0ZT48Q2l0ZT48QXV0aG9yPkNhcnJhc2NvPC9BdXRob3I+PFllYXI+MjAx
MTwvWWVhcj48UmVjTnVtPjMzPC9SZWNOdW0+PHJlY29yZD48cmVjLW51bWJlcj4zMzwvcmVjLW51
bWJlcj48Zm9yZWlnbi1rZXlzPjxrZXkgYXBwPSJFTiIgZGItaWQ9ImU1ZDVzNXZwZmR4eHJoZTAw
c3J4eHZkd3p6YXY1MjlwMDBwYSIgdGltZXN0YW1wPSIxNjM4MTM2MTA2Ij4zMzwva2V5PjwvZm9y
ZWlnbi1rZXlzPjxyZWYtdHlwZSBuYW1lPSJKb3VybmFsIEFydGljbGUiPjE3PC9yZWYtdHlwZT48
Y29udHJpYnV0b3JzPjxhdXRob3JzPjxhdXRob3I+Q2FycmFzY28sIEwuIFIuPC9hdXRob3I+PGF1
dGhvcj5MZWUsIEwuIEsuPC9hdXRob3I+PGF1dGhvcj5MZWUsIFYuIEouPC9hdXRob3I+PGF1dGhv
cj5Pb2ksIEUuIEUuPC9hdXRob3I+PGF1dGhvcj5TaGVwYXJkLCBELiBTLjwvYXV0aG9yPjxhdXRo
b3I+VGhlaW4sIFQuIEwuPC9hdXRob3I+PGF1dGhvcj5HYW4sIFYuPC9hdXRob3I+PGF1dGhvcj5D
b29rLCBBLiBSLjwvYXV0aG9yPjxhdXRob3I+THllLCBELjwvYXV0aG9yPjxhdXRob3I+TmcsIEwu
IEMuPC9hdXRob3I+PGF1dGhvcj5MZW8sIFkuIFMuPC9hdXRob3I+PC9hdXRob3JzPjwvY29udHJp
YnV0b3JzPjxhdXRoLWFkZHJlc3M+RGVwYXJ0bWVudCBvZiBTdGF0aXN0aWNzIGFuZCBBcHBsaWVk
IFByb2JhYmlsaXR5LCBOYXRpb25hbCBVbml2ZXJzaXR5IG9mIFNpbmdhcG9yZSwgU2luZ2Fwb3Jl
LCBTaW5nYXBvcmUuPC9hdXRoLWFkZHJlc3M+PHRpdGxlcz48dGl0bGU+RWNvbm9taWMgaW1wYWN0
IG9mIGRlbmd1ZSBpbGxuZXNzIGFuZCB0aGUgY29zdC1lZmZlY3RpdmVuZXNzIG9mIGZ1dHVyZSB2
YWNjaW5hdGlvbiBwcm9ncmFtcyBpbiBTaW5nYXBvcmU8L3RpdGxlPjxzZWNvbmRhcnktdGl0bGU+
UExvUyBOZWdsIFRyb3AgRGlzPC9zZWNvbmRhcnktdGl0bGU+PC90aXRsZXM+PHBlcmlvZGljYWw+
PGZ1bGwtdGl0bGU+UExvUyBOZWdsIFRyb3AgRGlzPC9mdWxsLXRpdGxlPjwvcGVyaW9kaWNhbD48
cGFnZXM+ZTE0MjY8L3BhZ2VzPjx2b2x1bWU+NTwvdm9sdW1lPjxudW1iZXI+MTI8L251bWJlcj48
ZWRpdGlvbj4yMDExLzEyLzMwPC9lZGl0aW9uPjxrZXl3b3Jkcz48a2V5d29yZD5BZG9sZXNjZW50
PC9rZXl3b3JkPjxrZXl3b3JkPkFkdWx0PC9rZXl3b3JkPjxrZXl3b3JkPkFnZWQ8L2tleXdvcmQ+
PGtleXdvcmQ+QWdlZCwgODAgYW5kIG92ZXI8L2tleXdvcmQ+PGtleXdvcmQ+Q2hpbGQ8L2tleXdv
cmQ+PGtleXdvcmQ+Q2hpbGQsIFByZXNjaG9vbDwva2V5d29yZD48a2V5d29yZD5Db3N0LUJlbmVm
aXQgQW5hbHlzaXM8L2tleXdvcmQ+PGtleXdvcmQ+RGVuZ3VlLyplY29ub21pY3MvKmVwaWRlbWlv
bG9neS9wcmV2ZW50aW9uICZhbXA7IGNvbnRyb2w8L2tleXdvcmQ+PGtleXdvcmQ+RGVuZ3VlIFZh
Y2NpbmVzL2FkbWluaXN0cmF0aW9uICZhbXA7IGRvc2FnZS8qZWNvbm9taWNzLyppbW11bm9sb2d5
PC9rZXl3b3JkPjxrZXl3b3JkPkZlbWFsZTwva2V5d29yZD48a2V5d29yZD5IdW1hbnM8L2tleXdv
cmQ+PGtleXdvcmQ+SW5mYW50PC9rZXl3b3JkPjxrZXl3b3JkPkluZmFudCwgTmV3Ym9ybjwva2V5
d29yZD48a2V5d29yZD5NYWxlPC9rZXl3b3JkPjxrZXl3b3JkPk1pZGRsZSBBZ2VkPC9rZXl3b3Jk
PjxrZXl3b3JkPlNpbmdhcG9yZS9lcGlkZW1pb2xvZ3k8L2tleXdvcmQ+PGtleXdvcmQ+VmFjY2lu
YXRpb24vKmVjb25vbWljczwva2V5d29yZD48a2V5d29yZD5Zb3VuZyBBZHVsdDwva2V5d29yZD48
L2tleXdvcmRzPjxkYXRlcz48eWVhcj4yMDExPC95ZWFyPjxwdWItZGF0ZXM+PGRhdGU+RGVjPC9k
YXRlPjwvcHViLWRhdGVzPjwvZGF0ZXM+PGlzYm4+MTkzNS0yNzM1IChFbGVjdHJvbmljKSYjeEQ7
MTkzNS0yNzI3IChMaW5raW5nKTwvaXNibj48YWNjZXNzaW9uLW51bT4yMjIwNjAyODwvYWNjZXNz
aW9uLW51bT48dXJscz48cmVsYXRlZC11cmxzPjx1cmw+aHR0cHM6Ly93d3cubmNiaS5ubG0ubmlo
Lmdvdi9wdWJtZWQvMjIyMDYwMjg8L3VybD48L3JlbGF0ZWQtdXJscz48L3VybHM+PGN1c3RvbTI+
UE1DMzI0MzcwNDwvY3VzdG9tMj48ZWxlY3Ryb25pYy1yZXNvdXJjZS1udW0+MTAuMTM3MS9qb3Vy
bmFsLnBudGQuMDAwMTQyNjwvZWxlY3Ryb25pYy1yZXNvdXJjZS1udW0+PC9yZWNvcmQ+PC9DaXRl
PjwvRW5kTm90ZT4A
</w:fldData>
        </w:fldChar>
      </w:r>
      <w:r>
        <w:instrText xml:space="preserve"> ADDIN EN.CITE.DATA </w:instrText>
      </w:r>
      <w:r>
        <w:fldChar w:fldCharType="end"/>
      </w:r>
      <w:r w:rsidRPr="0030143A">
        <w:fldChar w:fldCharType="separate"/>
      </w:r>
      <w:r>
        <w:rPr>
          <w:noProof/>
        </w:rPr>
        <w:t>(21-23)</w:t>
      </w:r>
      <w:r w:rsidRPr="0030143A">
        <w:fldChar w:fldCharType="end"/>
      </w:r>
      <w:r w:rsidRPr="0030143A">
        <w:t xml:space="preserve">. We found information for 17 countries/territories in Asia and Latin America and the Caribbean (Argentina </w:t>
      </w:r>
      <w:r w:rsidRPr="0030143A">
        <w:fldChar w:fldCharType="begin"/>
      </w:r>
      <w:r>
        <w:instrText xml:space="preserve"> ADDIN EN.CITE &lt;EndNote&gt;&lt;Cite&gt;&lt;Author&gt;Orellano&lt;/Author&gt;&lt;Year&gt;2008&lt;/Year&gt;&lt;RecNum&gt;90&lt;/RecNum&gt;&lt;DisplayText&gt;(9)&lt;/DisplayText&gt;&lt;record&gt;&lt;rec-number&gt;90&lt;/rec-number&gt;&lt;foreign-keys&gt;&lt;key app="EN" db-id="e5d5s5vpfdxxrhe00srxxvdwzzav529p00pa" timestamp="1646497306"&gt;90&lt;/key&gt;&lt;/foreign-keys&gt;&lt;ref-type name="Journal Article"&gt;17&lt;/ref-type&gt;&lt;contributors&gt;&lt;authors&gt;&lt;author&gt;Orellano, P. W.&lt;/author&gt;&lt;author&gt;Pedroni, E.&lt;/author&gt;&lt;/authors&gt;&lt;/contributors&gt;&lt;auth-address&gt;Ministerio de Salud de la Nacion, Argentina, Direccion de Epidemiologia. porellano@msal.gov.ar&lt;/auth-address&gt;&lt;titles&gt;&lt;title&gt;[Cost-benefit analysis of vector control in areas of potential dengue transmission]&lt;/title&gt;&lt;secondary-title&gt;Rev Panam Salud Publica&lt;/secondary-title&gt;&lt;/titles&gt;&lt;periodical&gt;&lt;full-title&gt;Rev Panam Salud Publica&lt;/full-title&gt;&lt;/periodical&gt;&lt;pages&gt;113-9&lt;/pages&gt;&lt;volume&gt;24&lt;/volume&gt;&lt;number&gt;2&lt;/number&gt;&lt;edition&gt;2008/12/10&lt;/edition&gt;&lt;keywords&gt;&lt;keyword&gt;*Aedes&lt;/keyword&gt;&lt;keyword&gt;Animals&lt;/keyword&gt;&lt;keyword&gt;Argentina&lt;/keyword&gt;&lt;keyword&gt;Cost-Benefit Analysis&lt;/keyword&gt;&lt;keyword&gt;Dengue/*economics/*prevention &amp;amp; control/transmission&lt;/keyword&gt;&lt;keyword&gt;*Disease Vectors&lt;/keyword&gt;&lt;keyword&gt;Humans&lt;/keyword&gt;&lt;keyword&gt;Mosquito Control/*economics&lt;/keyword&gt;&lt;/keywords&gt;&lt;dates&gt;&lt;year&gt;2008&lt;/year&gt;&lt;pub-dates&gt;&lt;date&gt;Aug&lt;/date&gt;&lt;/pub-dates&gt;&lt;/dates&gt;&lt;orig-pub&gt;Analisis costo-beneficio del control de vectores en la transmision potencial de dengue.&lt;/orig-pub&gt;&lt;isbn&gt;1020-4989 (Print)&amp;#xD;1020-4989 (Linking)&lt;/isbn&gt;&lt;accession-num&gt;19062602&lt;/accession-num&gt;&lt;urls&gt;&lt;related-urls&gt;&lt;url&gt;https://www.ncbi.nlm.nih.gov/pubmed/19062602&lt;/url&gt;&lt;/related-urls&gt;&lt;/urls&gt;&lt;electronic-resource-num&gt;10.1590/s1020-49892008000800005&lt;/electronic-resource-num&gt;&lt;/record&gt;&lt;/Cite&gt;&lt;/EndNote&gt;</w:instrText>
      </w:r>
      <w:r w:rsidRPr="0030143A">
        <w:fldChar w:fldCharType="separate"/>
      </w:r>
      <w:r>
        <w:rPr>
          <w:noProof/>
        </w:rPr>
        <w:t>(9)</w:t>
      </w:r>
      <w:r w:rsidRPr="0030143A">
        <w:fldChar w:fldCharType="end"/>
      </w:r>
      <w:r w:rsidRPr="0030143A">
        <w:t xml:space="preserve">, Brazil </w:t>
      </w:r>
      <w:r w:rsidRPr="0030143A">
        <w:fldChar w:fldCharType="begin">
          <w:fldData xml:space="preserve">PEVuZE5vdGU+PENpdGU+PEF1dGhvcj5CYXJuaWdoYXVzZW48L0F1dGhvcj48WWVhcj4yMDEzPC9Z
ZWFyPjxSZWNOdW0+NDg8L1JlY051bT48RGlzcGxheVRleHQ+KDEzLCAxNiwgMjEsIDIyKTwvRGlz
cGxheVRleHQ+PHJlY29yZD48cmVjLW51bWJlcj40ODwvcmVjLW51bWJlcj48Zm9yZWlnbi1rZXlz
PjxrZXkgYXBwPSJFTiIgZGItaWQ9ImU1ZDVzNXZwZmR4eHJoZTAwc3J4eHZkd3p6YXY1MjlwMDBw
YSIgdGltZXN0YW1wPSIxNjM4MTM2MzIxIj40ODwva2V5PjwvZm9yZWlnbi1rZXlzPjxyZWYtdHlw
ZSBuYW1lPSJKb3VybmFsIEFydGljbGUiPjE3PC9yZWYtdHlwZT48Y29udHJpYnV0b3JzPjxhdXRo
b3JzPjxhdXRob3I+QmFybmlnaGF1c2VuLCBULjwvYXV0aG9yPjxhdXRob3I+Qmxvb20sIEQuIEUu
PC9hdXRob3I+PGF1dGhvcj5DYWZpZXJvLCBFLiBULjwvYXV0aG9yPjxhdXRob3I+TyZhcG9zO0Jy
aWVuLCBKLiBDLjwvYXV0aG9yPjwvYXV0aG9ycz48L2NvbnRyaWJ1dG9ycz48YXV0aC1hZGRyZXNz
PkhhcnZhcmQgU2Nob29sIG9mIFB1YmxpYyBIZWFsdGgsIERlcGFydG1lbnQgb2YgR2xvYmFsIEhl
YWx0aCBhbmQgUG9wdWxhdGlvbiwgQm9zdG9uLCBNQSAwMjExNSwgVVNBLjwvYXV0aC1hZGRyZXNz
Pjx0aXRsZXM+PHRpdGxlPlZhbHVpbmcgdGhlIGJyb2FkZXIgYmVuZWZpdHMgb2YgZGVuZ3VlIHZh
Y2NpbmF0aW9uLCB3aXRoIGEgcHJlbGltaW5hcnkgYXBwbGljYXRpb24gdG8gQnJhemlsPC90aXRs
ZT48c2Vjb25kYXJ5LXRpdGxlPlNlbWluIEltbXVub2w8L3NlY29uZGFyeS10aXRsZT48L3RpdGxl
cz48cGVyaW9kaWNhbD48ZnVsbC10aXRsZT5TZW1pbiBJbW11bm9sPC9mdWxsLXRpdGxlPjwvcGVy
aW9kaWNhbD48cGFnZXM+MTA0LTEzPC9wYWdlcz48dm9sdW1lPjI1PC92b2x1bWU+PG51bWJlcj4y
PC9udW1iZXI+PGVkaXRpb24+MjAxMy8wNy8yODwvZWRpdGlvbj48a2V5d29yZHM+PGtleXdvcmQ+
QW5pbWFsczwva2V5d29yZD48a2V5d29yZD5CcmF6aWw8L2tleXdvcmQ+PGtleXdvcmQ+Q29zdC1C
ZW5lZml0IEFuYWx5c2lzPC9rZXl3b3JkPjxrZXl3b3JkPkRlbmd1ZS9lcGlkZW1pb2xvZ3kvKnBy
ZXZlbnRpb24gJmFtcDsgY29udHJvbDwva2V5d29yZD48a2V5d29yZD4qRGVuZ3VlIFZhY2NpbmVz
PC9rZXl3b3JkPjxrZXl3b3JkPkh1bWFuczwva2V5d29yZD48a2V5d29yZD5RdWFsaXR5IEltcHJv
dmVtZW50PC9rZXl3b3JkPjxrZXl3b3JkPkRlbmd1ZTwva2V5d29yZD48a2V5d29yZD5FY29ub21p
YyBldmFsdWF0aW9uPC9rZXl3b3JkPjxrZXl3b3JkPkltbXVuaXphdGlvbjwva2V5d29yZD48a2V5
d29yZD5WYWNjaW5hdGlvbjwva2V5d29yZD48a2V5d29yZD5WYWNjaW5lPC9rZXl3b3JkPjwva2V5
d29yZHM+PGRhdGVzPjx5ZWFyPjIwMTM8L3llYXI+PHB1Yi1kYXRlcz48ZGF0ZT5BcHI8L2RhdGU+
PC9wdWItZGF0ZXM+PC9kYXRlcz48aXNibj4xMDk2LTM2MTggKEVsZWN0cm9uaWMpJiN4RDsxMDQ0
LTUzMjMgKExpbmtpbmcpPC9pc2JuPjxhY2Nlc3Npb24tbnVtPjIzODg2ODk1PC9hY2Nlc3Npb24t
bnVtPjx1cmxzPjxyZWxhdGVkLXVybHM+PHVybD5odHRwczovL3d3dy5uY2JpLm5sbS5uaWguZ292
L3B1Ym1lZC8yMzg4Njg5NTwvdXJsPjwvcmVsYXRlZC11cmxzPjwvdXJscz48ZWxlY3Ryb25pYy1y
ZXNvdXJjZS1udW0+MTAuMTAxNi9qLnNtaW0uMjAxMy4wNC4wMTA8L2VsZWN0cm9uaWMtcmVzb3Vy
Y2UtbnVtPjwvcmVjb3JkPjwvQ2l0ZT48Q2l0ZT48QXV0aG9yPkJhcnJldG88L0F1dGhvcj48WWVh
cj4yMDExPC9ZZWFyPjxSZWNOdW0+NjU8L1JlY051bT48cmVjb3JkPjxyZWMtbnVtYmVyPjY1PC9y
ZWMtbnVtYmVyPjxmb3JlaWduLWtleXM+PGtleSBhcHA9IkVOIiBkYi1pZD0iZTVkNXM1dnBmZHh4
cmhlMDBzcnh4dmR3enphdjUyOXAwMHBhIiB0aW1lc3RhbXA9IjE2MzgxMzY2ODQiPjY1PC9rZXk+
PC9mb3JlaWduLWtleXM+PHJlZi10eXBlIG5hbWU9IkpvdXJuYWwgQXJ0aWNsZSI+MTc8L3JlZi10
eXBlPjxjb250cmlidXRvcnM+PGF1dGhvcnM+PGF1dGhvcj5CYXJyZXRvLCBNLiBMLjwvYXV0aG9y
PjxhdXRob3I+VGVpeGVpcmEsIE0uIEcuPC9hdXRob3I+PGF1dGhvcj5CYXN0b3MsIEYuIEkuPC9h
dXRob3I+PGF1dGhvcj5YaW1lbmVzLCBSLiBBLjwvYXV0aG9yPjxhdXRob3I+QmFyYXRhLCBSLiBC
LjwvYXV0aG9yPjxhdXRob3I+Um9kcmlndWVzLCBMLiBDLjwvYXV0aG9yPjwvYXV0aG9ycz48L2Nv
bnRyaWJ1dG9ycz48YXV0aC1hZGRyZXNzPkluc3RpdHV0byBkZSBTYXVkZSBDb2xldGl2YSwgRmVk
ZXJhbCBVbml2ZXJzaXR5IG9mIEJhaGlhLCBTYWx2YWRvciwgQnJhemlsLiBtYXVyaWNpb0B1ZmJh
LmJyPC9hdXRoLWFkZHJlc3M+PHRpdGxlcz48dGl0bGU+U3VjY2Vzc2VzIGFuZCBmYWlsdXJlcyBp
biB0aGUgY29udHJvbCBvZiBpbmZlY3Rpb3VzIGRpc2Vhc2VzIGluIEJyYXppbDogc29jaWFsIGFu
ZCBlbnZpcm9ubWVudGFsIGNvbnRleHQsIHBvbGljaWVzLCBpbnRlcnZlbnRpb25zLCBhbmQgcmVz
ZWFyY2ggbmVlZHM8L3RpdGxlPjxzZWNvbmRhcnktdGl0bGU+TGFuY2V0PC9zZWNvbmRhcnktdGl0
bGU+PC90aXRsZXM+PHBlcmlvZGljYWw+PGZ1bGwtdGl0bGU+TGFuY2V0PC9mdWxsLXRpdGxlPjwv
cGVyaW9kaWNhbD48cGFnZXM+MTg3Ny04OTwvcGFnZXM+PHZvbHVtZT4zNzc8L3ZvbHVtZT48bnVt
YmVyPjk3ODA8L251bWJlcj48ZWRpdGlvbj4yMDExLzA1LzEzPC9lZGl0aW9uPjxrZXl3b3Jkcz48
a2V5d29yZD5CcmF6aWwvZXBpZGVtaW9sb2d5PC9rZXl3b3JkPjxrZXl3b3JkPkRpc2Vhc2UgVHJh
bnNtaXNzaW9uLCBJbmZlY3Rpb3VzLypwcmV2ZW50aW9uICZhbXA7IGNvbnRyb2w8L2tleXdvcmQ+
PGtleXdvcmQ+SGVhbHRoIFBvbGljeTwva2V5d29yZD48a2V5d29yZD5IdW1hbnM8L2tleXdvcmQ+
PGtleXdvcmQ+KkluZmVjdGlvbiBDb250cm9sPC9rZXl3b3JkPjxrZXl3b3JkPkluZmVjdGlvbnMv
ZXBpZGVtaW9sb2d5L2ltbXVub2xvZ3k8L2tleXdvcmQ+PGtleXdvcmQ+TmF0aW9uYWwgSGVhbHRo
IFByb2dyYW1zPC9rZXl3b3JkPjxrZXl3b3JkPlZhY2NpbmF0aW9uPC9rZXl3b3JkPjwva2V5d29y
ZHM+PGRhdGVzPjx5ZWFyPjIwMTE8L3llYXI+PHB1Yi1kYXRlcz48ZGF0ZT5NYXkgMjg8L2RhdGU+
PC9wdWItZGF0ZXM+PC9kYXRlcz48aXNibj4xNDc0LTU0N1ggKEVsZWN0cm9uaWMpJiN4RDswMTQw
LTY3MzYgKExpbmtpbmcpPC9pc2JuPjxhY2Nlc3Npb24tbnVtPjIxNTYxNjU3PC9hY2Nlc3Npb24t
bnVtPjx1cmxzPjxyZWxhdGVkLXVybHM+PHVybD5odHRwczovL3d3dy5uY2JpLm5sbS5uaWguZ292
L3B1Ym1lZC8yMTU2MTY1NzwvdXJsPjwvcmVsYXRlZC11cmxzPjwvdXJscz48ZWxlY3Ryb25pYy1y
ZXNvdXJjZS1udW0+MTAuMTAxNi9TMDE0MC02NzM2KDExKTYwMjAyLVg8L2VsZWN0cm9uaWMtcmVz
b3VyY2UtbnVtPjwvcmVjb3JkPjwvQ2l0ZT48Q2l0ZT48QXV0aG9yPlNhbnRvczwvQXV0aG9yPjxZ
ZWFyPjIwMTU8L1llYXI+PFJlY051bT42NzwvUmVjTnVtPjxyZWNvcmQ+PHJlYy1udW1iZXI+Njc8
L3JlYy1udW1iZXI+PGZvcmVpZ24ta2V5cz48a2V5IGFwcD0iRU4iIGRiLWlkPSJlNWQ1czV2cGZk
eHhyaGUwMHNyeHh2ZHd6emF2NTI5cDAwcGEiIHRpbWVzdGFtcD0iMTYzODEzNjg0MCI+Njc8L2tl
eT48L2ZvcmVpZ24ta2V5cz48cmVmLXR5cGUgbmFtZT0iSm91cm5hbCBBcnRpY2xlIj4xNzwvcmVm
LXR5cGU+PGNvbnRyaWJ1dG9ycz48YXV0aG9ycz48YXV0aG9yPlNhbnRvcywgU00uIDwvYXV0aG9y
PjwvYXV0aG9ycz48L2NvbnRyaWJ1dG9ycz48dGl0bGVzPjx0aXRsZT5Fc3RpbWF0aXZhIGRlIGN1
c3RvIGRvIFByb2dyYW1hIE11bmljaXBhbCBkZSBDb250cm9sZSBlIFByZXZlbsOnw6NvIGRhIGRl
bmd1ZSBlbSBHb2nDom5pYS1HTy4gPC90aXRsZT48c2Vjb25kYXJ5LXRpdGxlPkVwaWRlbWlvbC4g
U2Vydi4gU2HDumRlLiA8L3NlY29uZGFyeS10aXRsZT48L3RpdGxlcz48cGFnZXM+NjYx4oCTNzA8
L3BhZ2VzPjx2b2x1bWU+MjQ8L3ZvbHVtZT48bnVtYmVyPjQ8L251bWJlcj48ZGF0ZXM+PHllYXI+
MjAxNTwveWVhcj48L2RhdGVzPjx1cmxzPjwvdXJscz48L3JlY29yZD48L0NpdGU+PENpdGU+PEF1
dGhvcj5UYWxpYmVydGk8L0F1dGhvcj48WWVhcj4yMDEwPC9ZZWFyPjxSZWNOdW0+MTwvUmVjTnVt
PjxyZWNvcmQ+PHJlYy1udW1iZXI+MTwvcmVjLW51bWJlcj48Zm9yZWlnbi1rZXlzPjxrZXkgYXBw
PSJFTiIgZGItaWQ9ImU1ZDVzNXZwZmR4eHJoZTAwc3J4eHZkd3p6YXY1MjlwMDBwYSIgdGltZXN0
YW1wPSIxNjM4MTM1NjEyIj4xPC9rZXk+PC9mb3JlaWduLWtleXM+PHJlZi10eXBlIG5hbWU9Ikpv
dXJuYWwgQXJ0aWNsZSI+MTc8L3JlZi10eXBlPjxjb250cmlidXRvcnM+PGF1dGhvcnM+PGF1dGhv
cj5UYWxpYmVydGksIEguPC9hdXRob3I+PGF1dGhvcj5adWNjaGksIFAuPC9hdXRob3I+PC9hdXRo
b3JzPjwvY29udHJpYnV0b3JzPjxhdXRoLWFkZHJlc3M+VW5pdmVyc2lkYWRlIEZlZGVyYWwgZGUg
U2FvIFBhdWxvLjwvYXV0aC1hZGRyZXNzPjx0aXRsZXM+PHRpdGxlPltEaXJlY3QgY29zdHMgb2Yg
dGhlIGRlbmd1ZSBmZXZlciBjb250cm9sIGFuZCBwcmV2ZW50aW9uIHByb2dyYW0gaW4gMjAwNSBp
biB0aGUgQ2l0eSBvZiBTYW8gUGF1bG9dPC90aXRsZT48c2Vjb25kYXJ5LXRpdGxlPlJldiBQYW5h
bSBTYWx1ZCBQdWJsaWNhPC9zZWNvbmRhcnktdGl0bGU+PC90aXRsZXM+PHBlcmlvZGljYWw+PGZ1
bGwtdGl0bGU+UmV2IFBhbmFtIFNhbHVkIFB1YmxpY2E8L2Z1bGwtdGl0bGU+PC9wZXJpb2RpY2Fs
PjxwYWdlcz4xNzUtODA8L3BhZ2VzPjx2b2x1bWU+Mjc8L3ZvbHVtZT48bnVtYmVyPjM8L251bWJl
cj48ZWRpdGlvbj4yMDEwLzA0LzI0PC9lZGl0aW9uPjxrZXl3b3Jkcz48a2V5d29yZD5CcmF6aWw8
L2tleXdvcmQ+PGtleXdvcmQ+Q29zdHMgYW5kIENvc3QgQW5hbHlzaXM8L2tleXdvcmQ+PGtleXdv
cmQ+RGVuZ3VlLyplY29ub21pY3MvKnByZXZlbnRpb24gJmFtcDsgY29udHJvbDwva2V5d29yZD48
a2V5d29yZD5IdW1hbnM8L2tleXdvcmQ+PGtleXdvcmQ+UHJldmVudGl2ZSBIZWFsdGggU2Vydmlj
ZXMvKmVjb25vbWljczwva2V5d29yZD48a2V5d29yZD5VcmJhbiBIZWFsdGg8L2tleXdvcmQ+PC9r
ZXl3b3Jkcz48ZGF0ZXM+PHllYXI+MjAxMDwveWVhcj48cHViLWRhdGVzPjxkYXRlPk1hcjwvZGF0
ZT48L3B1Yi1kYXRlcz48L2RhdGVzPjxvcmlnLXB1Yj5DdXN0b3MgZGlyZXRvcyBkbyBwcm9ncmFt
YSBkZSBwcmV2ZW5jYW8gZSBjb250cm9sZSBkYSBkZW5ndWUgbm8gTXVuaWNpcGlvIGRlIFNhbyBQ
YXVsbyBlbSAyMDA1Ljwvb3JpZy1wdWI+PGlzYm4+MTY4MC01MzQ4IChFbGVjdHJvbmljKSYjeEQ7
MTAyMC00OTg5IChMaW5raW5nKTwvaXNibj48YWNjZXNzaW9uLW51bT4yMDQxNDUwNjwvYWNjZXNz
aW9uLW51bT48dXJscz48cmVsYXRlZC11cmxzPjx1cmw+aHR0cHM6Ly93d3cubmNiaS5ubG0ubmlo
Lmdvdi9wdWJtZWQvMjA0MTQ1MDY8L3VybD48L3JlbGF0ZWQtdXJscz48L3VybHM+PGVsZWN0cm9u
aWMtcmVzb3VyY2UtbnVtPjEwLjE1OTAvczEwMjAtNDk4OTIwMTAwMDAzMDAwMDQ8L2VsZWN0cm9u
aWMtcmVzb3VyY2UtbnVtPjwvcmVjb3JkPjwvQ2l0ZT48L0VuZE5vdGU+
</w:fldData>
        </w:fldChar>
      </w:r>
      <w:r>
        <w:instrText xml:space="preserve"> ADDIN EN.CITE </w:instrText>
      </w:r>
      <w:r>
        <w:fldChar w:fldCharType="begin">
          <w:fldData xml:space="preserve">PEVuZE5vdGU+PENpdGU+PEF1dGhvcj5CYXJuaWdoYXVzZW48L0F1dGhvcj48WWVhcj4yMDEzPC9Z
ZWFyPjxSZWNOdW0+NDg8L1JlY051bT48RGlzcGxheVRleHQ+KDEzLCAxNiwgMjEsIDIyKTwvRGlz
cGxheVRleHQ+PHJlY29yZD48cmVjLW51bWJlcj40ODwvcmVjLW51bWJlcj48Zm9yZWlnbi1rZXlz
PjxrZXkgYXBwPSJFTiIgZGItaWQ9ImU1ZDVzNXZwZmR4eHJoZTAwc3J4eHZkd3p6YXY1MjlwMDBw
YSIgdGltZXN0YW1wPSIxNjM4MTM2MzIxIj40ODwva2V5PjwvZm9yZWlnbi1rZXlzPjxyZWYtdHlw
ZSBuYW1lPSJKb3VybmFsIEFydGljbGUiPjE3PC9yZWYtdHlwZT48Y29udHJpYnV0b3JzPjxhdXRo
b3JzPjxhdXRob3I+QmFybmlnaGF1c2VuLCBULjwvYXV0aG9yPjxhdXRob3I+Qmxvb20sIEQuIEUu
PC9hdXRob3I+PGF1dGhvcj5DYWZpZXJvLCBFLiBULjwvYXV0aG9yPjxhdXRob3I+TyZhcG9zO0Jy
aWVuLCBKLiBDLjwvYXV0aG9yPjwvYXV0aG9ycz48L2NvbnRyaWJ1dG9ycz48YXV0aC1hZGRyZXNz
PkhhcnZhcmQgU2Nob29sIG9mIFB1YmxpYyBIZWFsdGgsIERlcGFydG1lbnQgb2YgR2xvYmFsIEhl
YWx0aCBhbmQgUG9wdWxhdGlvbiwgQm9zdG9uLCBNQSAwMjExNSwgVVNBLjwvYXV0aC1hZGRyZXNz
Pjx0aXRsZXM+PHRpdGxlPlZhbHVpbmcgdGhlIGJyb2FkZXIgYmVuZWZpdHMgb2YgZGVuZ3VlIHZh
Y2NpbmF0aW9uLCB3aXRoIGEgcHJlbGltaW5hcnkgYXBwbGljYXRpb24gdG8gQnJhemlsPC90aXRs
ZT48c2Vjb25kYXJ5LXRpdGxlPlNlbWluIEltbXVub2w8L3NlY29uZGFyeS10aXRsZT48L3RpdGxl
cz48cGVyaW9kaWNhbD48ZnVsbC10aXRsZT5TZW1pbiBJbW11bm9sPC9mdWxsLXRpdGxlPjwvcGVy
aW9kaWNhbD48cGFnZXM+MTA0LTEzPC9wYWdlcz48dm9sdW1lPjI1PC92b2x1bWU+PG51bWJlcj4y
PC9udW1iZXI+PGVkaXRpb24+MjAxMy8wNy8yODwvZWRpdGlvbj48a2V5d29yZHM+PGtleXdvcmQ+
QW5pbWFsczwva2V5d29yZD48a2V5d29yZD5CcmF6aWw8L2tleXdvcmQ+PGtleXdvcmQ+Q29zdC1C
ZW5lZml0IEFuYWx5c2lzPC9rZXl3b3JkPjxrZXl3b3JkPkRlbmd1ZS9lcGlkZW1pb2xvZ3kvKnBy
ZXZlbnRpb24gJmFtcDsgY29udHJvbDwva2V5d29yZD48a2V5d29yZD4qRGVuZ3VlIFZhY2NpbmVz
PC9rZXl3b3JkPjxrZXl3b3JkPkh1bWFuczwva2V5d29yZD48a2V5d29yZD5RdWFsaXR5IEltcHJv
dmVtZW50PC9rZXl3b3JkPjxrZXl3b3JkPkRlbmd1ZTwva2V5d29yZD48a2V5d29yZD5FY29ub21p
YyBldmFsdWF0aW9uPC9rZXl3b3JkPjxrZXl3b3JkPkltbXVuaXphdGlvbjwva2V5d29yZD48a2V5
d29yZD5WYWNjaW5hdGlvbjwva2V5d29yZD48a2V5d29yZD5WYWNjaW5lPC9rZXl3b3JkPjwva2V5
d29yZHM+PGRhdGVzPjx5ZWFyPjIwMTM8L3llYXI+PHB1Yi1kYXRlcz48ZGF0ZT5BcHI8L2RhdGU+
PC9wdWItZGF0ZXM+PC9kYXRlcz48aXNibj4xMDk2LTM2MTggKEVsZWN0cm9uaWMpJiN4RDsxMDQ0
LTUzMjMgKExpbmtpbmcpPC9pc2JuPjxhY2Nlc3Npb24tbnVtPjIzODg2ODk1PC9hY2Nlc3Npb24t
bnVtPjx1cmxzPjxyZWxhdGVkLXVybHM+PHVybD5odHRwczovL3d3dy5uY2JpLm5sbS5uaWguZ292
L3B1Ym1lZC8yMzg4Njg5NTwvdXJsPjwvcmVsYXRlZC11cmxzPjwvdXJscz48ZWxlY3Ryb25pYy1y
ZXNvdXJjZS1udW0+MTAuMTAxNi9qLnNtaW0uMjAxMy4wNC4wMTA8L2VsZWN0cm9uaWMtcmVzb3Vy
Y2UtbnVtPjwvcmVjb3JkPjwvQ2l0ZT48Q2l0ZT48QXV0aG9yPkJhcnJldG88L0F1dGhvcj48WWVh
cj4yMDExPC9ZZWFyPjxSZWNOdW0+NjU8L1JlY051bT48cmVjb3JkPjxyZWMtbnVtYmVyPjY1PC9y
ZWMtbnVtYmVyPjxmb3JlaWduLWtleXM+PGtleSBhcHA9IkVOIiBkYi1pZD0iZTVkNXM1dnBmZHh4
cmhlMDBzcnh4dmR3enphdjUyOXAwMHBhIiB0aW1lc3RhbXA9IjE2MzgxMzY2ODQiPjY1PC9rZXk+
PC9mb3JlaWduLWtleXM+PHJlZi10eXBlIG5hbWU9IkpvdXJuYWwgQXJ0aWNsZSI+MTc8L3JlZi10
eXBlPjxjb250cmlidXRvcnM+PGF1dGhvcnM+PGF1dGhvcj5CYXJyZXRvLCBNLiBMLjwvYXV0aG9y
PjxhdXRob3I+VGVpeGVpcmEsIE0uIEcuPC9hdXRob3I+PGF1dGhvcj5CYXN0b3MsIEYuIEkuPC9h
dXRob3I+PGF1dGhvcj5YaW1lbmVzLCBSLiBBLjwvYXV0aG9yPjxhdXRob3I+QmFyYXRhLCBSLiBC
LjwvYXV0aG9yPjxhdXRob3I+Um9kcmlndWVzLCBMLiBDLjwvYXV0aG9yPjwvYXV0aG9ycz48L2Nv
bnRyaWJ1dG9ycz48YXV0aC1hZGRyZXNzPkluc3RpdHV0byBkZSBTYXVkZSBDb2xldGl2YSwgRmVk
ZXJhbCBVbml2ZXJzaXR5IG9mIEJhaGlhLCBTYWx2YWRvciwgQnJhemlsLiBtYXVyaWNpb0B1ZmJh
LmJyPC9hdXRoLWFkZHJlc3M+PHRpdGxlcz48dGl0bGU+U3VjY2Vzc2VzIGFuZCBmYWlsdXJlcyBp
biB0aGUgY29udHJvbCBvZiBpbmZlY3Rpb3VzIGRpc2Vhc2VzIGluIEJyYXppbDogc29jaWFsIGFu
ZCBlbnZpcm9ubWVudGFsIGNvbnRleHQsIHBvbGljaWVzLCBpbnRlcnZlbnRpb25zLCBhbmQgcmVz
ZWFyY2ggbmVlZHM8L3RpdGxlPjxzZWNvbmRhcnktdGl0bGU+TGFuY2V0PC9zZWNvbmRhcnktdGl0
bGU+PC90aXRsZXM+PHBlcmlvZGljYWw+PGZ1bGwtdGl0bGU+TGFuY2V0PC9mdWxsLXRpdGxlPjwv
cGVyaW9kaWNhbD48cGFnZXM+MTg3Ny04OTwvcGFnZXM+PHZvbHVtZT4zNzc8L3ZvbHVtZT48bnVt
YmVyPjk3ODA8L251bWJlcj48ZWRpdGlvbj4yMDExLzA1LzEzPC9lZGl0aW9uPjxrZXl3b3Jkcz48
a2V5d29yZD5CcmF6aWwvZXBpZGVtaW9sb2d5PC9rZXl3b3JkPjxrZXl3b3JkPkRpc2Vhc2UgVHJh
bnNtaXNzaW9uLCBJbmZlY3Rpb3VzLypwcmV2ZW50aW9uICZhbXA7IGNvbnRyb2w8L2tleXdvcmQ+
PGtleXdvcmQ+SGVhbHRoIFBvbGljeTwva2V5d29yZD48a2V5d29yZD5IdW1hbnM8L2tleXdvcmQ+
PGtleXdvcmQ+KkluZmVjdGlvbiBDb250cm9sPC9rZXl3b3JkPjxrZXl3b3JkPkluZmVjdGlvbnMv
ZXBpZGVtaW9sb2d5L2ltbXVub2xvZ3k8L2tleXdvcmQ+PGtleXdvcmQ+TmF0aW9uYWwgSGVhbHRo
IFByb2dyYW1zPC9rZXl3b3JkPjxrZXl3b3JkPlZhY2NpbmF0aW9uPC9rZXl3b3JkPjwva2V5d29y
ZHM+PGRhdGVzPjx5ZWFyPjIwMTE8L3llYXI+PHB1Yi1kYXRlcz48ZGF0ZT5NYXkgMjg8L2RhdGU+
PC9wdWItZGF0ZXM+PC9kYXRlcz48aXNibj4xNDc0LTU0N1ggKEVsZWN0cm9uaWMpJiN4RDswMTQw
LTY3MzYgKExpbmtpbmcpPC9pc2JuPjxhY2Nlc3Npb24tbnVtPjIxNTYxNjU3PC9hY2Nlc3Npb24t
bnVtPjx1cmxzPjxyZWxhdGVkLXVybHM+PHVybD5odHRwczovL3d3dy5uY2JpLm5sbS5uaWguZ292
L3B1Ym1lZC8yMTU2MTY1NzwvdXJsPjwvcmVsYXRlZC11cmxzPjwvdXJscz48ZWxlY3Ryb25pYy1y
ZXNvdXJjZS1udW0+MTAuMTAxNi9TMDE0MC02NzM2KDExKTYwMjAyLVg8L2VsZWN0cm9uaWMtcmVz
b3VyY2UtbnVtPjwvcmVjb3JkPjwvQ2l0ZT48Q2l0ZT48QXV0aG9yPlNhbnRvczwvQXV0aG9yPjxZ
ZWFyPjIwMTU8L1llYXI+PFJlY051bT42NzwvUmVjTnVtPjxyZWNvcmQ+PHJlYy1udW1iZXI+Njc8
L3JlYy1udW1iZXI+PGZvcmVpZ24ta2V5cz48a2V5IGFwcD0iRU4iIGRiLWlkPSJlNWQ1czV2cGZk
eHhyaGUwMHNyeHh2ZHd6emF2NTI5cDAwcGEiIHRpbWVzdGFtcD0iMTYzODEzNjg0MCI+Njc8L2tl
eT48L2ZvcmVpZ24ta2V5cz48cmVmLXR5cGUgbmFtZT0iSm91cm5hbCBBcnRpY2xlIj4xNzwvcmVm
LXR5cGU+PGNvbnRyaWJ1dG9ycz48YXV0aG9ycz48YXV0aG9yPlNhbnRvcywgU00uIDwvYXV0aG9y
PjwvYXV0aG9ycz48L2NvbnRyaWJ1dG9ycz48dGl0bGVzPjx0aXRsZT5Fc3RpbWF0aXZhIGRlIGN1
c3RvIGRvIFByb2dyYW1hIE11bmljaXBhbCBkZSBDb250cm9sZSBlIFByZXZlbsOnw6NvIGRhIGRl
bmd1ZSBlbSBHb2nDom5pYS1HTy4gPC90aXRsZT48c2Vjb25kYXJ5LXRpdGxlPkVwaWRlbWlvbC4g
U2Vydi4gU2HDumRlLiA8L3NlY29uZGFyeS10aXRsZT48L3RpdGxlcz48cGFnZXM+NjYx4oCTNzA8
L3BhZ2VzPjx2b2x1bWU+MjQ8L3ZvbHVtZT48bnVtYmVyPjQ8L251bWJlcj48ZGF0ZXM+PHllYXI+
MjAxNTwveWVhcj48L2RhdGVzPjx1cmxzPjwvdXJscz48L3JlY29yZD48L0NpdGU+PENpdGU+PEF1
dGhvcj5UYWxpYmVydGk8L0F1dGhvcj48WWVhcj4yMDEwPC9ZZWFyPjxSZWNOdW0+MTwvUmVjTnVt
PjxyZWNvcmQ+PHJlYy1udW1iZXI+MTwvcmVjLW51bWJlcj48Zm9yZWlnbi1rZXlzPjxrZXkgYXBw
PSJFTiIgZGItaWQ9ImU1ZDVzNXZwZmR4eHJoZTAwc3J4eHZkd3p6YXY1MjlwMDBwYSIgdGltZXN0
YW1wPSIxNjM4MTM1NjEyIj4xPC9rZXk+PC9mb3JlaWduLWtleXM+PHJlZi10eXBlIG5hbWU9Ikpv
dXJuYWwgQXJ0aWNsZSI+MTc8L3JlZi10eXBlPjxjb250cmlidXRvcnM+PGF1dGhvcnM+PGF1dGhv
cj5UYWxpYmVydGksIEguPC9hdXRob3I+PGF1dGhvcj5adWNjaGksIFAuPC9hdXRob3I+PC9hdXRo
b3JzPjwvY29udHJpYnV0b3JzPjxhdXRoLWFkZHJlc3M+VW5pdmVyc2lkYWRlIEZlZGVyYWwgZGUg
U2FvIFBhdWxvLjwvYXV0aC1hZGRyZXNzPjx0aXRsZXM+PHRpdGxlPltEaXJlY3QgY29zdHMgb2Yg
dGhlIGRlbmd1ZSBmZXZlciBjb250cm9sIGFuZCBwcmV2ZW50aW9uIHByb2dyYW0gaW4gMjAwNSBp
biB0aGUgQ2l0eSBvZiBTYW8gUGF1bG9dPC90aXRsZT48c2Vjb25kYXJ5LXRpdGxlPlJldiBQYW5h
bSBTYWx1ZCBQdWJsaWNhPC9zZWNvbmRhcnktdGl0bGU+PC90aXRsZXM+PHBlcmlvZGljYWw+PGZ1
bGwtdGl0bGU+UmV2IFBhbmFtIFNhbHVkIFB1YmxpY2E8L2Z1bGwtdGl0bGU+PC9wZXJpb2RpY2Fs
PjxwYWdlcz4xNzUtODA8L3BhZ2VzPjx2b2x1bWU+Mjc8L3ZvbHVtZT48bnVtYmVyPjM8L251bWJl
cj48ZWRpdGlvbj4yMDEwLzA0LzI0PC9lZGl0aW9uPjxrZXl3b3Jkcz48a2V5d29yZD5CcmF6aWw8
L2tleXdvcmQ+PGtleXdvcmQ+Q29zdHMgYW5kIENvc3QgQW5hbHlzaXM8L2tleXdvcmQ+PGtleXdv
cmQ+RGVuZ3VlLyplY29ub21pY3MvKnByZXZlbnRpb24gJmFtcDsgY29udHJvbDwva2V5d29yZD48
a2V5d29yZD5IdW1hbnM8L2tleXdvcmQ+PGtleXdvcmQ+UHJldmVudGl2ZSBIZWFsdGggU2Vydmlj
ZXMvKmVjb25vbWljczwva2V5d29yZD48a2V5d29yZD5VcmJhbiBIZWFsdGg8L2tleXdvcmQ+PC9r
ZXl3b3Jkcz48ZGF0ZXM+PHllYXI+MjAxMDwveWVhcj48cHViLWRhdGVzPjxkYXRlPk1hcjwvZGF0
ZT48L3B1Yi1kYXRlcz48L2RhdGVzPjxvcmlnLXB1Yj5DdXN0b3MgZGlyZXRvcyBkbyBwcm9ncmFt
YSBkZSBwcmV2ZW5jYW8gZSBjb250cm9sZSBkYSBkZW5ndWUgbm8gTXVuaWNpcGlvIGRlIFNhbyBQ
YXVsbyBlbSAyMDA1Ljwvb3JpZy1wdWI+PGlzYm4+MTY4MC01MzQ4IChFbGVjdHJvbmljKSYjeEQ7
MTAyMC00OTg5IChMaW5raW5nKTwvaXNibj48YWNjZXNzaW9uLW51bT4yMDQxNDUwNjwvYWNjZXNz
aW9uLW51bT48dXJscz48cmVsYXRlZC11cmxzPjx1cmw+aHR0cHM6Ly93d3cubmNiaS5ubG0ubmlo
Lmdvdi9wdWJtZWQvMjA0MTQ1MDY8L3VybD48L3JlbGF0ZWQtdXJscz48L3VybHM+PGVsZWN0cm9u
aWMtcmVzb3VyY2UtbnVtPjEwLjE1OTAvczEwMjAtNDk4OTIwMTAwMDAzMDAwMDQ8L2VsZWN0cm9u
aWMtcmVzb3VyY2UtbnVtPjwvcmVjb3JkPjwvQ2l0ZT48L0VuZE5vdGU+
</w:fldData>
        </w:fldChar>
      </w:r>
      <w:r>
        <w:instrText xml:space="preserve"> ADDIN EN.CITE.DATA </w:instrText>
      </w:r>
      <w:r>
        <w:fldChar w:fldCharType="end"/>
      </w:r>
      <w:r w:rsidRPr="0030143A">
        <w:fldChar w:fldCharType="separate"/>
      </w:r>
      <w:r>
        <w:rPr>
          <w:noProof/>
        </w:rPr>
        <w:t>(13, 16, 21, 22)</w:t>
      </w:r>
      <w:r w:rsidRPr="0030143A">
        <w:fldChar w:fldCharType="end"/>
      </w:r>
      <w:r w:rsidRPr="0030143A">
        <w:t xml:space="preserve">, Cambodia </w:t>
      </w:r>
      <w:r w:rsidRPr="0030143A">
        <w:fldChar w:fldCharType="begin"/>
      </w:r>
      <w:r>
        <w:instrText xml:space="preserve"> ADDIN EN.CITE &lt;EndNote&gt;&lt;Cite&gt;&lt;Author&gt;Suaya&lt;/Author&gt;&lt;Year&gt;2007&lt;/Year&gt;&lt;RecNum&gt;94&lt;/RecNum&gt;&lt;DisplayText&gt;(15)&lt;/DisplayText&gt;&lt;record&gt;&lt;rec-number&gt;94&lt;/rec-number&gt;&lt;foreign-keys&gt;&lt;key app="EN" db-id="e5d5s5vpfdxxrhe00srxxvdwzzav529p00pa" timestamp="1646497396"&gt;94&lt;/key&gt;&lt;/foreign-keys&gt;&lt;ref-type name="Journal Article"&gt;17&lt;/ref-type&gt;&lt;contributors&gt;&lt;authors&gt;&lt;author&gt;Suaya, J. A.&lt;/author&gt;&lt;author&gt;Shepard, D. S.&lt;/author&gt;&lt;author&gt;Chang, M. S.&lt;/author&gt;&lt;author&gt;Caram, M.&lt;/author&gt;&lt;author&gt;Hoyer, S.&lt;/author&gt;&lt;author&gt;Socheat, D.&lt;/author&gt;&lt;author&gt;Chantha, N.&lt;/author&gt;&lt;author&gt;Nathan, M. B.&lt;/author&gt;&lt;/authors&gt;&lt;/contributors&gt;&lt;auth-address&gt;Schneider Institutes for Health Policy, Heller School, Brandeis University, Waltham, MA 02454-9110, USA. suaya@brandeis.edu&lt;/auth-address&gt;&lt;titles&gt;&lt;title&gt;Cost-effectiveness of annual targeted larviciding campaigns in Cambodia against the dengue vector Aedes aegypti&lt;/title&gt;&lt;secondary-title&gt;Trop Med Int Health&lt;/secondary-title&gt;&lt;/titles&gt;&lt;periodical&gt;&lt;full-title&gt;Trop Med Int Health&lt;/full-title&gt;&lt;/periodical&gt;&lt;pages&gt;1026-36&lt;/pages&gt;&lt;volume&gt;12&lt;/volume&gt;&lt;number&gt;9&lt;/number&gt;&lt;edition&gt;2007/09/19&lt;/edition&gt;&lt;keywords&gt;&lt;keyword&gt;Aedes/drug effects&lt;/keyword&gt;&lt;keyword&gt;Animals&lt;/keyword&gt;&lt;keyword&gt;Cambodia/epidemiology&lt;/keyword&gt;&lt;keyword&gt;Cost-Benefit Analysis&lt;/keyword&gt;&lt;keyword&gt;Costs and Cost Analysis&lt;/keyword&gt;&lt;keyword&gt;Dengue/epidemiology/*prevention &amp;amp; control&lt;/keyword&gt;&lt;keyword&gt;Dengue Virus&lt;/keyword&gt;&lt;keyword&gt;Disease Outbreaks/*prevention &amp;amp; control&lt;/keyword&gt;&lt;keyword&gt;Humans&lt;/keyword&gt;&lt;keyword&gt;Insect Vectors&lt;/keyword&gt;&lt;keyword&gt;Mosquito Control/*economics&lt;/keyword&gt;&lt;/keywords&gt;&lt;dates&gt;&lt;year&gt;2007&lt;/year&gt;&lt;pub-dates&gt;&lt;date&gt;Sep&lt;/date&gt;&lt;/pub-dates&gt;&lt;/dates&gt;&lt;isbn&gt;1360-2276 (Print)&amp;#xD;1360-2276 (Linking)&lt;/isbn&gt;&lt;accession-num&gt;17875014&lt;/accession-num&gt;&lt;urls&gt;&lt;related-urls&gt;&lt;url&gt;https://www.ncbi.nlm.nih.gov/pubmed/17875014&lt;/url&gt;&lt;/related-urls&gt;&lt;/urls&gt;&lt;electronic-resource-num&gt;10.1111/j.1365-3156.2007.01889.x&lt;/electronic-resource-num&gt;&lt;/record&gt;&lt;/Cite&gt;&lt;/EndNote&gt;</w:instrText>
      </w:r>
      <w:r w:rsidRPr="0030143A">
        <w:fldChar w:fldCharType="separate"/>
      </w:r>
      <w:r>
        <w:rPr>
          <w:noProof/>
        </w:rPr>
        <w:t>(15)</w:t>
      </w:r>
      <w:r w:rsidRPr="0030143A">
        <w:fldChar w:fldCharType="end"/>
      </w:r>
      <w:r w:rsidRPr="0030143A">
        <w:t xml:space="preserve">, Colombia </w:t>
      </w:r>
      <w:r w:rsidRPr="0030143A">
        <w:fldChar w:fldCharType="begin">
          <w:fldData xml:space="preserve">PEVuZE5vdGU+PENpdGU+PEF1dGhvcj5DYXN0YW5lZGEtT3JqdWVsYTwvQXV0aG9yPjxZZWFyPjIw
MTI8L1llYXI+PFJlY051bT4zNzwvUmVjTnVtPjxEaXNwbGF5VGV4dD4oNSwgNiwgMTIpPC9EaXNw
bGF5VGV4dD48cmVjb3JkPjxyZWMtbnVtYmVyPjM3PC9yZWMtbnVtYmVyPjxmb3JlaWduLWtleXM+
PGtleSBhcHA9IkVOIiBkYi1pZD0iZTVkNXM1dnBmZHh4cmhlMDBzcnh4dmR3enphdjUyOXAwMHBh
IiB0aW1lc3RhbXA9IjE2MzgxMzYyMDgiPjM3PC9rZXk+PC9mb3JlaWduLWtleXM+PHJlZi10eXBl
IG5hbWU9IkpvdXJuYWwgQXJ0aWNsZSI+MTc8L3JlZi10eXBlPjxjb250cmlidXRvcnM+PGF1dGhv
cnM+PGF1dGhvcj5DYXN0YW5lZGEtT3JqdWVsYSwgQy48L2F1dGhvcj48YXV0aG9yPkRpYXosIEgu
PC9hdXRob3I+PGF1dGhvcj5BbHZpcy1HdXptYW4sIE4uPC9hdXRob3I+PGF1dGhvcj5PbGFydGUs
IEEuPC9hdXRob3I+PGF1dGhvcj5Sb2RyaWd1ZXosIEguPC9hdXRob3I+PGF1dGhvcj5DYW1hcmdv
LCBHLjwvYXV0aG9yPjxhdXRob3I+RGUgbGEgSG96LVJlc3RyZXBvLCBGLjwvYXV0aG9yPjwvYXV0
aG9ycz48L2NvbnRyaWJ1dG9ycz48YXV0aC1hZGRyZXNzPkVwaWRlbWlvbG9neSBhbmQgUHVibGlj
IEhlYWx0aCBFdmFsdWF0aW9uIEdyb3VwLCBEZXBhcnRhbWVudG8gZGUgU2FsdWQgUHVibGljYSwg
VW5pdmVyc2lkYWQgTmFjaW9uYWwgZGUgQ29sb21iaWEsIEJvZ290YSwgQ29sb21iaWEuIEVsZWN0
cm9uaWMgYWRkcmVzczogY2FjYXN0YW5lZGFvQHVuYWwuZWR1LmNvLiYjeEQ7R3J1cG8gZGUgTW9k
ZWxhbWllbnRvIHkgQ29udHJvbCBkZSBsb3MgU2lzdGVtYXMgQmlvbG9naWNvcywgRmFjdWx0YWQg
ZGUgSW5nZW5pZXJpYSwgVW5pdmVyc2lkYWQgTmFjaW9uYWwgZGUgQ29sb21iaWEsIEJvZ290YSwg
Q29sb21iaWEuJiN4RDtIZWFsdGggRWNvbm9taWNzIFJlc2VhcmNoIEdyb3VwLCBVbml2ZXJzaWRh
ZCBkZSBDYXJ0YWdlbmEsIENhcnRhZ2VuYSBkZSBJbmRpYXMsIENvbG9tYmlhLiYjeEQ7RXBpZGVt
aW9sb2d5IGFuZCBQdWJsaWMgSGVhbHRoIEV2YWx1YXRpb24gR3JvdXAsIERlcGFydGFtZW50byBk
ZSBTYWx1ZCBQdWJsaWNhLCBVbml2ZXJzaWRhZCBOYWNpb25hbCBkZSBDb2xvbWJpYSwgQm9nb3Rh
LCBDb2xvbWJpYS48L2F1dGgtYWRkcmVzcz48dGl0bGVzPjx0aXRsZT5CdXJkZW4gb2YgRGlzZWFz
ZSBhbmQgRWNvbm9taWMgSW1wYWN0IG9mIERlbmd1ZSBhbmQgU2V2ZXJlIERlbmd1ZSBpbiBDb2xv
bWJpYSwgMjAxMTwvdGl0bGU+PHNlY29uZGFyeS10aXRsZT5WYWx1ZSBIZWFsdGggUmVnIElzc3Vl
czwvc2Vjb25kYXJ5LXRpdGxlPjwvdGl0bGVzPjxwZXJpb2RpY2FsPjxmdWxsLXRpdGxlPlZhbHVl
IEhlYWx0aCBSZWcgSXNzdWVzPC9mdWxsLXRpdGxlPjwvcGVyaW9kaWNhbD48cGFnZXM+MTIzLTEy
ODwvcGFnZXM+PHZvbHVtZT4xPC92b2x1bWU+PG51bWJlcj4yPC9udW1iZXI+PGVkaXRpb24+MjAx
Mi8xMi8wMTwvZWRpdGlvbj48a2V5d29yZHM+PGtleXdvcmQ+Q29sb21iaWE8L2tleXdvcmQ+PGtl
eXdvcmQ+Y29zdCBvZiBpbGxuZXNzPC9rZXl3b3JkPjxrZXl3b3JkPmNvc3RzIGFuZCBjb3N0IGFu
YWx5c2lzPC9rZXl3b3JkPjxrZXl3b3JkPmRlbmd1ZTwva2V5d29yZD48a2V5d29yZD5tb2RlbHM8
L2tleXdvcmQ+PC9rZXl3b3Jkcz48ZGF0ZXM+PHllYXI+MjAxMjwveWVhcj48cHViLWRhdGVzPjxk
YXRlPkRlYzwvZGF0ZT48L3B1Yi1kYXRlcz48L2RhdGVzPjxpc2JuPjIyMTItMTEwMiAoRWxlY3Ry
b25pYykmI3hEOzIyMTItMTA5OSAoTGlua2luZyk8L2lzYm4+PGFjY2Vzc2lvbi1udW0+Mjk3MDI4
OTA8L2FjY2Vzc2lvbi1udW0+PHVybHM+PHJlbGF0ZWQtdXJscz48dXJsPmh0dHBzOi8vd3d3Lm5j
YmkubmxtLm5paC5nb3YvcHVibWVkLzI5NzAyODkwPC91cmw+PC9yZWxhdGVkLXVybHM+PC91cmxz
PjxlbGVjdHJvbmljLXJlc291cmNlLW51bT4xMC4xMDE2L2oudmhyaS4yMDEyLjA5LjAxNDwvZWxl
Y3Ryb25pYy1yZXNvdXJjZS1udW0+PC9yZWNvcmQ+PC9DaXRlPjxDaXRlPjxBdXRob3I+Q2FzdHJv
IFJvZHJpZ3VlejwvQXV0aG9yPjxZZWFyPjIwMTY8L1llYXI+PFJlY051bT4yMTwvUmVjTnVtPjxy
ZWNvcmQ+PHJlYy1udW1iZXI+MjE8L3JlYy1udW1iZXI+PGZvcmVpZ24ta2V5cz48a2V5IGFwcD0i
RU4iIGRiLWlkPSJlNWQ1czV2cGZkeHhyaGUwMHNyeHh2ZHd6emF2NTI5cDAwcGEiIHRpbWVzdGFt
cD0iMTYzODEzNTkzNCI+MjE8L2tleT48L2ZvcmVpZ24ta2V5cz48cmVmLXR5cGUgbmFtZT0iSm91
cm5hbCBBcnRpY2xlIj4xNzwvcmVmLXR5cGU+PGNvbnRyaWJ1dG9ycz48YXV0aG9ycz48YXV0aG9y
PkNhc3RybyBSb2RyaWd1ZXosIFIuPC9hdXRob3I+PGF1dGhvcj5DYXJyYXNxdWlsbGEsIEcuPC9h
dXRob3I+PGF1dGhvcj5Qb3JyYXMsIEEuPC9hdXRob3I+PGF1dGhvcj5HYWxlcmEtR2VsdmV6LCBL
LjwvYXV0aG9yPjxhdXRob3I+TG9wZXogWWVzY2FzLCBKLiBHLjwvYXV0aG9yPjxhdXRob3I+UnVl
ZGEtR2FsbGFyZG8sIEouIEEuPC9hdXRob3I+PC9hdXRob3JzPjwvY29udHJpYnV0b3JzPjx0aXRs
ZXM+PHRpdGxlPlRoZSBCdXJkZW4gb2YgRGVuZ3VlIGFuZCB0aGUgRmluYW5jaWFsIENvc3QgdG8g
Q29sb21iaWEsIDIwMTAtMjAxMjwvdGl0bGU+PHNlY29uZGFyeS10aXRsZT5BbSBKIFRyb3AgTWVk
IEh5Zzwvc2Vjb25kYXJ5LXRpdGxlPjwvdGl0bGVzPjxwZXJpb2RpY2FsPjxmdWxsLXRpdGxlPkFt
IEogVHJvcCBNZWQgSHlnPC9mdWxsLXRpdGxlPjwvcGVyaW9kaWNhbD48cGFnZXM+MTA2NS0xMDcy
PC9wYWdlcz48dm9sdW1lPjk0PC92b2x1bWU+PG51bWJlcj41PC9udW1iZXI+PGVkaXRpb24+MjAx
Ni8wMy8wMjwvZWRpdGlvbj48a2V5d29yZHM+PGtleXdvcmQ+QWRvbGVzY2VudDwva2V5d29yZD48
a2V5d29yZD5BZHVsdDwva2V5d29yZD48a2V5d29yZD5BZ2VkPC9rZXl3b3JkPjxrZXl3b3JkPkFn
ZWQsIDgwIGFuZCBvdmVyPC9rZXl3b3JkPjxrZXl3b3JkPkNoaWxkPC9rZXl3b3JkPjxrZXl3b3Jk
PkNoaWxkLCBQcmVzY2hvb2w8L2tleXdvcmQ+PGtleXdvcmQ+Q29sb21iaWEvZXBpZGVtaW9sb2d5
PC9rZXl3b3JkPjxrZXl3b3JkPkRlbmd1ZS8qZWNvbm9taWNzLyplcGlkZW1pb2xvZ3k8L2tleXdv
cmQ+PGtleXdvcmQ+RW5kZW1pYyBEaXNlYXNlczwva2V5d29yZD48a2V5d29yZD5GZW1hbGU8L2tl
eXdvcmQ+PGtleXdvcmQ+SHVtYW5zPC9rZXl3b3JkPjxrZXl3b3JkPkluZmFudDwva2V5d29yZD48
a2V5d29yZD5NYWxlPC9rZXl3b3JkPjxrZXl3b3JkPk1pZGRsZSBBZ2VkPC9rZXl3b3JkPjxrZXl3
b3JkPlJldHJvc3BlY3RpdmUgU3R1ZGllczwva2V5d29yZD48a2V5d29yZD5Zb3VuZyBBZHVsdDwv
a2V5d29yZD48L2tleXdvcmRzPjxkYXRlcz48eWVhcj4yMDE2PC95ZWFyPjxwdWItZGF0ZXM+PGRh
dGU+TWF5IDQ8L2RhdGU+PC9wdWItZGF0ZXM+PC9kYXRlcz48aXNibj4xNDc2LTE2NDUgKEVsZWN0
cm9uaWMpJiN4RDswMDAyLTk2MzcgKExpbmtpbmcpPC9pc2JuPjxhY2Nlc3Npb24tbnVtPjI2OTI4
ODM0PC9hY2Nlc3Npb24tbnVtPjx1cmxzPjxyZWxhdGVkLXVybHM+PHVybD5odHRwczovL3d3dy5u
Y2JpLm5sbS5uaWguZ292L3B1Ym1lZC8yNjkyODgzNDwvdXJsPjwvcmVsYXRlZC11cmxzPjwvdXJs
cz48Y3VzdG9tMj5QTUM0ODU2NjA0PC9jdXN0b20yPjxlbGVjdHJvbmljLXJlc291cmNlLW51bT4x
MC40MjY5L2FqdG1oLjE1LTAyODA8L2VsZWN0cm9uaWMtcmVzb3VyY2UtbnVtPjwvcmVjb3JkPjwv
Q2l0ZT48Q2l0ZT48QXV0aG9yPlNhbGluYXMtTG9wZXo8L0F1dGhvcj48WWVhcj4yMDE4PC9ZZWFy
PjxSZWNOdW0+NTM8L1JlY051bT48cmVjb3JkPjxyZWMtbnVtYmVyPjUzPC9yZWMtbnVtYmVyPjxm
b3JlaWduLWtleXM+PGtleSBhcHA9IkVOIiBkYi1pZD0iZTVkNXM1dnBmZHh4cmhlMDBzcnh4dmR3
enphdjUyOXAwMHBhIiB0aW1lc3RhbXA9IjE2MzgxMzY1MDEiPjUzPC9rZXk+PC9mb3JlaWduLWtl
eXM+PHJlZi10eXBlIG5hbWU9IkpvdXJuYWwgQXJ0aWNsZSI+MTc8L3JlZi10eXBlPjxjb250cmli
dXRvcnM+PGF1dGhvcnM+PGF1dGhvcj5TYWxpbmFzLUxvcGV6LCBNLiBBLjwvYXV0aG9yPjxhdXRo
b3I+U290by1Sb2phcywgVi4gRS48L2F1dGhvcj48YXV0aG9yPk9jYW1wbywgQy4gQi48L2F1dGhv
cj48L2F1dGhvcnM+PC9jb250cmlidXRvcnM+PGF1dGgtYWRkcmVzcz5Vbml2ZXJzaWRhZCBJY2Vz
aSwgQ2FsaSwgQ29sb21iaWEuJiN4RDtDZW50cm8gZGUgRXN0dWRpb3MgZW4gUHJvdGVjY2lvbiBT
b2NpYWwgeSBFY29ub21pYSBkZSBsYSBTYWx1ZCwgQ2FsaSwgQ29sb21iaWEuJiN4RDtDZW50cm8g
SW50ZXJuYWNpb25hbCBkZSBFbnRyZW5hbWllbnRvIGUgSW52ZXN0aWdhY2lvbmVzIE1lZGljYXMs
IENhbGksIENvbG9tYmlhLjwvYXV0aC1hZGRyZXNzPjx0aXRsZXM+PHRpdGxlPltDb3N0cyBvZiBh
biBBZWRlcyBhZWd5cHRpIHZlY3RvciBjb250cm9sIHByb2dyYW0gaW4gbXVuaWNpcGFsaXRpZXMg
aW4gQ29sb21iaWE6IGEgY2FzZSBzdHVkeSBpbiBHaXJvbiBhbmQgR3VhZGFsYWphcmEgZGUgQnVn
YSwgMjAxNl08L3RpdGxlPjxzZWNvbmRhcnktdGl0bGU+Q2FkIFNhdWRlIFB1YmxpY2E8L3NlY29u
ZGFyeS10aXRsZT48L3RpdGxlcz48cGVyaW9kaWNhbD48ZnVsbC10aXRsZT5DYWQgU2F1ZGUgUHVi
bGljYTwvZnVsbC10aXRsZT48L3BlcmlvZGljYWw+PHBhZ2VzPmUwMDA0NDUxODwvcGFnZXM+PHZv
bHVtZT4zNDwvdm9sdW1lPjxudW1iZXI+MTI8L251bWJlcj48ZWRpdGlvbj4yMDE4LzEyLzA2PC9l
ZGl0aW9uPjxrZXl3b3Jkcz48a2V5d29yZD4qQWVkZXM8L2tleXdvcmQ+PGtleXdvcmQ+QW5pbWFs
czwva2V5d29yZD48a2V5d29yZD5Db2xvbWJpYS9lcGlkZW1pb2xvZ3k8L2tleXdvcmQ+PGtleXdv
cmQ+Q29zdHMgYW5kIENvc3QgQW5hbHlzaXM8L2tleXdvcmQ+PGtleXdvcmQ+RGVuZ3VlLyplY29u
b21pY3MvZXBpZGVtaW9sb2d5L3ByZXZlbnRpb24gJmFtcDsgY29udHJvbC90cmFuc21pc3Npb248
L2tleXdvcmQ+PGtleXdvcmQ+SHVtYW5zPC9rZXl3b3JkPjxrZXl3b3JkPk1vc3F1aXRvIENvbnRy
b2wvKmVjb25vbWljcy9tZXRob2RzL3N0YXRpc3RpY3MgJmFtcDsgbnVtZXJpY2FsIGRhdGE8L2tl
eXdvcmQ+PGtleXdvcmQ+TW9zcXVpdG8gVmVjdG9yczwva2V5d29yZD48L2tleXdvcmRzPjxkYXRl
cz48eWVhcj4yMDE4PC95ZWFyPjxwdWItZGF0ZXM+PGRhdGU+Tm92IDI5PC9kYXRlPjwvcHViLWRh
dGVzPjwvZGF0ZXM+PG9yaWctcHViPkNvc3RvcyBkZSB1biBwcm9ncmFtYSBkZSBjb250cm9sIGRl
bCB2ZWN0b3IgQWVkZXMgYWVneXB0aSBlbiBtdW5pY2lwaW9zIGRlIENvbG9tYmlhOiBlbCBjYXNv
IGRlIEdpcm9uIHkgR3VhZGFsYWphcmEgZGUgQnVnYSwgMjAxNi48L29yaWctcHViPjxpc2JuPjE2
NzgtNDQ2NCAoRWxlY3Ryb25pYykmI3hEOzAxMDItMzExWCAoTGlua2luZyk8L2lzYm4+PGFjY2Vz
c2lvbi1udW0+MzA1MTczMTQ8L2FjY2Vzc2lvbi1udW0+PHVybHM+PHJlbGF0ZWQtdXJscz48dXJs
Pmh0dHBzOi8vd3d3Lm5jYmkubmxtLm5paC5nb3YvcHVibWVkLzMwNTE3MzE0PC91cmw+PC9yZWxh
dGVkLXVybHM+PC91cmxzPjxlbGVjdHJvbmljLXJlc291cmNlLW51bT4xMC4xNTkwLzAxMDItMzEx
WDAwMDQ0NTE4PC9lbGVjdHJvbmljLXJlc291cmNlLW51bT48L3JlY29yZD48L0NpdGU+PC9FbmRO
b3RlPn==
</w:fldData>
        </w:fldChar>
      </w:r>
      <w:r>
        <w:instrText xml:space="preserve"> ADDIN EN.CITE </w:instrText>
      </w:r>
      <w:r>
        <w:fldChar w:fldCharType="begin">
          <w:fldData xml:space="preserve">PEVuZE5vdGU+PENpdGU+PEF1dGhvcj5DYXN0YW5lZGEtT3JqdWVsYTwvQXV0aG9yPjxZZWFyPjIw
MTI8L1llYXI+PFJlY051bT4zNzwvUmVjTnVtPjxEaXNwbGF5VGV4dD4oNSwgNiwgMTIpPC9EaXNw
bGF5VGV4dD48cmVjb3JkPjxyZWMtbnVtYmVyPjM3PC9yZWMtbnVtYmVyPjxmb3JlaWduLWtleXM+
PGtleSBhcHA9IkVOIiBkYi1pZD0iZTVkNXM1dnBmZHh4cmhlMDBzcnh4dmR3enphdjUyOXAwMHBh
IiB0aW1lc3RhbXA9IjE2MzgxMzYyMDgiPjM3PC9rZXk+PC9mb3JlaWduLWtleXM+PHJlZi10eXBl
IG5hbWU9IkpvdXJuYWwgQXJ0aWNsZSI+MTc8L3JlZi10eXBlPjxjb250cmlidXRvcnM+PGF1dGhv
cnM+PGF1dGhvcj5DYXN0YW5lZGEtT3JqdWVsYSwgQy48L2F1dGhvcj48YXV0aG9yPkRpYXosIEgu
PC9hdXRob3I+PGF1dGhvcj5BbHZpcy1HdXptYW4sIE4uPC9hdXRob3I+PGF1dGhvcj5PbGFydGUs
IEEuPC9hdXRob3I+PGF1dGhvcj5Sb2RyaWd1ZXosIEguPC9hdXRob3I+PGF1dGhvcj5DYW1hcmdv
LCBHLjwvYXV0aG9yPjxhdXRob3I+RGUgbGEgSG96LVJlc3RyZXBvLCBGLjwvYXV0aG9yPjwvYXV0
aG9ycz48L2NvbnRyaWJ1dG9ycz48YXV0aC1hZGRyZXNzPkVwaWRlbWlvbG9neSBhbmQgUHVibGlj
IEhlYWx0aCBFdmFsdWF0aW9uIEdyb3VwLCBEZXBhcnRhbWVudG8gZGUgU2FsdWQgUHVibGljYSwg
VW5pdmVyc2lkYWQgTmFjaW9uYWwgZGUgQ29sb21iaWEsIEJvZ290YSwgQ29sb21iaWEuIEVsZWN0
cm9uaWMgYWRkcmVzczogY2FjYXN0YW5lZGFvQHVuYWwuZWR1LmNvLiYjeEQ7R3J1cG8gZGUgTW9k
ZWxhbWllbnRvIHkgQ29udHJvbCBkZSBsb3MgU2lzdGVtYXMgQmlvbG9naWNvcywgRmFjdWx0YWQg
ZGUgSW5nZW5pZXJpYSwgVW5pdmVyc2lkYWQgTmFjaW9uYWwgZGUgQ29sb21iaWEsIEJvZ290YSwg
Q29sb21iaWEuJiN4RDtIZWFsdGggRWNvbm9taWNzIFJlc2VhcmNoIEdyb3VwLCBVbml2ZXJzaWRh
ZCBkZSBDYXJ0YWdlbmEsIENhcnRhZ2VuYSBkZSBJbmRpYXMsIENvbG9tYmlhLiYjeEQ7RXBpZGVt
aW9sb2d5IGFuZCBQdWJsaWMgSGVhbHRoIEV2YWx1YXRpb24gR3JvdXAsIERlcGFydGFtZW50byBk
ZSBTYWx1ZCBQdWJsaWNhLCBVbml2ZXJzaWRhZCBOYWNpb25hbCBkZSBDb2xvbWJpYSwgQm9nb3Rh
LCBDb2xvbWJpYS48L2F1dGgtYWRkcmVzcz48dGl0bGVzPjx0aXRsZT5CdXJkZW4gb2YgRGlzZWFz
ZSBhbmQgRWNvbm9taWMgSW1wYWN0IG9mIERlbmd1ZSBhbmQgU2V2ZXJlIERlbmd1ZSBpbiBDb2xv
bWJpYSwgMjAxMTwvdGl0bGU+PHNlY29uZGFyeS10aXRsZT5WYWx1ZSBIZWFsdGggUmVnIElzc3Vl
czwvc2Vjb25kYXJ5LXRpdGxlPjwvdGl0bGVzPjxwZXJpb2RpY2FsPjxmdWxsLXRpdGxlPlZhbHVl
IEhlYWx0aCBSZWcgSXNzdWVzPC9mdWxsLXRpdGxlPjwvcGVyaW9kaWNhbD48cGFnZXM+MTIzLTEy
ODwvcGFnZXM+PHZvbHVtZT4xPC92b2x1bWU+PG51bWJlcj4yPC9udW1iZXI+PGVkaXRpb24+MjAx
Mi8xMi8wMTwvZWRpdGlvbj48a2V5d29yZHM+PGtleXdvcmQ+Q29sb21iaWE8L2tleXdvcmQ+PGtl
eXdvcmQ+Y29zdCBvZiBpbGxuZXNzPC9rZXl3b3JkPjxrZXl3b3JkPmNvc3RzIGFuZCBjb3N0IGFu
YWx5c2lzPC9rZXl3b3JkPjxrZXl3b3JkPmRlbmd1ZTwva2V5d29yZD48a2V5d29yZD5tb2RlbHM8
L2tleXdvcmQ+PC9rZXl3b3Jkcz48ZGF0ZXM+PHllYXI+MjAxMjwveWVhcj48cHViLWRhdGVzPjxk
YXRlPkRlYzwvZGF0ZT48L3B1Yi1kYXRlcz48L2RhdGVzPjxpc2JuPjIyMTItMTEwMiAoRWxlY3Ry
b25pYykmI3hEOzIyMTItMTA5OSAoTGlua2luZyk8L2lzYm4+PGFjY2Vzc2lvbi1udW0+Mjk3MDI4
OTA8L2FjY2Vzc2lvbi1udW0+PHVybHM+PHJlbGF0ZWQtdXJscz48dXJsPmh0dHBzOi8vd3d3Lm5j
YmkubmxtLm5paC5nb3YvcHVibWVkLzI5NzAyODkwPC91cmw+PC9yZWxhdGVkLXVybHM+PC91cmxz
PjxlbGVjdHJvbmljLXJlc291cmNlLW51bT4xMC4xMDE2L2oudmhyaS4yMDEyLjA5LjAxNDwvZWxl
Y3Ryb25pYy1yZXNvdXJjZS1udW0+PC9yZWNvcmQ+PC9DaXRlPjxDaXRlPjxBdXRob3I+Q2FzdHJv
IFJvZHJpZ3VlejwvQXV0aG9yPjxZZWFyPjIwMTY8L1llYXI+PFJlY051bT4yMTwvUmVjTnVtPjxy
ZWNvcmQ+PHJlYy1udW1iZXI+MjE8L3JlYy1udW1iZXI+PGZvcmVpZ24ta2V5cz48a2V5IGFwcD0i
RU4iIGRiLWlkPSJlNWQ1czV2cGZkeHhyaGUwMHNyeHh2ZHd6emF2NTI5cDAwcGEiIHRpbWVzdGFt
cD0iMTYzODEzNTkzNCI+MjE8L2tleT48L2ZvcmVpZ24ta2V5cz48cmVmLXR5cGUgbmFtZT0iSm91
cm5hbCBBcnRpY2xlIj4xNzwvcmVmLXR5cGU+PGNvbnRyaWJ1dG9ycz48YXV0aG9ycz48YXV0aG9y
PkNhc3RybyBSb2RyaWd1ZXosIFIuPC9hdXRob3I+PGF1dGhvcj5DYXJyYXNxdWlsbGEsIEcuPC9h
dXRob3I+PGF1dGhvcj5Qb3JyYXMsIEEuPC9hdXRob3I+PGF1dGhvcj5HYWxlcmEtR2VsdmV6LCBL
LjwvYXV0aG9yPjxhdXRob3I+TG9wZXogWWVzY2FzLCBKLiBHLjwvYXV0aG9yPjxhdXRob3I+UnVl
ZGEtR2FsbGFyZG8sIEouIEEuPC9hdXRob3I+PC9hdXRob3JzPjwvY29udHJpYnV0b3JzPjx0aXRs
ZXM+PHRpdGxlPlRoZSBCdXJkZW4gb2YgRGVuZ3VlIGFuZCB0aGUgRmluYW5jaWFsIENvc3QgdG8g
Q29sb21iaWEsIDIwMTAtMjAxMjwvdGl0bGU+PHNlY29uZGFyeS10aXRsZT5BbSBKIFRyb3AgTWVk
IEh5Zzwvc2Vjb25kYXJ5LXRpdGxlPjwvdGl0bGVzPjxwZXJpb2RpY2FsPjxmdWxsLXRpdGxlPkFt
IEogVHJvcCBNZWQgSHlnPC9mdWxsLXRpdGxlPjwvcGVyaW9kaWNhbD48cGFnZXM+MTA2NS0xMDcy
PC9wYWdlcz48dm9sdW1lPjk0PC92b2x1bWU+PG51bWJlcj41PC9udW1iZXI+PGVkaXRpb24+MjAx
Ni8wMy8wMjwvZWRpdGlvbj48a2V5d29yZHM+PGtleXdvcmQ+QWRvbGVzY2VudDwva2V5d29yZD48
a2V5d29yZD5BZHVsdDwva2V5d29yZD48a2V5d29yZD5BZ2VkPC9rZXl3b3JkPjxrZXl3b3JkPkFn
ZWQsIDgwIGFuZCBvdmVyPC9rZXl3b3JkPjxrZXl3b3JkPkNoaWxkPC9rZXl3b3JkPjxrZXl3b3Jk
PkNoaWxkLCBQcmVzY2hvb2w8L2tleXdvcmQ+PGtleXdvcmQ+Q29sb21iaWEvZXBpZGVtaW9sb2d5
PC9rZXl3b3JkPjxrZXl3b3JkPkRlbmd1ZS8qZWNvbm9taWNzLyplcGlkZW1pb2xvZ3k8L2tleXdv
cmQ+PGtleXdvcmQ+RW5kZW1pYyBEaXNlYXNlczwva2V5d29yZD48a2V5d29yZD5GZW1hbGU8L2tl
eXdvcmQ+PGtleXdvcmQ+SHVtYW5zPC9rZXl3b3JkPjxrZXl3b3JkPkluZmFudDwva2V5d29yZD48
a2V5d29yZD5NYWxlPC9rZXl3b3JkPjxrZXl3b3JkPk1pZGRsZSBBZ2VkPC9rZXl3b3JkPjxrZXl3
b3JkPlJldHJvc3BlY3RpdmUgU3R1ZGllczwva2V5d29yZD48a2V5d29yZD5Zb3VuZyBBZHVsdDwv
a2V5d29yZD48L2tleXdvcmRzPjxkYXRlcz48eWVhcj4yMDE2PC95ZWFyPjxwdWItZGF0ZXM+PGRh
dGU+TWF5IDQ8L2RhdGU+PC9wdWItZGF0ZXM+PC9kYXRlcz48aXNibj4xNDc2LTE2NDUgKEVsZWN0
cm9uaWMpJiN4RDswMDAyLTk2MzcgKExpbmtpbmcpPC9pc2JuPjxhY2Nlc3Npb24tbnVtPjI2OTI4
ODM0PC9hY2Nlc3Npb24tbnVtPjx1cmxzPjxyZWxhdGVkLXVybHM+PHVybD5odHRwczovL3d3dy5u
Y2JpLm5sbS5uaWguZ292L3B1Ym1lZC8yNjkyODgzNDwvdXJsPjwvcmVsYXRlZC11cmxzPjwvdXJs
cz48Y3VzdG9tMj5QTUM0ODU2NjA0PC9jdXN0b20yPjxlbGVjdHJvbmljLXJlc291cmNlLW51bT4x
MC40MjY5L2FqdG1oLjE1LTAyODA8L2VsZWN0cm9uaWMtcmVzb3VyY2UtbnVtPjwvcmVjb3JkPjwv
Q2l0ZT48Q2l0ZT48QXV0aG9yPlNhbGluYXMtTG9wZXo8L0F1dGhvcj48WWVhcj4yMDE4PC9ZZWFy
PjxSZWNOdW0+NTM8L1JlY051bT48cmVjb3JkPjxyZWMtbnVtYmVyPjUzPC9yZWMtbnVtYmVyPjxm
b3JlaWduLWtleXM+PGtleSBhcHA9IkVOIiBkYi1pZD0iZTVkNXM1dnBmZHh4cmhlMDBzcnh4dmR3
enphdjUyOXAwMHBhIiB0aW1lc3RhbXA9IjE2MzgxMzY1MDEiPjUzPC9rZXk+PC9mb3JlaWduLWtl
eXM+PHJlZi10eXBlIG5hbWU9IkpvdXJuYWwgQXJ0aWNsZSI+MTc8L3JlZi10eXBlPjxjb250cmli
dXRvcnM+PGF1dGhvcnM+PGF1dGhvcj5TYWxpbmFzLUxvcGV6LCBNLiBBLjwvYXV0aG9yPjxhdXRo
b3I+U290by1Sb2phcywgVi4gRS48L2F1dGhvcj48YXV0aG9yPk9jYW1wbywgQy4gQi48L2F1dGhv
cj48L2F1dGhvcnM+PC9jb250cmlidXRvcnM+PGF1dGgtYWRkcmVzcz5Vbml2ZXJzaWRhZCBJY2Vz
aSwgQ2FsaSwgQ29sb21iaWEuJiN4RDtDZW50cm8gZGUgRXN0dWRpb3MgZW4gUHJvdGVjY2lvbiBT
b2NpYWwgeSBFY29ub21pYSBkZSBsYSBTYWx1ZCwgQ2FsaSwgQ29sb21iaWEuJiN4RDtDZW50cm8g
SW50ZXJuYWNpb25hbCBkZSBFbnRyZW5hbWllbnRvIGUgSW52ZXN0aWdhY2lvbmVzIE1lZGljYXMs
IENhbGksIENvbG9tYmlhLjwvYXV0aC1hZGRyZXNzPjx0aXRsZXM+PHRpdGxlPltDb3N0cyBvZiBh
biBBZWRlcyBhZWd5cHRpIHZlY3RvciBjb250cm9sIHByb2dyYW0gaW4gbXVuaWNpcGFsaXRpZXMg
aW4gQ29sb21iaWE6IGEgY2FzZSBzdHVkeSBpbiBHaXJvbiBhbmQgR3VhZGFsYWphcmEgZGUgQnVn
YSwgMjAxNl08L3RpdGxlPjxzZWNvbmRhcnktdGl0bGU+Q2FkIFNhdWRlIFB1YmxpY2E8L3NlY29u
ZGFyeS10aXRsZT48L3RpdGxlcz48cGVyaW9kaWNhbD48ZnVsbC10aXRsZT5DYWQgU2F1ZGUgUHVi
bGljYTwvZnVsbC10aXRsZT48L3BlcmlvZGljYWw+PHBhZ2VzPmUwMDA0NDUxODwvcGFnZXM+PHZv
bHVtZT4zNDwvdm9sdW1lPjxudW1iZXI+MTI8L251bWJlcj48ZWRpdGlvbj4yMDE4LzEyLzA2PC9l
ZGl0aW9uPjxrZXl3b3Jkcz48a2V5d29yZD4qQWVkZXM8L2tleXdvcmQ+PGtleXdvcmQ+QW5pbWFs
czwva2V5d29yZD48a2V5d29yZD5Db2xvbWJpYS9lcGlkZW1pb2xvZ3k8L2tleXdvcmQ+PGtleXdv
cmQ+Q29zdHMgYW5kIENvc3QgQW5hbHlzaXM8L2tleXdvcmQ+PGtleXdvcmQ+RGVuZ3VlLyplY29u
b21pY3MvZXBpZGVtaW9sb2d5L3ByZXZlbnRpb24gJmFtcDsgY29udHJvbC90cmFuc21pc3Npb248
L2tleXdvcmQ+PGtleXdvcmQ+SHVtYW5zPC9rZXl3b3JkPjxrZXl3b3JkPk1vc3F1aXRvIENvbnRy
b2wvKmVjb25vbWljcy9tZXRob2RzL3N0YXRpc3RpY3MgJmFtcDsgbnVtZXJpY2FsIGRhdGE8L2tl
eXdvcmQ+PGtleXdvcmQ+TW9zcXVpdG8gVmVjdG9yczwva2V5d29yZD48L2tleXdvcmRzPjxkYXRl
cz48eWVhcj4yMDE4PC95ZWFyPjxwdWItZGF0ZXM+PGRhdGU+Tm92IDI5PC9kYXRlPjwvcHViLWRh
dGVzPjwvZGF0ZXM+PG9yaWctcHViPkNvc3RvcyBkZSB1biBwcm9ncmFtYSBkZSBjb250cm9sIGRl
bCB2ZWN0b3IgQWVkZXMgYWVneXB0aSBlbiBtdW5pY2lwaW9zIGRlIENvbG9tYmlhOiBlbCBjYXNv
IGRlIEdpcm9uIHkgR3VhZGFsYWphcmEgZGUgQnVnYSwgMjAxNi48L29yaWctcHViPjxpc2JuPjE2
NzgtNDQ2NCAoRWxlY3Ryb25pYykmI3hEOzAxMDItMzExWCAoTGlua2luZyk8L2lzYm4+PGFjY2Vz
c2lvbi1udW0+MzA1MTczMTQ8L2FjY2Vzc2lvbi1udW0+PHVybHM+PHJlbGF0ZWQtdXJscz48dXJs
Pmh0dHBzOi8vd3d3Lm5jYmkubmxtLm5paC5nb3YvcHVibWVkLzMwNTE3MzE0PC91cmw+PC9yZWxh
dGVkLXVybHM+PC91cmxzPjxlbGVjdHJvbmljLXJlc291cmNlLW51bT4xMC4xNTkwLzAxMDItMzEx
WDAwMDQ0NTE4PC9lbGVjdHJvbmljLXJlc291cmNlLW51bT48L3JlY29yZD48L0NpdGU+PC9FbmRO
b3RlPn==
</w:fldData>
        </w:fldChar>
      </w:r>
      <w:r>
        <w:instrText xml:space="preserve"> ADDIN EN.CITE.DATA </w:instrText>
      </w:r>
      <w:r>
        <w:fldChar w:fldCharType="end"/>
      </w:r>
      <w:r w:rsidRPr="0030143A">
        <w:fldChar w:fldCharType="separate"/>
      </w:r>
      <w:r>
        <w:rPr>
          <w:noProof/>
        </w:rPr>
        <w:t>(5, 6, 12)</w:t>
      </w:r>
      <w:r w:rsidRPr="0030143A">
        <w:fldChar w:fldCharType="end"/>
      </w:r>
      <w:r w:rsidRPr="0030143A">
        <w:t xml:space="preserve">, Cuba </w:t>
      </w:r>
      <w:r w:rsidRPr="0030143A">
        <w:fldChar w:fldCharType="begin">
          <w:fldData xml:space="preserve">PEVuZE5vdGU+PENpdGU+PEF1dGhvcj5CYWx5PC9BdXRob3I+PFllYXI+MjAxNjwvWWVhcj48UmVj
TnVtPjY8L1JlY051bT48RGlzcGxheVRleHQ+KDItNCk8L0Rpc3BsYXlUZXh0PjxyZWNvcmQ+PHJl
Yy1udW1iZXI+NjwvcmVjLW51bWJlcj48Zm9yZWlnbi1rZXlzPjxrZXkgYXBwPSJFTiIgZGItaWQ9
ImU1ZDVzNXZwZmR4eHJoZTAwc3J4eHZkd3p6YXY1MjlwMDBwYSIgdGltZXN0YW1wPSIxNjM4MTM1
Nzg0Ij42PC9rZXk+PC9mb3JlaWduLWtleXM+PHJlZi10eXBlIG5hbWU9IkpvdXJuYWwgQXJ0aWNs
ZSI+MTc8L3JlZi10eXBlPjxjb250cmlidXRvcnM+PGF1dGhvcnM+PGF1dGhvcj5CYWx5LCBBLjwv
YXV0aG9yPjxhdXRob3I+R29uemFsZXosIEsuPC9hdXRob3I+PGF1dGhvcj5DYWJyZXJhLCBQLjwv
YXV0aG9yPjxhdXRob3I+UG9wYSwgSi4gQy48L2F1dGhvcj48YXV0aG9yPlRvbGVkbywgTS4gRS48
L2F1dGhvcj48YXV0aG9yPkhlcm5hbmRleiwgQy48L2F1dGhvcj48YXV0aG9yPk1vbnRhZGEsIEQu
PC9hdXRob3I+PGF1dGhvcj5WYW5sZXJiZXJnaGUsIFYuPC9hdXRob3I+PGF1dGhvcj5WYW4gZGVy
IFN0dXlmdCwgUC48L2F1dGhvcj48L2F1dGhvcnM+PC9jb250cmlidXRvcnM+PGF1dGgtYWRkcmVz
cz5JbnN0aXR1dG8gZGUgTWVkaWNpbmEgVHJvcGljYWwgUGVkcm8gS291cmksIEhhYmFuYSwgQ3Vi
YS4mI3hEO1VuaWRhZCBQcm92aW5jaWFsIGRlIFZpZ2lsYW5jaWEgeSBMdWNoYSBBbnRpdmVjdG9y
aWFsLCBTYW50aWFnbyBkZSBDdWJhLCBDdWJhLiYjeEQ7R2VuZXJhbCBFcGlkZW1pb2xvZ3kgYW5k
IERpc2Vhc2UgQ29udHJvbCBVbml0LCBJbnN0aXR1dGUgb2YgVHJvcGljYWwgTWVkaWNpbmUsIEFu
dHdlcnAsIEJlbGdpdW0uJiN4RDtEZXBhcnRtZW50IG9mIFB1YmxpYyBIZWFsdGgsIEdoZW50IFVu
aXZlcnNpdHksIEdoZW50LCBCZWxnaXVtLjwvYXV0aC1hZGRyZXNzPjx0aXRsZXM+PHRpdGxlPklu
Y3JlbWVudGFsIGNvc3Qgb2YgaW1wbGVtZW50aW5nIHJlc2lkdWFsIGluc2VjdGljaWRlIHRyZWF0
bWVudCB3aXRoIGRlbHRoYW1ldHJpbmUgb24gdG9wIG9mIGludGVuc2l2ZSByb3V0aW5lIEFlZGVz
IGFlZ3lwdGkgY29udHJvbDwvdGl0bGU+PHNlY29uZGFyeS10aXRsZT5Ucm9wIE1lZCBJbnQgSGVh
bHRoPC9zZWNvbmRhcnktdGl0bGU+PC90aXRsZXM+PHBlcmlvZGljYWw+PGZ1bGwtdGl0bGU+VHJv
cCBNZWQgSW50IEhlYWx0aDwvZnVsbC10aXRsZT48L3BlcmlvZGljYWw+PHBhZ2VzPjU5Ny02MDI8
L3BhZ2VzPjx2b2x1bWU+MjE8L3ZvbHVtZT48bnVtYmVyPjU8L251bWJlcj48ZWRpdGlvbj4yMDE2
LzAzLzIyPC9lZGl0aW9uPjxrZXl3b3Jkcz48a2V5d29yZD5BZWRlcy8qdmlyb2xvZ3k8L2tleXdv
cmQ+PGtleXdvcmQ+QW5pbWFsczwva2V5d29yZD48a2V5d29yZD5DbHVzdGVyIEFuYWx5c2lzPC9r
ZXl3b3JkPjxrZXl3b3JkPkNvc3RzIGFuZCBDb3N0IEFuYWx5c2lzPC9rZXl3b3JkPjxrZXl3b3Jk
PkN1YmEvZXBpZGVtaW9sb2d5PC9rZXl3b3JkPjxrZXl3b3JkPkRlbmd1ZS8qZWNvbm9taWNzL2Vw
aWRlbWlvbG9neS9wcmV2ZW50aW9uICZhbXA7IGNvbnRyb2wvdHJhbnNtaXNzaW9uPC9rZXl3b3Jk
PjxrZXl3b3JkPkRpc2Vhc2UgT3V0YnJlYWtzLyplY29ub21pY3MvcHJldmVudGlvbiAmYW1wOyBj
b250cm9sPC9rZXl3b3JkPjxrZXl3b3JkPkh1bWFuczwva2V5d29yZD48a2V5d29yZD4qSW5zZWN0
IFZlY3RvcnM8L2tleXdvcmQ+PGtleXdvcmQ+SW5zZWN0aWNpZGVzLyplY29ub21pY3M8L2tleXdv
cmQ+PGtleXdvcmQ+TW9zcXVpdG8gQ29udHJvbC8qZWNvbm9taWNzL21ldGhvZHM8L2tleXdvcmQ+
PGtleXdvcmQ+UmFuZG9taXplZCBDb250cm9sbGVkIFRyaWFscyBhcyBUb3BpYzwva2V5d29yZD48
a2V5d29yZD5SZXNpZGVuY2UgQ2hhcmFjdGVyaXN0aWNzPC9rZXl3b3JkPjxrZXl3b3JkPkFlZGVz
PC9rZXl3b3JkPjxrZXl3b3JkPkN1YmE8L2tleXdvcmQ+PGtleXdvcmQ+Y29udHJvbCB2ZWN0b3Jp
YWwgcnV0aW5hcmlvPC9rZXl3b3JkPjxrZXl3b3JkPmNvbnRyb2xlIGRlIHJvdXRpbmUgZGVzIHZl
Y3RldXJzPC9rZXl3b3JkPjxrZXl3b3JkPmNvc3Q8L2tleXdvcmQ+PGtleXdvcmQ+Y29zdGU8L2tl
eXdvcmQ+PGtleXdvcmQ+Y29zdGUgaW5jcmVtZW50YWw8L2tleXdvcmQ+PGtleXdvcmQ+Y291dDwv
a2V5d29yZD48a2V5d29yZD5jb3V0IGluY3JlbWVudGFsPC9rZXl3b3JkPjxrZXl3b3JkPmRlbmd1
ZTwva2V5d29yZD48a2V5d29yZD5pbmNyZW1lbnRhbCBjb3N0PC9rZXl3b3JkPjxrZXl3b3JkPnB1
bHZlcml6YWNpb24gcmVzaWR1YWw8L2tleXdvcmQ+PGtleXdvcmQ+cHVsdmVyaXNhdGlvbiByZXNp
ZHVlbGxlPC9rZXl3b3JkPjxrZXl3b3JkPnJlc2lkdWFsIGluc2VjdGljaWRlIHRyZWF0bWVudDwv
a2V5d29yZD48a2V5d29yZD5yZXNpZHVhbCBzcHJheWluZzwva2V5d29yZD48a2V5d29yZD5yb3V0
aW5lIHZlY3RvciBjb250cm9sPC9rZXl3b3JkPjxrZXl3b3JkPnRyYWl0ZW1lbnQgaW5zZWN0aWNp
ZGUgcmVzaWR1ZWw8L2tleXdvcmQ+PGtleXdvcmQ+dHJhdGFtaWVudG8gY29uIGluc2VjdGljaWRh
IHJlc2lkdWFsPC9rZXl3b3JkPjwva2V5d29yZHM+PGRhdGVzPjx5ZWFyPjIwMTY8L3llYXI+PHB1
Yi1kYXRlcz48ZGF0ZT5NYXk8L2RhdGU+PC9wdWItZGF0ZXM+PC9kYXRlcz48aXNibj4xMzY1LTMx
NTYgKEVsZWN0cm9uaWMpJiN4RDsxMzYwLTIyNzYgKExpbmtpbmcpPC9pc2JuPjxhY2Nlc3Npb24t
bnVtPjI2OTk2Mjc5PC9hY2Nlc3Npb24tbnVtPjx1cmxzPjxyZWxhdGVkLXVybHM+PHVybD5odHRw
czovL3d3dy5uY2JpLm5sbS5uaWguZ292L3B1Ym1lZC8yNjk5NjI3OTwvdXJsPjwvcmVsYXRlZC11
cmxzPjwvdXJscz48ZWxlY3Ryb25pYy1yZXNvdXJjZS1udW0+MTAuMTExMS90bWkuMTI2OTM8L2Vs
ZWN0cm9uaWMtcmVzb3VyY2UtbnVtPjwvcmVjb3JkPjwvQ2l0ZT48Q2l0ZT48QXV0aG9yPkJhbHk8
L0F1dGhvcj48WWVhcj4yMDA3PC9ZZWFyPjxSZWNOdW0+OTY8L1JlY051bT48cmVjb3JkPjxyZWMt
bnVtYmVyPjk2PC9yZWMtbnVtYmVyPjxmb3JlaWduLWtleXM+PGtleSBhcHA9IkVOIiBkYi1pZD0i
ZTVkNXM1dnBmZHh4cmhlMDBzcnh4dmR3enphdjUyOXAwMHBhIiB0aW1lc3RhbXA9IjE2NDY0OTc1
MjMiPjk2PC9rZXk+PC9mb3JlaWduLWtleXM+PHJlZi10eXBlIG5hbWU9IkpvdXJuYWwgQXJ0aWNs
ZSI+MTc8L3JlZi10eXBlPjxjb250cmlidXRvcnM+PGF1dGhvcnM+PGF1dGhvcj5CYWx5LCBBLjwv
YXV0aG9yPjxhdXRob3I+VG9sZWRvLCBNLiBFLjwvYXV0aG9yPjxhdXRob3I+Qm9lbGFlcnQsIE0u
PC9hdXRob3I+PGF1dGhvcj5SZXllcywgQS48L2F1dGhvcj48YXV0aG9yPlZhbmxlcmJlcmdoZSwg
Vi48L2F1dGhvcj48YXV0aG9yPkNlYmFsbG9zLCBFLjwvYXV0aG9yPjxhdXRob3I+Q2FydmFqYWws
IE0uPC9hdXRob3I+PGF1dGhvcj5NYXNvLCBSLjwvYXV0aG9yPjxhdXRob3I+TGEgUm9zYSwgTS48
L2F1dGhvcj48YXV0aG9yPkRlbmlzLCBPLjwvYXV0aG9yPjxhdXRob3I+VmFuIGRlciBTdHV5ZnQs
IFAuPC9hdXRob3I+PC9hdXRob3JzPjwvY29udHJpYnV0b3JzPjxhdXRoLWFkZHJlc3M+SW5zdGl0
dXRvIGRlIE1lZGljaW5hIFRyb3BpY2FsIFBlZHJvIEtvdXJpLCBEZXBhcnRtZW50IG9mIEVwaWRl
bWlvbG9neSwgQXV0b3Bpc3RhIE5vdmlhIGRlbCBNZWRpb2RpYSBLbSA2IDEvMiwgTGEgTGlzYSwg
Q2l1ZGFkIGRlIExhIEhhYmFuYSwgQ3ViYS4gYmFseUBpcGsuc2xkLmN1PC9hdXRoLWFkZHJlc3M+
PHRpdGxlcz48dGl0bGU+Q29zdCBlZmZlY3RpdmVuZXNzIG9mIEFlZGVzIGFlZ3lwdGkgY29udHJv
bCBwcm9ncmFtbWVzOiBwYXJ0aWNpcGF0b3J5IHZlcnN1cyB2ZXJ0aWNhbDwvdGl0bGU+PHNlY29u
ZGFyeS10aXRsZT5UcmFucyBSIFNvYyBUcm9wIE1lZCBIeWc8L3NlY29uZGFyeS10aXRsZT48L3Rp
dGxlcz48cGVyaW9kaWNhbD48ZnVsbC10aXRsZT5UcmFucyBSIFNvYyBUcm9wIE1lZCBIeWc8L2Z1
bGwtdGl0bGU+PC9wZXJpb2RpY2FsPjxwYWdlcz41NzgtODY8L3BhZ2VzPjx2b2x1bWU+MTAxPC92
b2x1bWU+PG51bWJlcj42PC9udW1iZXI+PGVkaXRpb24+MjAwNy8wMy8yMTwvZWRpdGlvbj48a2V5
d29yZHM+PGtleXdvcmQ+KkFlZGVzPC9rZXl3b3JkPjxrZXl3b3JkPkFuaW1hbHM8L2tleXdvcmQ+
PGtleXdvcmQ+Q29tbXVuaXR5IEhlYWx0aCBTZXJ2aWNlcy9lY29ub21pY3M8L2tleXdvcmQ+PGtl
eXdvcmQ+Q29zdC1CZW5lZml0IEFuYWx5c2lzPC9rZXl3b3JkPjxrZXl3b3JkPkN1YmE8L2tleXdv
cmQ+PGtleXdvcmQ+RGVuZ3VlLypwcmV2ZW50aW9uICZhbXA7IGNvbnRyb2w8L2tleXdvcmQ+PGtl
eXdvcmQ+Kkluc2VjdCBWZWN0b3JzPC9rZXl3b3JkPjxrZXl3b3JkPk1vc3F1aXRvIENvbnRyb2wv
KmVjb25vbWljcy9tZXRob2RzPC9rZXl3b3JkPjxrZXl3b3JkPlByb2dyYW0gRXZhbHVhdGlvbjwv
a2V5d29yZD48L2tleXdvcmRzPjxkYXRlcz48eWVhcj4yMDA3PC95ZWFyPjxwdWItZGF0ZXM+PGRh
dGU+SnVuPC9kYXRlPjwvcHViLWRhdGVzPjwvZGF0ZXM+PGlzYm4+MDAzNS05MjAzIChQcmludCkm
I3hEOzAwMzUtOTIwMyAoTGlua2luZyk8L2lzYm4+PGFjY2Vzc2lvbi1udW0+MTczNjg2OTY8L2Fj
Y2Vzc2lvbi1udW0+PHVybHM+PHJlbGF0ZWQtdXJscz48dXJsPmh0dHBzOi8vd3d3Lm5jYmkubmxt
Lm5paC5nb3YvcHVibWVkLzE3MzY4Njk2PC91cmw+PC9yZWxhdGVkLXVybHM+PC91cmxzPjxlbGVj
dHJvbmljLXJlc291cmNlLW51bT4xMC4xMDE2L2oudHJzdG1oLjIwMDcuMDEuMDAyPC9lbGVjdHJv
bmljLXJlc291cmNlLW51bT48L3JlY29yZD48L0NpdGU+PENpdGU+PEF1dGhvcj5CYWx5PC9BdXRo
b3I+PFllYXI+MjAxMjwvWWVhcj48UmVjTnVtPjQ8L1JlY051bT48cmVjb3JkPjxyZWMtbnVtYmVy
PjQ8L3JlYy1udW1iZXI+PGZvcmVpZ24ta2V5cz48a2V5IGFwcD0iRU4iIGRiLWlkPSJlNWQ1czV2
cGZkeHhyaGUwMHNyeHh2ZHd6emF2NTI5cDAwcGEiIHRpbWVzdGFtcD0iMTYzODEzNTcwMiI+NDwv
a2V5PjwvZm9yZWlnbi1rZXlzPjxyZWYtdHlwZSBuYW1lPSJKb3VybmFsIEFydGljbGUiPjE3PC9y
ZWYtdHlwZT48Y29udHJpYnV0b3JzPjxhdXRob3JzPjxhdXRob3I+QmFseSwgQS48L2F1dGhvcj48
YXV0aG9yPlRvbGVkbywgTS4gRS48L2F1dGhvcj48YXV0aG9yPlJvZHJpZ3VleiwgSy48L2F1dGhv
cj48YXV0aG9yPkJlbml0ZXosIEouIFIuPC9hdXRob3I+PGF1dGhvcj5Sb2RyaWd1ZXosIE0uPC9h
dXRob3I+PGF1dGhvcj5Cb2VsYWVydCwgTS48L2F1dGhvcj48YXV0aG9yPlZhbmxlcmJlcmdoZSwg
Vi48L2F1dGhvcj48YXV0aG9yPlZhbiBkZXIgU3R1eWZ0LCBQLjwvYXV0aG9yPjwvYXV0aG9ycz48
L2NvbnRyaWJ1dG9ycz48YXV0aC1hZGRyZXNzPkluc3RpdHV0byBkZSBNZWRpY2luYSBUcm9waWNh
bCAmYXBvcztQZWRybyBLb3VyaSZhcG9zOywgSGFiYW5hLCBDdWJhLiBiYWx5QGlway5zbGQuY3U8
L2F1dGgtYWRkcmVzcz48dGl0bGVzPjx0aXRsZT5Db3N0cyBvZiBkZW5ndWUgcHJldmVudGlvbiBh
bmQgaW5jcmVtZW50YWwgY29zdCBvZiBkZW5ndWUgb3V0YnJlYWsgY29udHJvbCBpbiBHdWFudGFu
YW1vLCBDdWJhPC90aXRsZT48c2Vjb25kYXJ5LXRpdGxlPlRyb3AgTWVkIEludCBIZWFsdGg8L3Nl
Y29uZGFyeS10aXRsZT48L3RpdGxlcz48cGVyaW9kaWNhbD48ZnVsbC10aXRsZT5Ucm9wIE1lZCBJ
bnQgSGVhbHRoPC9mdWxsLXRpdGxlPjwvcGVyaW9kaWNhbD48cGFnZXM+MTIzLTMyPC9wYWdlcz48
dm9sdW1lPjE3PC92b2x1bWU+PG51bWJlcj4xPC9udW1iZXI+PGVkaXRpb24+MjAxMS8wOS8xMzwv
ZWRpdGlvbj48a2V5d29yZHM+PGtleXdvcmQ+KkFlZGVzPC9rZXl3b3JkPjxrZXl3b3JkPkFuaW1h
bHM8L2tleXdvcmQ+PGtleXdvcmQ+Q29zdHMgYW5kIENvc3QgQW5hbHlzaXM8L2tleXdvcmQ+PGtl
eXdvcmQ+Q3ViYTwva2V5d29yZD48a2V5d29yZD5EZW5ndWUvKmVjb25vbWljcy9wcmV2ZW50aW9u
ICZhbXA7IGNvbnRyb2wvdGhlcmFweS90cmFuc21pc3Npb248L2tleXdvcmQ+PGtleXdvcmQ+RGlz
ZWFzZSBPdXRicmVha3MvKmVjb25vbWljczwva2V5d29yZD48a2V5d29yZD4qSGVhbHRoIENhcmUg
Q29zdHM8L2tleXdvcmQ+PGtleXdvcmQ+SGVhbHRoIFBlcnNvbm5lbC9lY29ub21pY3M8L2tleXdv
cmQ+PGtleXdvcmQ+SG9zcGl0YWxpemF0aW9uLyplY29ub21pY3M8L2tleXdvcmQ+PGtleXdvcmQ+
SHVtYW5zPC9rZXl3b3JkPjxrZXl3b3JkPipJbnNlY3QgVmVjdG9yczwva2V5d29yZD48a2V5d29y
ZD5Nb3NxdWl0byBDb250cm9sLyplY29ub21pY3M8L2tleXdvcmQ+PGtleXdvcmQ+UmVzaWRlbmNl
IENoYXJhY3RlcmlzdGljczwva2V5d29yZD48a2V5d29yZD5SaXNrPC9rZXl3b3JkPjxrZXl3b3Jk
PlZvbHVudGVlcnM8L2tleXdvcmQ+PC9rZXl3b3Jkcz48ZGF0ZXM+PHllYXI+MjAxMjwveWVhcj48
cHViLWRhdGVzPjxkYXRlPkphbjwvZGF0ZT48L3B1Yi1kYXRlcz48L2RhdGVzPjxpc2JuPjEzNjUt
MzE1NiAoRWxlY3Ryb25pYykmI3hEOzEzNjAtMjI3NiAoTGlua2luZyk8L2lzYm4+PGFjY2Vzc2lv
bi1udW0+MjE5MDYyMTY8L2FjY2Vzc2lvbi1udW0+PHVybHM+PHJlbGF0ZWQtdXJscz48dXJsPmh0
dHBzOi8vd3d3Lm5jYmkubmxtLm5paC5nb3YvcHVibWVkLzIxOTA2MjE2PC91cmw+PC9yZWxhdGVk
LXVybHM+PC91cmxzPjxlbGVjdHJvbmljLXJlc291cmNlLW51bT4xMC4xMTExL2ouMTM2NS0zMTU2
LjIwMTEuMDI4ODEueDwvZWxlY3Ryb25pYy1yZXNvdXJjZS1udW0+PC9yZWNvcmQ+PC9DaXRlPjwv
RW5kTm90ZT4A
</w:fldData>
        </w:fldChar>
      </w:r>
      <w:r>
        <w:instrText xml:space="preserve"> ADDIN EN.CITE </w:instrText>
      </w:r>
      <w:r>
        <w:fldChar w:fldCharType="begin">
          <w:fldData xml:space="preserve">PEVuZE5vdGU+PENpdGU+PEF1dGhvcj5CYWx5PC9BdXRob3I+PFllYXI+MjAxNjwvWWVhcj48UmVj
TnVtPjY8L1JlY051bT48RGlzcGxheVRleHQ+KDItNCk8L0Rpc3BsYXlUZXh0PjxyZWNvcmQ+PHJl
Yy1udW1iZXI+NjwvcmVjLW51bWJlcj48Zm9yZWlnbi1rZXlzPjxrZXkgYXBwPSJFTiIgZGItaWQ9
ImU1ZDVzNXZwZmR4eHJoZTAwc3J4eHZkd3p6YXY1MjlwMDBwYSIgdGltZXN0YW1wPSIxNjM4MTM1
Nzg0Ij42PC9rZXk+PC9mb3JlaWduLWtleXM+PHJlZi10eXBlIG5hbWU9IkpvdXJuYWwgQXJ0aWNs
ZSI+MTc8L3JlZi10eXBlPjxjb250cmlidXRvcnM+PGF1dGhvcnM+PGF1dGhvcj5CYWx5LCBBLjwv
YXV0aG9yPjxhdXRob3I+R29uemFsZXosIEsuPC9hdXRob3I+PGF1dGhvcj5DYWJyZXJhLCBQLjwv
YXV0aG9yPjxhdXRob3I+UG9wYSwgSi4gQy48L2F1dGhvcj48YXV0aG9yPlRvbGVkbywgTS4gRS48
L2F1dGhvcj48YXV0aG9yPkhlcm5hbmRleiwgQy48L2F1dGhvcj48YXV0aG9yPk1vbnRhZGEsIEQu
PC9hdXRob3I+PGF1dGhvcj5WYW5sZXJiZXJnaGUsIFYuPC9hdXRob3I+PGF1dGhvcj5WYW4gZGVy
IFN0dXlmdCwgUC48L2F1dGhvcj48L2F1dGhvcnM+PC9jb250cmlidXRvcnM+PGF1dGgtYWRkcmVz
cz5JbnN0aXR1dG8gZGUgTWVkaWNpbmEgVHJvcGljYWwgUGVkcm8gS291cmksIEhhYmFuYSwgQ3Vi
YS4mI3hEO1VuaWRhZCBQcm92aW5jaWFsIGRlIFZpZ2lsYW5jaWEgeSBMdWNoYSBBbnRpdmVjdG9y
aWFsLCBTYW50aWFnbyBkZSBDdWJhLCBDdWJhLiYjeEQ7R2VuZXJhbCBFcGlkZW1pb2xvZ3kgYW5k
IERpc2Vhc2UgQ29udHJvbCBVbml0LCBJbnN0aXR1dGUgb2YgVHJvcGljYWwgTWVkaWNpbmUsIEFu
dHdlcnAsIEJlbGdpdW0uJiN4RDtEZXBhcnRtZW50IG9mIFB1YmxpYyBIZWFsdGgsIEdoZW50IFVu
aXZlcnNpdHksIEdoZW50LCBCZWxnaXVtLjwvYXV0aC1hZGRyZXNzPjx0aXRsZXM+PHRpdGxlPklu
Y3JlbWVudGFsIGNvc3Qgb2YgaW1wbGVtZW50aW5nIHJlc2lkdWFsIGluc2VjdGljaWRlIHRyZWF0
bWVudCB3aXRoIGRlbHRoYW1ldHJpbmUgb24gdG9wIG9mIGludGVuc2l2ZSByb3V0aW5lIEFlZGVz
IGFlZ3lwdGkgY29udHJvbDwvdGl0bGU+PHNlY29uZGFyeS10aXRsZT5Ucm9wIE1lZCBJbnQgSGVh
bHRoPC9zZWNvbmRhcnktdGl0bGU+PC90aXRsZXM+PHBlcmlvZGljYWw+PGZ1bGwtdGl0bGU+VHJv
cCBNZWQgSW50IEhlYWx0aDwvZnVsbC10aXRsZT48L3BlcmlvZGljYWw+PHBhZ2VzPjU5Ny02MDI8
L3BhZ2VzPjx2b2x1bWU+MjE8L3ZvbHVtZT48bnVtYmVyPjU8L251bWJlcj48ZWRpdGlvbj4yMDE2
LzAzLzIyPC9lZGl0aW9uPjxrZXl3b3Jkcz48a2V5d29yZD5BZWRlcy8qdmlyb2xvZ3k8L2tleXdv
cmQ+PGtleXdvcmQ+QW5pbWFsczwva2V5d29yZD48a2V5d29yZD5DbHVzdGVyIEFuYWx5c2lzPC9r
ZXl3b3JkPjxrZXl3b3JkPkNvc3RzIGFuZCBDb3N0IEFuYWx5c2lzPC9rZXl3b3JkPjxrZXl3b3Jk
PkN1YmEvZXBpZGVtaW9sb2d5PC9rZXl3b3JkPjxrZXl3b3JkPkRlbmd1ZS8qZWNvbm9taWNzL2Vw
aWRlbWlvbG9neS9wcmV2ZW50aW9uICZhbXA7IGNvbnRyb2wvdHJhbnNtaXNzaW9uPC9rZXl3b3Jk
PjxrZXl3b3JkPkRpc2Vhc2UgT3V0YnJlYWtzLyplY29ub21pY3MvcHJldmVudGlvbiAmYW1wOyBj
b250cm9sPC9rZXl3b3JkPjxrZXl3b3JkPkh1bWFuczwva2V5d29yZD48a2V5d29yZD4qSW5zZWN0
IFZlY3RvcnM8L2tleXdvcmQ+PGtleXdvcmQ+SW5zZWN0aWNpZGVzLyplY29ub21pY3M8L2tleXdv
cmQ+PGtleXdvcmQ+TW9zcXVpdG8gQ29udHJvbC8qZWNvbm9taWNzL21ldGhvZHM8L2tleXdvcmQ+
PGtleXdvcmQ+UmFuZG9taXplZCBDb250cm9sbGVkIFRyaWFscyBhcyBUb3BpYzwva2V5d29yZD48
a2V5d29yZD5SZXNpZGVuY2UgQ2hhcmFjdGVyaXN0aWNzPC9rZXl3b3JkPjxrZXl3b3JkPkFlZGVz
PC9rZXl3b3JkPjxrZXl3b3JkPkN1YmE8L2tleXdvcmQ+PGtleXdvcmQ+Y29udHJvbCB2ZWN0b3Jp
YWwgcnV0aW5hcmlvPC9rZXl3b3JkPjxrZXl3b3JkPmNvbnRyb2xlIGRlIHJvdXRpbmUgZGVzIHZl
Y3RldXJzPC9rZXl3b3JkPjxrZXl3b3JkPmNvc3Q8L2tleXdvcmQ+PGtleXdvcmQ+Y29zdGU8L2tl
eXdvcmQ+PGtleXdvcmQ+Y29zdGUgaW5jcmVtZW50YWw8L2tleXdvcmQ+PGtleXdvcmQ+Y291dDwv
a2V5d29yZD48a2V5d29yZD5jb3V0IGluY3JlbWVudGFsPC9rZXl3b3JkPjxrZXl3b3JkPmRlbmd1
ZTwva2V5d29yZD48a2V5d29yZD5pbmNyZW1lbnRhbCBjb3N0PC9rZXl3b3JkPjxrZXl3b3JkPnB1
bHZlcml6YWNpb24gcmVzaWR1YWw8L2tleXdvcmQ+PGtleXdvcmQ+cHVsdmVyaXNhdGlvbiByZXNp
ZHVlbGxlPC9rZXl3b3JkPjxrZXl3b3JkPnJlc2lkdWFsIGluc2VjdGljaWRlIHRyZWF0bWVudDwv
a2V5d29yZD48a2V5d29yZD5yZXNpZHVhbCBzcHJheWluZzwva2V5d29yZD48a2V5d29yZD5yb3V0
aW5lIHZlY3RvciBjb250cm9sPC9rZXl3b3JkPjxrZXl3b3JkPnRyYWl0ZW1lbnQgaW5zZWN0aWNp
ZGUgcmVzaWR1ZWw8L2tleXdvcmQ+PGtleXdvcmQ+dHJhdGFtaWVudG8gY29uIGluc2VjdGljaWRh
IHJlc2lkdWFsPC9rZXl3b3JkPjwva2V5d29yZHM+PGRhdGVzPjx5ZWFyPjIwMTY8L3llYXI+PHB1
Yi1kYXRlcz48ZGF0ZT5NYXk8L2RhdGU+PC9wdWItZGF0ZXM+PC9kYXRlcz48aXNibj4xMzY1LTMx
NTYgKEVsZWN0cm9uaWMpJiN4RDsxMzYwLTIyNzYgKExpbmtpbmcpPC9pc2JuPjxhY2Nlc3Npb24t
bnVtPjI2OTk2Mjc5PC9hY2Nlc3Npb24tbnVtPjx1cmxzPjxyZWxhdGVkLXVybHM+PHVybD5odHRw
czovL3d3dy5uY2JpLm5sbS5uaWguZ292L3B1Ym1lZC8yNjk5NjI3OTwvdXJsPjwvcmVsYXRlZC11
cmxzPjwvdXJscz48ZWxlY3Ryb25pYy1yZXNvdXJjZS1udW0+MTAuMTExMS90bWkuMTI2OTM8L2Vs
ZWN0cm9uaWMtcmVzb3VyY2UtbnVtPjwvcmVjb3JkPjwvQ2l0ZT48Q2l0ZT48QXV0aG9yPkJhbHk8
L0F1dGhvcj48WWVhcj4yMDA3PC9ZZWFyPjxSZWNOdW0+OTY8L1JlY051bT48cmVjb3JkPjxyZWMt
bnVtYmVyPjk2PC9yZWMtbnVtYmVyPjxmb3JlaWduLWtleXM+PGtleSBhcHA9IkVOIiBkYi1pZD0i
ZTVkNXM1dnBmZHh4cmhlMDBzcnh4dmR3enphdjUyOXAwMHBhIiB0aW1lc3RhbXA9IjE2NDY0OTc1
MjMiPjk2PC9rZXk+PC9mb3JlaWduLWtleXM+PHJlZi10eXBlIG5hbWU9IkpvdXJuYWwgQXJ0aWNs
ZSI+MTc8L3JlZi10eXBlPjxjb250cmlidXRvcnM+PGF1dGhvcnM+PGF1dGhvcj5CYWx5LCBBLjwv
YXV0aG9yPjxhdXRob3I+VG9sZWRvLCBNLiBFLjwvYXV0aG9yPjxhdXRob3I+Qm9lbGFlcnQsIE0u
PC9hdXRob3I+PGF1dGhvcj5SZXllcywgQS48L2F1dGhvcj48YXV0aG9yPlZhbmxlcmJlcmdoZSwg
Vi48L2F1dGhvcj48YXV0aG9yPkNlYmFsbG9zLCBFLjwvYXV0aG9yPjxhdXRob3I+Q2FydmFqYWws
IE0uPC9hdXRob3I+PGF1dGhvcj5NYXNvLCBSLjwvYXV0aG9yPjxhdXRob3I+TGEgUm9zYSwgTS48
L2F1dGhvcj48YXV0aG9yPkRlbmlzLCBPLjwvYXV0aG9yPjxhdXRob3I+VmFuIGRlciBTdHV5ZnQs
IFAuPC9hdXRob3I+PC9hdXRob3JzPjwvY29udHJpYnV0b3JzPjxhdXRoLWFkZHJlc3M+SW5zdGl0
dXRvIGRlIE1lZGljaW5hIFRyb3BpY2FsIFBlZHJvIEtvdXJpLCBEZXBhcnRtZW50IG9mIEVwaWRl
bWlvbG9neSwgQXV0b3Bpc3RhIE5vdmlhIGRlbCBNZWRpb2RpYSBLbSA2IDEvMiwgTGEgTGlzYSwg
Q2l1ZGFkIGRlIExhIEhhYmFuYSwgQ3ViYS4gYmFseUBpcGsuc2xkLmN1PC9hdXRoLWFkZHJlc3M+
PHRpdGxlcz48dGl0bGU+Q29zdCBlZmZlY3RpdmVuZXNzIG9mIEFlZGVzIGFlZ3lwdGkgY29udHJv
bCBwcm9ncmFtbWVzOiBwYXJ0aWNpcGF0b3J5IHZlcnN1cyB2ZXJ0aWNhbDwvdGl0bGU+PHNlY29u
ZGFyeS10aXRsZT5UcmFucyBSIFNvYyBUcm9wIE1lZCBIeWc8L3NlY29uZGFyeS10aXRsZT48L3Rp
dGxlcz48cGVyaW9kaWNhbD48ZnVsbC10aXRsZT5UcmFucyBSIFNvYyBUcm9wIE1lZCBIeWc8L2Z1
bGwtdGl0bGU+PC9wZXJpb2RpY2FsPjxwYWdlcz41NzgtODY8L3BhZ2VzPjx2b2x1bWU+MTAxPC92
b2x1bWU+PG51bWJlcj42PC9udW1iZXI+PGVkaXRpb24+MjAwNy8wMy8yMTwvZWRpdGlvbj48a2V5
d29yZHM+PGtleXdvcmQ+KkFlZGVzPC9rZXl3b3JkPjxrZXl3b3JkPkFuaW1hbHM8L2tleXdvcmQ+
PGtleXdvcmQ+Q29tbXVuaXR5IEhlYWx0aCBTZXJ2aWNlcy9lY29ub21pY3M8L2tleXdvcmQ+PGtl
eXdvcmQ+Q29zdC1CZW5lZml0IEFuYWx5c2lzPC9rZXl3b3JkPjxrZXl3b3JkPkN1YmE8L2tleXdv
cmQ+PGtleXdvcmQ+RGVuZ3VlLypwcmV2ZW50aW9uICZhbXA7IGNvbnRyb2w8L2tleXdvcmQ+PGtl
eXdvcmQ+Kkluc2VjdCBWZWN0b3JzPC9rZXl3b3JkPjxrZXl3b3JkPk1vc3F1aXRvIENvbnRyb2wv
KmVjb25vbWljcy9tZXRob2RzPC9rZXl3b3JkPjxrZXl3b3JkPlByb2dyYW0gRXZhbHVhdGlvbjwv
a2V5d29yZD48L2tleXdvcmRzPjxkYXRlcz48eWVhcj4yMDA3PC95ZWFyPjxwdWItZGF0ZXM+PGRh
dGU+SnVuPC9kYXRlPjwvcHViLWRhdGVzPjwvZGF0ZXM+PGlzYm4+MDAzNS05MjAzIChQcmludCkm
I3hEOzAwMzUtOTIwMyAoTGlua2luZyk8L2lzYm4+PGFjY2Vzc2lvbi1udW0+MTczNjg2OTY8L2Fj
Y2Vzc2lvbi1udW0+PHVybHM+PHJlbGF0ZWQtdXJscz48dXJsPmh0dHBzOi8vd3d3Lm5jYmkubmxt
Lm5paC5nb3YvcHVibWVkLzE3MzY4Njk2PC91cmw+PC9yZWxhdGVkLXVybHM+PC91cmxzPjxlbGVj
dHJvbmljLXJlc291cmNlLW51bT4xMC4xMDE2L2oudHJzdG1oLjIwMDcuMDEuMDAyPC9lbGVjdHJv
bmljLXJlc291cmNlLW51bT48L3JlY29yZD48L0NpdGU+PENpdGU+PEF1dGhvcj5CYWx5PC9BdXRo
b3I+PFllYXI+MjAxMjwvWWVhcj48UmVjTnVtPjQ8L1JlY051bT48cmVjb3JkPjxyZWMtbnVtYmVy
PjQ8L3JlYy1udW1iZXI+PGZvcmVpZ24ta2V5cz48a2V5IGFwcD0iRU4iIGRiLWlkPSJlNWQ1czV2
cGZkeHhyaGUwMHNyeHh2ZHd6emF2NTI5cDAwcGEiIHRpbWVzdGFtcD0iMTYzODEzNTcwMiI+NDwv
a2V5PjwvZm9yZWlnbi1rZXlzPjxyZWYtdHlwZSBuYW1lPSJKb3VybmFsIEFydGljbGUiPjE3PC9y
ZWYtdHlwZT48Y29udHJpYnV0b3JzPjxhdXRob3JzPjxhdXRob3I+QmFseSwgQS48L2F1dGhvcj48
YXV0aG9yPlRvbGVkbywgTS4gRS48L2F1dGhvcj48YXV0aG9yPlJvZHJpZ3VleiwgSy48L2F1dGhv
cj48YXV0aG9yPkJlbml0ZXosIEouIFIuPC9hdXRob3I+PGF1dGhvcj5Sb2RyaWd1ZXosIE0uPC9h
dXRob3I+PGF1dGhvcj5Cb2VsYWVydCwgTS48L2F1dGhvcj48YXV0aG9yPlZhbmxlcmJlcmdoZSwg
Vi48L2F1dGhvcj48YXV0aG9yPlZhbiBkZXIgU3R1eWZ0LCBQLjwvYXV0aG9yPjwvYXV0aG9ycz48
L2NvbnRyaWJ1dG9ycz48YXV0aC1hZGRyZXNzPkluc3RpdHV0byBkZSBNZWRpY2luYSBUcm9waWNh
bCAmYXBvcztQZWRybyBLb3VyaSZhcG9zOywgSGFiYW5hLCBDdWJhLiBiYWx5QGlway5zbGQuY3U8
L2F1dGgtYWRkcmVzcz48dGl0bGVzPjx0aXRsZT5Db3N0cyBvZiBkZW5ndWUgcHJldmVudGlvbiBh
bmQgaW5jcmVtZW50YWwgY29zdCBvZiBkZW5ndWUgb3V0YnJlYWsgY29udHJvbCBpbiBHdWFudGFu
YW1vLCBDdWJhPC90aXRsZT48c2Vjb25kYXJ5LXRpdGxlPlRyb3AgTWVkIEludCBIZWFsdGg8L3Nl
Y29uZGFyeS10aXRsZT48L3RpdGxlcz48cGVyaW9kaWNhbD48ZnVsbC10aXRsZT5Ucm9wIE1lZCBJ
bnQgSGVhbHRoPC9mdWxsLXRpdGxlPjwvcGVyaW9kaWNhbD48cGFnZXM+MTIzLTMyPC9wYWdlcz48
dm9sdW1lPjE3PC92b2x1bWU+PG51bWJlcj4xPC9udW1iZXI+PGVkaXRpb24+MjAxMS8wOS8xMzwv
ZWRpdGlvbj48a2V5d29yZHM+PGtleXdvcmQ+KkFlZGVzPC9rZXl3b3JkPjxrZXl3b3JkPkFuaW1h
bHM8L2tleXdvcmQ+PGtleXdvcmQ+Q29zdHMgYW5kIENvc3QgQW5hbHlzaXM8L2tleXdvcmQ+PGtl
eXdvcmQ+Q3ViYTwva2V5d29yZD48a2V5d29yZD5EZW5ndWUvKmVjb25vbWljcy9wcmV2ZW50aW9u
ICZhbXA7IGNvbnRyb2wvdGhlcmFweS90cmFuc21pc3Npb248L2tleXdvcmQ+PGtleXdvcmQ+RGlz
ZWFzZSBPdXRicmVha3MvKmVjb25vbWljczwva2V5d29yZD48a2V5d29yZD4qSGVhbHRoIENhcmUg
Q29zdHM8L2tleXdvcmQ+PGtleXdvcmQ+SGVhbHRoIFBlcnNvbm5lbC9lY29ub21pY3M8L2tleXdv
cmQ+PGtleXdvcmQ+SG9zcGl0YWxpemF0aW9uLyplY29ub21pY3M8L2tleXdvcmQ+PGtleXdvcmQ+
SHVtYW5zPC9rZXl3b3JkPjxrZXl3b3JkPipJbnNlY3QgVmVjdG9yczwva2V5d29yZD48a2V5d29y
ZD5Nb3NxdWl0byBDb250cm9sLyplY29ub21pY3M8L2tleXdvcmQ+PGtleXdvcmQ+UmVzaWRlbmNl
IENoYXJhY3RlcmlzdGljczwva2V5d29yZD48a2V5d29yZD5SaXNrPC9rZXl3b3JkPjxrZXl3b3Jk
PlZvbHVudGVlcnM8L2tleXdvcmQ+PC9rZXl3b3Jkcz48ZGF0ZXM+PHllYXI+MjAxMjwveWVhcj48
cHViLWRhdGVzPjxkYXRlPkphbjwvZGF0ZT48L3B1Yi1kYXRlcz48L2RhdGVzPjxpc2JuPjEzNjUt
MzE1NiAoRWxlY3Ryb25pYykmI3hEOzEzNjAtMjI3NiAoTGlua2luZyk8L2lzYm4+PGFjY2Vzc2lv
bi1udW0+MjE5MDYyMTY8L2FjY2Vzc2lvbi1udW0+PHVybHM+PHJlbGF0ZWQtdXJscz48dXJsPmh0
dHBzOi8vd3d3Lm5jYmkubmxtLm5paC5nb3YvcHVibWVkLzIxOTA2MjE2PC91cmw+PC9yZWxhdGVk
LXVybHM+PC91cmxzPjxlbGVjdHJvbmljLXJlc291cmNlLW51bT4xMC4xMTExL2ouMTM2NS0zMTU2
LjIwMTEuMDI4ODEueDwvZWxlY3Ryb25pYy1yZXNvdXJjZS1udW0+PC9yZWNvcmQ+PC9DaXRlPjwv
RW5kTm90ZT4A
</w:fldData>
        </w:fldChar>
      </w:r>
      <w:r>
        <w:instrText xml:space="preserve"> ADDIN EN.CITE.DATA </w:instrText>
      </w:r>
      <w:r>
        <w:fldChar w:fldCharType="end"/>
      </w:r>
      <w:r w:rsidRPr="0030143A">
        <w:fldChar w:fldCharType="separate"/>
      </w:r>
      <w:r>
        <w:rPr>
          <w:noProof/>
        </w:rPr>
        <w:t>(2-4)</w:t>
      </w:r>
      <w:r w:rsidRPr="0030143A">
        <w:fldChar w:fldCharType="end"/>
      </w:r>
      <w:r w:rsidRPr="0030143A">
        <w:t xml:space="preserve">, Dominican Republic </w:t>
      </w:r>
      <w:r w:rsidRPr="0030143A">
        <w:fldChar w:fldCharType="begin"/>
      </w:r>
      <w:r>
        <w:instrText xml:space="preserve"> ADDIN EN.CITE &lt;EndNote&gt;&lt;Cite&gt;&lt;Author&gt;Stahl&lt;/Author&gt;&lt;Year&gt;2013&lt;/Year&gt;&lt;RecNum&gt;42&lt;/RecNum&gt;&lt;DisplayText&gt;(14)&lt;/DisplayText&gt;&lt;record&gt;&lt;rec-number&gt;42&lt;/rec-number&gt;&lt;foreign-keys&gt;&lt;key app="EN" db-id="e5d5s5vpfdxxrhe00srxxvdwzzav529p00pa" timestamp="1638136260"&gt;42&lt;/key&gt;&lt;/foreign-keys&gt;&lt;ref-type name="Journal Article"&gt;17&lt;/ref-type&gt;&lt;contributors&gt;&lt;authors&gt;&lt;author&gt;Stahl, H. C.&lt;/author&gt;&lt;author&gt;Butenschoen, V. M.&lt;/author&gt;&lt;author&gt;Tran, H. T.&lt;/author&gt;&lt;author&gt;Gozzer, E.&lt;/author&gt;&lt;author&gt;Skewes, R.&lt;/author&gt;&lt;author&gt;Mahendradhata, Y.&lt;/author&gt;&lt;author&gt;Runge-Ranzinger, S.&lt;/author&gt;&lt;author&gt;Kroeger, A.&lt;/author&gt;&lt;author&gt;Farlow, A.&lt;/author&gt;&lt;/authors&gt;&lt;/contributors&gt;&lt;auth-address&gt;Global Health Task Force, Freiburg University Medical Center, Freiburg im Breisgau, Germany. hcstahl@gmail.com.&lt;/auth-address&gt;&lt;titles&gt;&lt;title&gt;Cost of dengue outbreaks: literature review and country case studies&lt;/title&gt;&lt;secondary-title&gt;BMC Public Health&lt;/secondary-title&gt;&lt;/titles&gt;&lt;periodical&gt;&lt;full-title&gt;BMC Public Health&lt;/full-title&gt;&lt;/periodical&gt;&lt;pages&gt;1048&lt;/pages&gt;&lt;volume&gt;13&lt;/volume&gt;&lt;edition&gt;2013/11/08&lt;/edition&gt;&lt;keywords&gt;&lt;keyword&gt;*Cost of Illness&lt;/keyword&gt;&lt;keyword&gt;Cost-Benefit Analysis&lt;/keyword&gt;&lt;keyword&gt;Dengue/*economics/epidemiology/prevention &amp;amp; control&lt;/keyword&gt;&lt;keyword&gt;Disease Outbreaks/*economics/prevention &amp;amp; control&lt;/keyword&gt;&lt;keyword&gt;Dominican Republic/epidemiology&lt;/keyword&gt;&lt;keyword&gt;Humans&lt;/keyword&gt;&lt;keyword&gt;Indonesia/epidemiology&lt;/keyword&gt;&lt;keyword&gt;Peru/epidemiology&lt;/keyword&gt;&lt;keyword&gt;Vietnam/epidemiology&lt;/keyword&gt;&lt;/keywords&gt;&lt;dates&gt;&lt;year&gt;2013&lt;/year&gt;&lt;pub-dates&gt;&lt;date&gt;Nov 6&lt;/date&gt;&lt;/pub-dates&gt;&lt;/dates&gt;&lt;isbn&gt;1471-2458 (Electronic)&amp;#xD;1471-2458 (Linking)&lt;/isbn&gt;&lt;accession-num&gt;24195519&lt;/accession-num&gt;&lt;urls&gt;&lt;related-urls&gt;&lt;url&gt;https://www.ncbi.nlm.nih.gov/pubmed/24195519&lt;/url&gt;&lt;/related-urls&gt;&lt;/urls&gt;&lt;custom2&gt;PMC4228321&lt;/custom2&gt;&lt;electronic-resource-num&gt;10.1186/1471-2458-13-1048&lt;/electronic-resource-num&gt;&lt;/record&gt;&lt;/Cite&gt;&lt;/EndNote&gt;</w:instrText>
      </w:r>
      <w:r w:rsidRPr="0030143A">
        <w:fldChar w:fldCharType="separate"/>
      </w:r>
      <w:r>
        <w:rPr>
          <w:noProof/>
        </w:rPr>
        <w:t>(14)</w:t>
      </w:r>
      <w:r w:rsidRPr="0030143A">
        <w:fldChar w:fldCharType="end"/>
      </w:r>
      <w:r w:rsidRPr="0030143A">
        <w:t xml:space="preserve">, Indonesia </w:t>
      </w:r>
      <w:r w:rsidRPr="0030143A">
        <w:fldChar w:fldCharType="begin"/>
      </w:r>
      <w:r>
        <w:instrText xml:space="preserve"> ADDIN EN.CITE &lt;EndNote&gt;&lt;Cite&gt;&lt;Author&gt;Stahl&lt;/Author&gt;&lt;Year&gt;2013&lt;/Year&gt;&lt;RecNum&gt;42&lt;/RecNum&gt;&lt;DisplayText&gt;(14)&lt;/DisplayText&gt;&lt;record&gt;&lt;rec-number&gt;42&lt;/rec-number&gt;&lt;foreign-keys&gt;&lt;key app="EN" db-id="e5d5s5vpfdxxrhe00srxxvdwzzav529p00pa" timestamp="1638136260"&gt;42&lt;/key&gt;&lt;/foreign-keys&gt;&lt;ref-type name="Journal Article"&gt;17&lt;/ref-type&gt;&lt;contributors&gt;&lt;authors&gt;&lt;author&gt;Stahl, H. C.&lt;/author&gt;&lt;author&gt;Butenschoen, V. M.&lt;/author&gt;&lt;author&gt;Tran, H. T.&lt;/author&gt;&lt;author&gt;Gozzer, E.&lt;/author&gt;&lt;author&gt;Skewes, R.&lt;/author&gt;&lt;author&gt;Mahendradhata, Y.&lt;/author&gt;&lt;author&gt;Runge-Ranzinger, S.&lt;/author&gt;&lt;author&gt;Kroeger, A.&lt;/author&gt;&lt;author&gt;Farlow, A.&lt;/author&gt;&lt;/authors&gt;&lt;/contributors&gt;&lt;auth-address&gt;Global Health Task Force, Freiburg University Medical Center, Freiburg im Breisgau, Germany. hcstahl@gmail.com.&lt;/auth-address&gt;&lt;titles&gt;&lt;title&gt;Cost of dengue outbreaks: literature review and country case studies&lt;/title&gt;&lt;secondary-title&gt;BMC Public Health&lt;/secondary-title&gt;&lt;/titles&gt;&lt;periodical&gt;&lt;full-title&gt;BMC Public Health&lt;/full-title&gt;&lt;/periodical&gt;&lt;pages&gt;1048&lt;/pages&gt;&lt;volume&gt;13&lt;/volume&gt;&lt;edition&gt;2013/11/08&lt;/edition&gt;&lt;keywords&gt;&lt;keyword&gt;*Cost of Illness&lt;/keyword&gt;&lt;keyword&gt;Cost-Benefit Analysis&lt;/keyword&gt;&lt;keyword&gt;Dengue/*economics/epidemiology/prevention &amp;amp; control&lt;/keyword&gt;&lt;keyword&gt;Disease Outbreaks/*economics/prevention &amp;amp; control&lt;/keyword&gt;&lt;keyword&gt;Dominican Republic/epidemiology&lt;/keyword&gt;&lt;keyword&gt;Humans&lt;/keyword&gt;&lt;keyword&gt;Indonesia/epidemiology&lt;/keyword&gt;&lt;keyword&gt;Peru/epidemiology&lt;/keyword&gt;&lt;keyword&gt;Vietnam/epidemiology&lt;/keyword&gt;&lt;/keywords&gt;&lt;dates&gt;&lt;year&gt;2013&lt;/year&gt;&lt;pub-dates&gt;&lt;date&gt;Nov 6&lt;/date&gt;&lt;/pub-dates&gt;&lt;/dates&gt;&lt;isbn&gt;1471-2458 (Electronic)&amp;#xD;1471-2458 (Linking)&lt;/isbn&gt;&lt;accession-num&gt;24195519&lt;/accession-num&gt;&lt;urls&gt;&lt;related-urls&gt;&lt;url&gt;https://www.ncbi.nlm.nih.gov/pubmed/24195519&lt;/url&gt;&lt;/related-urls&gt;&lt;/urls&gt;&lt;custom2&gt;PMC4228321&lt;/custom2&gt;&lt;electronic-resource-num&gt;10.1186/1471-2458-13-1048&lt;/electronic-resource-num&gt;&lt;/record&gt;&lt;/Cite&gt;&lt;/EndNote&gt;</w:instrText>
      </w:r>
      <w:r w:rsidRPr="0030143A">
        <w:fldChar w:fldCharType="separate"/>
      </w:r>
      <w:r>
        <w:rPr>
          <w:noProof/>
        </w:rPr>
        <w:t>(14)</w:t>
      </w:r>
      <w:r w:rsidRPr="0030143A">
        <w:fldChar w:fldCharType="end"/>
      </w:r>
      <w:r w:rsidRPr="0030143A">
        <w:t xml:space="preserve">, Malaysia </w:t>
      </w:r>
      <w:r w:rsidRPr="0030143A">
        <w:fldChar w:fldCharType="begin"/>
      </w:r>
      <w:r>
        <w:instrText xml:space="preserve"> ADDIN EN.CITE &lt;EndNote&gt;&lt;Cite&gt;&lt;Author&gt;Packierisamy&lt;/Author&gt;&lt;Year&gt;2015&lt;/Year&gt;&lt;RecNum&gt;22&lt;/RecNum&gt;&lt;DisplayText&gt;(10)&lt;/DisplayText&gt;&lt;record&gt;&lt;rec-number&gt;22&lt;/rec-number&gt;&lt;foreign-keys&gt;&lt;key app="EN" db-id="e5d5s5vpfdxxrhe00srxxvdwzzav529p00pa" timestamp="1638135964"&gt;22&lt;/key&gt;&lt;/foreign-keys&gt;&lt;ref-type name="Journal Article"&gt;17&lt;/ref-type&gt;&lt;contributors&gt;&lt;authors&gt;&lt;author&gt;Packierisamy, P. R.&lt;/author&gt;&lt;author&gt;Ng, C. W.&lt;/author&gt;&lt;author&gt;Dahlui, M.&lt;/author&gt;&lt;author&gt;Inbaraj, J.&lt;/author&gt;&lt;author&gt;Balan, V. K.&lt;/author&gt;&lt;author&gt;Halasa, Y. A.&lt;/author&gt;&lt;author&gt;Shepard, D. S.&lt;/author&gt;&lt;/authors&gt;&lt;/contributors&gt;&lt;titles&gt;&lt;title&gt;Cost of Dengue Vector Control Activities in Malaysia&lt;/title&gt;&lt;secondary-title&gt;Am J Trop Med Hyg&lt;/secondary-title&gt;&lt;/titles&gt;&lt;periodical&gt;&lt;full-title&gt;Am J Trop Med Hyg&lt;/full-title&gt;&lt;/periodical&gt;&lt;pages&gt;1020-1027&lt;/pages&gt;&lt;volume&gt;93&lt;/volume&gt;&lt;number&gt;5&lt;/number&gt;&lt;edition&gt;2015/09/30&lt;/edition&gt;&lt;keywords&gt;&lt;keyword&gt;Aedes/*virology&lt;/keyword&gt;&lt;keyword&gt;Animals&lt;/keyword&gt;&lt;keyword&gt;Cost of Illness&lt;/keyword&gt;&lt;keyword&gt;Dengue/economics/epidemiology/*prevention &amp;amp; control&lt;/keyword&gt;&lt;keyword&gt;Dengue Vaccines/economics&lt;/keyword&gt;&lt;keyword&gt;*Endemic Diseases/economics/prevention &amp;amp; control&lt;/keyword&gt;&lt;keyword&gt;Humans&lt;/keyword&gt;&lt;keyword&gt;Insect Vectors/*virology&lt;/keyword&gt;&lt;keyword&gt;Malaysia/epidemiology&lt;/keyword&gt;&lt;keyword&gt;Mosquito Control/*economics&lt;/keyword&gt;&lt;/keywords&gt;&lt;dates&gt;&lt;year&gt;2015&lt;/year&gt;&lt;pub-dates&gt;&lt;date&gt;Nov&lt;/date&gt;&lt;/pub-dates&gt;&lt;/dates&gt;&lt;isbn&gt;1476-1645 (Electronic)&amp;#xD;0002-9637 (Linking)&lt;/isbn&gt;&lt;accession-num&gt;26416116&lt;/accession-num&gt;&lt;urls&gt;&lt;related-urls&gt;&lt;url&gt;https://www.ncbi.nlm.nih.gov/pubmed/26416116&lt;/url&gt;&lt;/related-urls&gt;&lt;/urls&gt;&lt;custom2&gt;PMC4703248&lt;/custom2&gt;&lt;electronic-resource-num&gt;10.4269/ajtmh.14-0667&lt;/electronic-resource-num&gt;&lt;/record&gt;&lt;/Cite&gt;&lt;/EndNote&gt;</w:instrText>
      </w:r>
      <w:r w:rsidRPr="0030143A">
        <w:fldChar w:fldCharType="separate"/>
      </w:r>
      <w:r>
        <w:rPr>
          <w:noProof/>
        </w:rPr>
        <w:t>(10)</w:t>
      </w:r>
      <w:r w:rsidRPr="0030143A">
        <w:fldChar w:fldCharType="end"/>
      </w:r>
      <w:r w:rsidRPr="0030143A">
        <w:t xml:space="preserve">, </w:t>
      </w:r>
      <w:r w:rsidRPr="00E7544F">
        <w:t xml:space="preserve">Mexico </w:t>
      </w:r>
      <w:r w:rsidRPr="00E7544F">
        <w:fldChar w:fldCharType="begin">
          <w:fldData xml:space="preserve">PEVuZE5vdGU+PENpdGU+PEF1dGhvcj5VbmR1cnJhZ2E8L0F1dGhvcj48WWVhcj4yMDE1PC9ZZWFy
PjxSZWNOdW0+MjY8L1JlY051bT48RGlzcGxheVRleHQ+KDE5LCAyMCk8L0Rpc3BsYXlUZXh0Pjxy
ZWNvcmQ+PHJlYy1udW1iZXI+MjY8L3JlYy1udW1iZXI+PGZvcmVpZ24ta2V5cz48a2V5IGFwcD0i
RU4iIGRiLWlkPSJlNWQ1czV2cGZkeHhyaGUwMHNyeHh2ZHd6emF2NTI5cDAwcGEiIHRpbWVzdGFt
cD0iMTYzODEzNjAwMiI+MjY8L2tleT48L2ZvcmVpZ24ta2V5cz48cmVmLXR5cGUgbmFtZT0iSm91
cm5hbCBBcnRpY2xlIj4xNzwvcmVmLXR5cGU+PGNvbnRyaWJ1dG9ycz48YXV0aG9ycz48YXV0aG9y
PlVuZHVycmFnYSwgRS4gQS48L2F1dGhvcj48YXV0aG9yPkJldGFuY291cnQtQ3JhdmlvdG8sIE0u
PC9hdXRob3I+PGF1dGhvcj5SYW1vcy1DYXN0YW5lZGEsIEouPC9hdXRob3I+PGF1dGhvcj5NYXJ0
aW5lei1WZWdhLCBSLjwvYXV0aG9yPjxhdXRob3I+TWVuZGV6LUdhbHZhbiwgSi48L2F1dGhvcj48
YXV0aG9yPkd1YmxlciwgRC4gSi48L2F1dGhvcj48YXV0aG9yPkd1em1hbiwgTS4gRy48L2F1dGhv
cj48YXV0aG9yPkhhbHN0ZWFkLCBTLiBCLjwvYXV0aG9yPjxhdXRob3I+SGFycmlzLCBFLjwvYXV0
aG9yPjxhdXRob3I+S3VyaS1Nb3JhbGVzLCBQLjwvYXV0aG9yPjxhdXRob3I+VGFwaWEtQ29ueWVy
LCBSLjwvYXV0aG9yPjxhdXRob3I+U2hlcGFyZCwgRC4gUy48L2F1dGhvcj48L2F1dGhvcnM+PC9j
b250cmlidXRvcnM+PGF1dGgtYWRkcmVzcz5TY2huZWlkZXIgSW5zdGl0dXRlcyBmb3IgSGVhbHRo
IFBvbGljeSwgSGVsbGVyIFNjaG9vbCwgQnJhbmRlaXMgVW5pdmVyc2l0eSwgV2FsdGhhbSwgTWFz
c2FjaHVzZXR0cywgVW5pdGVkIFN0YXRlcyBvZiBBbWVyaWNhLiYjeEQ7Q2FybG9zIFNsaW0gSGVh
bHRoIEluc3RpdHV0ZSwgTWV4aWNvIENpdHksIE1leGljby4mI3hEO0luc3RpdHV0byBOYWNpb25h
bCBkZSBTYWx1ZCBQdWJsaWNhLCBDdWVybmF2YWNhLCBNZXhpY287IENlbnRlciBmb3IgVHJvcGlj
YWwgRGlzZWFzZXMsIFVuaXZlcnNpdHkgb2YgVGV4YXMtTWVkaWNhbCBCcmFuY2gsIEdhbHZlc3Rv
biwgVGV4YXMsIFVuaXRlZCBTdGF0ZXMgb2YgQW1lcmljYS4mI3hEO0luc3RpdHV0byBOYWNpb25h
bCBkZSBTYWx1ZCBQdWJsaWNhLCBDdWVybmF2YWNhLCBNZXhpY287IE9yZ2FuaXphY2lvbiBMYXRp
bm9hbWVyaWNhbmEgcGFyYSBlbCBGb21lbnRvIGRlIGxhIEludmVzdGlnYWNpb24gZW4gU2FsdWQs
IEJ1Y2FyYW1hbmdhLCBDb2xvbWJpYS4mI3hEO0hvc3BpdGFsIEluZmFudGlsIGRlIE1leGljbyBG
ZWRlcmljbyBHb21leiwgTWV4aWNvIENpdHksIE1leGljby4mI3hEO0R1a2UtTlVTIEdyYWR1YXRl
IE1lZGljYWwgU2Nob29sLCBTaW5nYXBvcmUuJiN4RDtQZWRybyBLb3VyaSBUcm9waWNhbCBNZWRp
Y2luZSBJbnN0aXR1dGUsIEhhdmFuYSwgQ3ViYS4mI3hEO1BlZGlhdHJpYyBEZW5ndWUgVmFjY2lu
ZSBJbml0aWF0aXZlLCBSb2NrdmlsbGUsIE1hcnlsYW5kLCBVbml0ZWQgU3RhdGVzIG9mIEFtZXJp
Y2EuJiN4RDtVbml2ZXJzaXR5IG9mIENhbGlmb3JuaWEsIEJlcmtlbGV5LCBCZXJrZWxleSwgQ2Fs
aWZvcm5pYSwgVW5pdGVkIFN0YXRlcyBvZiBBbWVyaWNhLiYjeEQ7TWluaXN0cnkgb2YgSGVhbHRo
LCBNZXhpY28gQ2l0eSwgTWV4aWNvLjwvYXV0aC1hZGRyZXNzPjx0aXRsZXM+PHRpdGxlPkVjb25v
bWljIGFuZCBkaXNlYXNlIGJ1cmRlbiBvZiBkZW5ndWUgaW4gTWV4aWNvPC90aXRsZT48c2Vjb25k
YXJ5LXRpdGxlPlBMb1MgTmVnbCBUcm9wIERpczwvc2Vjb25kYXJ5LXRpdGxlPjwvdGl0bGVzPjxw
ZXJpb2RpY2FsPjxmdWxsLXRpdGxlPlBMb1MgTmVnbCBUcm9wIERpczwvZnVsbC10aXRsZT48L3Bl
cmlvZGljYWw+PHBhZ2VzPmUwMDAzNTQ3PC9wYWdlcz48dm9sdW1lPjk8L3ZvbHVtZT48bnVtYmVy
PjM8L251bWJlcj48ZWRpdGlvbj4yMDE1LzAzLzE5PC9lZGl0aW9uPjxrZXl3b3Jkcz48a2V5d29y
ZD5BZHVsdDwva2V5d29yZD48a2V5d29yZD5CdWRnZXRzPC9rZXl3b3JkPjxrZXl3b3JkPkNvaG9y
dCBTdHVkaWVzPC9rZXl3b3JkPjxrZXl3b3JkPipDb3N0IG9mIElsbG5lc3M8L2tleXdvcmQ+PGtl
eXdvcmQ+RGVuZ3VlLyplY29ub21pY3MvKmVwaWRlbWlvbG9neTwva2V5d29yZD48a2V5d29yZD5I
ZWFsdGggUG9saWN5LyplY29ub21pY3M8L2tleXdvcmQ+PGtleXdvcmQ+SG9zcGl0YWxzPC9rZXl3
b3JkPjxrZXl3b3JkPkh1bWFuczwva2V5d29yZD48a2V5d29yZD5JbmNpZGVuY2U8L2tleXdvcmQ+
PGtleXdvcmQ+TWFsZTwva2V5d29yZD48a2V5d29yZD5NZXhpY288L2tleXdvcmQ+PGtleXdvcmQ+
TmljYXJhZ3VhPC9rZXl3b3JkPjxrZXl3b3JkPlBhbmFtYTwva2V5d29yZD48a2V5d29yZD5Qcm9z
cGVjdGl2ZSBTdHVkaWVzPC9rZXl3b3JkPjxrZXl3b3JkPlB1ZXJ0byBSaWNvPC9rZXl3b3JkPjxr
ZXl3b3JkPlF1YWxpdHktQWRqdXN0ZWQgTGlmZSBZZWFyczwva2V5d29yZD48a2V5d29yZD5UaGFp
bGFuZDwva2V5d29yZD48L2tleXdvcmRzPjxkYXRlcz48eWVhcj4yMDE1PC95ZWFyPjxwdWItZGF0
ZXM+PGRhdGU+TWFyPC9kYXRlPjwvcHViLWRhdGVzPjwvZGF0ZXM+PGlzYm4+MTkzNS0yNzM1IChF
bGVjdHJvbmljKSYjeEQ7MTkzNS0yNzI3IChMaW5raW5nKTwvaXNibj48YWNjZXNzaW9uLW51bT4y
NTc4NjIyNTwvYWNjZXNzaW9uLW51bT48dXJscz48cmVsYXRlZC11cmxzPjx1cmw+aHR0cHM6Ly93
d3cubmNiaS5ubG0ubmloLmdvdi9wdWJtZWQvMjU3ODYyMjU8L3VybD48L3JlbGF0ZWQtdXJscz48
L3VybHM+PGN1c3RvbTI+UE1DNDM2NDg4NjwvY3VzdG9tMj48ZWxlY3Ryb25pYy1yZXNvdXJjZS1u
dW0+MTAuMTM3MS9qb3VybmFsLnBudGQuMDAwMzU0NzwvZWxlY3Ryb25pYy1yZXNvdXJjZS1udW0+
PC9yZWNvcmQ+PC9DaXRlPjxDaXRlPjxBdXRob3I+WnViaWV0YS1aYXZhbGE8L0F1dGhvcj48WWVh
cj4yMDE4PC9ZZWFyPjxSZWNOdW0+NDk8L1JlY051bT48cmVjb3JkPjxyZWMtbnVtYmVyPjQ5PC9y
ZWMtbnVtYmVyPjxmb3JlaWduLWtleXM+PGtleSBhcHA9IkVOIiBkYi1pZD0iZTVkNXM1dnBmZHh4
cmhlMDBzcnh4dmR3enphdjUyOXAwMHBhIiB0aW1lc3RhbXA9IjE2MzgxMzYzNjEiPjQ5PC9rZXk+
PC9mb3JlaWduLWtleXM+PHJlZi10eXBlIG5hbWU9IkpvdXJuYWwgQXJ0aWNsZSI+MTc8L3JlZi10
eXBlPjxjb250cmlidXRvcnM+PGF1dGhvcnM+PGF1dGhvcj5adWJpZXRhLVphdmFsYSwgQS48L2F1
dGhvcj48YXV0aG9yPkxvcGV6LUNlcnZhbnRlcywgTS48L2F1dGhvcj48YXV0aG9yPlNhbGluYXMt
RXNjdWRlcm8sIEcuPC9hdXRob3I+PGF1dGhvcj5SYW1pcmV6LUNoYXZleiwgQS48L2F1dGhvcj48
YXV0aG9yPkNhc3RhbmVkYSwgSi4gUi48L2F1dGhvcj48YXV0aG9yPkhlcm5hbmRlei1HYXl0YW4s
IFMuIEkuPC9hdXRob3I+PGF1dGhvcj5Mb3BleiBZZXNjYXMsIEouIEcuPC9hdXRob3I+PGF1dGhv
cj5EdXJhbi1BcmVuYXMsIEwuPC9hdXRob3I+PC9hdXRob3JzPjwvY29udHJpYnV0b3JzPjxhdXRo
LWFkZHJlc3M+RmFjdWx0eSBvZiBNZWRpY2luZSwgTmF0aW9uYWwgQXV0b25vbW91cyBVbml2ZXJz
aXR5IG9mIE1leGljbywgTWV4aWNvIENpdHksIE1leGljby4mI3hEO0NlbnRlciBmb3IgRWNvbm9t
aWMgU3R1ZGllcyBhbmQgU29jaWFsIEhlYWx0aCwgQ2hpbGRyZW4mYXBvcztzIEhvc3BpdGFsIG9m
IE1leGljbyBGZWRlcmljbyBHb21leiwgTWluaXN0cnkgb2YgSGVhbHRoLCBNZXhpY28gQ2l0eSwg
TWV4aWNvLiYjeEQ7UHJpdmF0ZSBQcmFjdGljZSwgTWV4aWNvIENpdHksIE1leGljby4mI3hEO0Rl
cGFydGFtZW50byBkZSBBcmJvdmlydXMsIE5hdGlvbmFsIEluc3RpdHV0ZSBvZiBQdWJsaWMgSGVh
bHRoLCBDdWVybmF2YWNhLCBNZXhpY28uJiN4RDtNZWRpY2FsIEFmZmFpcnMsIFNhbm9maSBQYXN0
ZXVyIExhdGluIEFtZXJpY2EsIE1leGljbyBDaXR5LCBNZXhpY28uPC9hdXRoLWFkZHJlc3M+PHRp
dGxlcz48dGl0bGU+RWNvbm9taWMgaW1wYWN0IG9mIGRlbmd1ZSBpbiBNZXhpY28gY29uc2lkZXJp
bmcgcmVwb3J0ZWQgY2FzZXMgZm9yIDIwMTIgdG8gMjAxNjwvdGl0bGU+PHNlY29uZGFyeS10aXRs
ZT5QTG9TIE5lZ2wgVHJvcCBEaXM8L3NlY29uZGFyeS10aXRsZT48L3RpdGxlcz48cGVyaW9kaWNh
bD48ZnVsbC10aXRsZT5QTG9TIE5lZ2wgVHJvcCBEaXM8L2Z1bGwtdGl0bGU+PC9wZXJpb2RpY2Fs
PjxwYWdlcz5lMDAwNjkzODwvcGFnZXM+PHZvbHVtZT4xMjwvdm9sdW1lPjxudW1iZXI+MTI8L251
bWJlcj48ZWRpdGlvbj4yMDE4LzEyLzE1PC9lZGl0aW9uPjxrZXl3b3Jkcz48a2V5d29yZD5BZG9s
ZXNjZW50PC9rZXl3b3JkPjxrZXl3b3JkPkFkdWx0PC9rZXl3b3JkPjxrZXl3b3JkPkFnZWQ8L2tl
eXdvcmQ+PGtleXdvcmQ+Q2FyZWdpdmVyczwva2V5d29yZD48a2V5d29yZD5DaGlsZDwva2V5d29y
ZD48a2V5d29yZD5DaGlsZCwgUHJlc2Nob29sPC9rZXl3b3JkPjxrZXl3b3JkPkRlbmd1ZS8qZWNv
bm9taWNzL2VwaWRlbWlvbG9neS9wcmV2ZW50aW9uICZhbXA7IGNvbnRyb2w8L2tleXdvcmQ+PGtl
eXdvcmQ+RGlzYWJsZWQgUGVyc29uczwva2V5d29yZD48a2V5d29yZD5Hb3Zlcm5tZW50IFByb2dy
YW1zPC9rZXl3b3JkPjxrZXl3b3JkPkhlYWx0aCBDYXJlIENvc3RzPC9rZXl3b3JkPjxrZXl3b3Jk
PkhlYWx0aCBFeHBlbmRpdHVyZXM8L2tleXdvcmQ+PGtleXdvcmQ+SHVtYW5zPC9rZXl3b3JkPjxr
ZXl3b3JkPkluZmFudDwva2V5d29yZD48a2V5d29yZD5NZXhpY28vZXBpZGVtaW9sb2d5PC9rZXl3
b3JkPjxrZXl3b3JkPk1pZGRsZSBBZ2VkPC9rZXl3b3JkPjxrZXl3b3JkPlF1YWxpdHktQWRqdXN0
ZWQgTGlmZSBZZWFyczwva2V5d29yZD48a2V5d29yZD5TZXZlcmUgRGVuZ3VlLyplY29ub21pY3Mv
ZXBpZGVtaW9sb2d5L3ByZXZlbnRpb24gJmFtcDsgY29udHJvbDwva2V5d29yZD48a2V5d29yZD5Z
b3VuZyBBZHVsdDwva2V5d29yZD48L2tleXdvcmRzPjxkYXRlcz48eWVhcj4yMDE4PC95ZWFyPjxw
dWItZGF0ZXM+PGRhdGU+RGVjPC9kYXRlPjwvcHViLWRhdGVzPjwvZGF0ZXM+PGlzYm4+MTkzNS0y
NzM1IChFbGVjdHJvbmljKSYjeEQ7MTkzNS0yNzI3IChMaW5raW5nKTwvaXNibj48YWNjZXNzaW9u
LW51bT4zMDU1MDU2OTwvYWNjZXNzaW9uLW51bT48dXJscz48cmVsYXRlZC11cmxzPjx1cmw+aHR0
cHM6Ly93d3cubmNiaS5ubG0ubmloLmdvdi9wdWJtZWQvMzA1NTA1Njk8L3VybD48L3JlbGF0ZWQt
dXJscz48L3VybHM+PGN1c3RvbTI+UE1DNjMxMDI4OCBmb2xsb3dpbmcgY29tcGV0aW5nIGludGVy
ZXN0czogSlJDIGlzIG1lbWJlciBvZiB0aGUgU2NpZW50aWZpYyBBZHZpc29yeSBCb2FyZCBvbiBE
ZW5ndWUgVmFjY2luZSBmcm9tIFNhbm9maSBQYXN0ZXVyIGFuZCBoYXMgcmVjZWl2ZWQgaG9ub3Jh
cmlhIGZvciB0aGVpciBwYXJ0aWNpcGF0aW9uLiBKUkMgaGFzIGFsc28gcmVjZWl2ZWQgZnVuZGlu
ZyBmb3Igc2NpZW50aWZpYyByZXNlYXJjaCBmcm9tIFNhbm9maSBQYXN0ZXVyLiBKR0xZIGlzIGFu
IGVtcGxveWVlIG9mIFNhbm9maSBQYXN0ZXVyLiBUaGlzIGRvZXMgbm90IGFsdGVyIG91ciBhZGhl
cmVuY2UgdG8gYWxsIFBMT1MgcG9saWNpZXMgb24gc2hhcmluZyBkYXRhIGFuZCBtYXRlcmlhbHMu
PC9jdXN0b20yPjxlbGVjdHJvbmljLXJlc291cmNlLW51bT4xMC4xMzcxL2pvdXJuYWwucG50ZC4w
MDA2OTM4PC9lbGVjdHJvbmljLXJlc291cmNlLW51bT48L3JlY29yZD48L0NpdGU+PC9FbmROb3Rl
Pn==
</w:fldData>
        </w:fldChar>
      </w:r>
      <w:r w:rsidRPr="00E7544F">
        <w:instrText xml:space="preserve"> ADDIN EN.CITE </w:instrText>
      </w:r>
      <w:r w:rsidRPr="00E7544F">
        <w:fldChar w:fldCharType="begin">
          <w:fldData xml:space="preserve">PEVuZE5vdGU+PENpdGU+PEF1dGhvcj5VbmR1cnJhZ2E8L0F1dGhvcj48WWVhcj4yMDE1PC9ZZWFy
PjxSZWNOdW0+MjY8L1JlY051bT48RGlzcGxheVRleHQ+KDE5LCAyMCk8L0Rpc3BsYXlUZXh0Pjxy
ZWNvcmQ+PHJlYy1udW1iZXI+MjY8L3JlYy1udW1iZXI+PGZvcmVpZ24ta2V5cz48a2V5IGFwcD0i
RU4iIGRiLWlkPSJlNWQ1czV2cGZkeHhyaGUwMHNyeHh2ZHd6emF2NTI5cDAwcGEiIHRpbWVzdGFt
cD0iMTYzODEzNjAwMiI+MjY8L2tleT48L2ZvcmVpZ24ta2V5cz48cmVmLXR5cGUgbmFtZT0iSm91
cm5hbCBBcnRpY2xlIj4xNzwvcmVmLXR5cGU+PGNvbnRyaWJ1dG9ycz48YXV0aG9ycz48YXV0aG9y
PlVuZHVycmFnYSwgRS4gQS48L2F1dGhvcj48YXV0aG9yPkJldGFuY291cnQtQ3JhdmlvdG8sIE0u
PC9hdXRob3I+PGF1dGhvcj5SYW1vcy1DYXN0YW5lZGEsIEouPC9hdXRob3I+PGF1dGhvcj5NYXJ0
aW5lei1WZWdhLCBSLjwvYXV0aG9yPjxhdXRob3I+TWVuZGV6LUdhbHZhbiwgSi48L2F1dGhvcj48
YXV0aG9yPkd1YmxlciwgRC4gSi48L2F1dGhvcj48YXV0aG9yPkd1em1hbiwgTS4gRy48L2F1dGhv
cj48YXV0aG9yPkhhbHN0ZWFkLCBTLiBCLjwvYXV0aG9yPjxhdXRob3I+SGFycmlzLCBFLjwvYXV0
aG9yPjxhdXRob3I+S3VyaS1Nb3JhbGVzLCBQLjwvYXV0aG9yPjxhdXRob3I+VGFwaWEtQ29ueWVy
LCBSLjwvYXV0aG9yPjxhdXRob3I+U2hlcGFyZCwgRC4gUy48L2F1dGhvcj48L2F1dGhvcnM+PC9j
b250cmlidXRvcnM+PGF1dGgtYWRkcmVzcz5TY2huZWlkZXIgSW5zdGl0dXRlcyBmb3IgSGVhbHRo
IFBvbGljeSwgSGVsbGVyIFNjaG9vbCwgQnJhbmRlaXMgVW5pdmVyc2l0eSwgV2FsdGhhbSwgTWFz
c2FjaHVzZXR0cywgVW5pdGVkIFN0YXRlcyBvZiBBbWVyaWNhLiYjeEQ7Q2FybG9zIFNsaW0gSGVh
bHRoIEluc3RpdHV0ZSwgTWV4aWNvIENpdHksIE1leGljby4mI3hEO0luc3RpdHV0byBOYWNpb25h
bCBkZSBTYWx1ZCBQdWJsaWNhLCBDdWVybmF2YWNhLCBNZXhpY287IENlbnRlciBmb3IgVHJvcGlj
YWwgRGlzZWFzZXMsIFVuaXZlcnNpdHkgb2YgVGV4YXMtTWVkaWNhbCBCcmFuY2gsIEdhbHZlc3Rv
biwgVGV4YXMsIFVuaXRlZCBTdGF0ZXMgb2YgQW1lcmljYS4mI3hEO0luc3RpdHV0byBOYWNpb25h
bCBkZSBTYWx1ZCBQdWJsaWNhLCBDdWVybmF2YWNhLCBNZXhpY287IE9yZ2FuaXphY2lvbiBMYXRp
bm9hbWVyaWNhbmEgcGFyYSBlbCBGb21lbnRvIGRlIGxhIEludmVzdGlnYWNpb24gZW4gU2FsdWQs
IEJ1Y2FyYW1hbmdhLCBDb2xvbWJpYS4mI3hEO0hvc3BpdGFsIEluZmFudGlsIGRlIE1leGljbyBG
ZWRlcmljbyBHb21leiwgTWV4aWNvIENpdHksIE1leGljby4mI3hEO0R1a2UtTlVTIEdyYWR1YXRl
IE1lZGljYWwgU2Nob29sLCBTaW5nYXBvcmUuJiN4RDtQZWRybyBLb3VyaSBUcm9waWNhbCBNZWRp
Y2luZSBJbnN0aXR1dGUsIEhhdmFuYSwgQ3ViYS4mI3hEO1BlZGlhdHJpYyBEZW5ndWUgVmFjY2lu
ZSBJbml0aWF0aXZlLCBSb2NrdmlsbGUsIE1hcnlsYW5kLCBVbml0ZWQgU3RhdGVzIG9mIEFtZXJp
Y2EuJiN4RDtVbml2ZXJzaXR5IG9mIENhbGlmb3JuaWEsIEJlcmtlbGV5LCBCZXJrZWxleSwgQ2Fs
aWZvcm5pYSwgVW5pdGVkIFN0YXRlcyBvZiBBbWVyaWNhLiYjeEQ7TWluaXN0cnkgb2YgSGVhbHRo
LCBNZXhpY28gQ2l0eSwgTWV4aWNvLjwvYXV0aC1hZGRyZXNzPjx0aXRsZXM+PHRpdGxlPkVjb25v
bWljIGFuZCBkaXNlYXNlIGJ1cmRlbiBvZiBkZW5ndWUgaW4gTWV4aWNvPC90aXRsZT48c2Vjb25k
YXJ5LXRpdGxlPlBMb1MgTmVnbCBUcm9wIERpczwvc2Vjb25kYXJ5LXRpdGxlPjwvdGl0bGVzPjxw
ZXJpb2RpY2FsPjxmdWxsLXRpdGxlPlBMb1MgTmVnbCBUcm9wIERpczwvZnVsbC10aXRsZT48L3Bl
cmlvZGljYWw+PHBhZ2VzPmUwMDAzNTQ3PC9wYWdlcz48dm9sdW1lPjk8L3ZvbHVtZT48bnVtYmVy
PjM8L251bWJlcj48ZWRpdGlvbj4yMDE1LzAzLzE5PC9lZGl0aW9uPjxrZXl3b3Jkcz48a2V5d29y
ZD5BZHVsdDwva2V5d29yZD48a2V5d29yZD5CdWRnZXRzPC9rZXl3b3JkPjxrZXl3b3JkPkNvaG9y
dCBTdHVkaWVzPC9rZXl3b3JkPjxrZXl3b3JkPipDb3N0IG9mIElsbG5lc3M8L2tleXdvcmQ+PGtl
eXdvcmQ+RGVuZ3VlLyplY29ub21pY3MvKmVwaWRlbWlvbG9neTwva2V5d29yZD48a2V5d29yZD5I
ZWFsdGggUG9saWN5LyplY29ub21pY3M8L2tleXdvcmQ+PGtleXdvcmQ+SG9zcGl0YWxzPC9rZXl3
b3JkPjxrZXl3b3JkPkh1bWFuczwva2V5d29yZD48a2V5d29yZD5JbmNpZGVuY2U8L2tleXdvcmQ+
PGtleXdvcmQ+TWFsZTwva2V5d29yZD48a2V5d29yZD5NZXhpY288L2tleXdvcmQ+PGtleXdvcmQ+
TmljYXJhZ3VhPC9rZXl3b3JkPjxrZXl3b3JkPlBhbmFtYTwva2V5d29yZD48a2V5d29yZD5Qcm9z
cGVjdGl2ZSBTdHVkaWVzPC9rZXl3b3JkPjxrZXl3b3JkPlB1ZXJ0byBSaWNvPC9rZXl3b3JkPjxr
ZXl3b3JkPlF1YWxpdHktQWRqdXN0ZWQgTGlmZSBZZWFyczwva2V5d29yZD48a2V5d29yZD5UaGFp
bGFuZDwva2V5d29yZD48L2tleXdvcmRzPjxkYXRlcz48eWVhcj4yMDE1PC95ZWFyPjxwdWItZGF0
ZXM+PGRhdGU+TWFyPC9kYXRlPjwvcHViLWRhdGVzPjwvZGF0ZXM+PGlzYm4+MTkzNS0yNzM1IChF
bGVjdHJvbmljKSYjeEQ7MTkzNS0yNzI3IChMaW5raW5nKTwvaXNibj48YWNjZXNzaW9uLW51bT4y
NTc4NjIyNTwvYWNjZXNzaW9uLW51bT48dXJscz48cmVsYXRlZC11cmxzPjx1cmw+aHR0cHM6Ly93
d3cubmNiaS5ubG0ubmloLmdvdi9wdWJtZWQvMjU3ODYyMjU8L3VybD48L3JlbGF0ZWQtdXJscz48
L3VybHM+PGN1c3RvbTI+UE1DNDM2NDg4NjwvY3VzdG9tMj48ZWxlY3Ryb25pYy1yZXNvdXJjZS1u
dW0+MTAuMTM3MS9qb3VybmFsLnBudGQuMDAwMzU0NzwvZWxlY3Ryb25pYy1yZXNvdXJjZS1udW0+
PC9yZWNvcmQ+PC9DaXRlPjxDaXRlPjxBdXRob3I+WnViaWV0YS1aYXZhbGE8L0F1dGhvcj48WWVh
cj4yMDE4PC9ZZWFyPjxSZWNOdW0+NDk8L1JlY051bT48cmVjb3JkPjxyZWMtbnVtYmVyPjQ5PC9y
ZWMtbnVtYmVyPjxmb3JlaWduLWtleXM+PGtleSBhcHA9IkVOIiBkYi1pZD0iZTVkNXM1dnBmZHh4
cmhlMDBzcnh4dmR3enphdjUyOXAwMHBhIiB0aW1lc3RhbXA9IjE2MzgxMzYzNjEiPjQ5PC9rZXk+
PC9mb3JlaWduLWtleXM+PHJlZi10eXBlIG5hbWU9IkpvdXJuYWwgQXJ0aWNsZSI+MTc8L3JlZi10
eXBlPjxjb250cmlidXRvcnM+PGF1dGhvcnM+PGF1dGhvcj5adWJpZXRhLVphdmFsYSwgQS48L2F1
dGhvcj48YXV0aG9yPkxvcGV6LUNlcnZhbnRlcywgTS48L2F1dGhvcj48YXV0aG9yPlNhbGluYXMt
RXNjdWRlcm8sIEcuPC9hdXRob3I+PGF1dGhvcj5SYW1pcmV6LUNoYXZleiwgQS48L2F1dGhvcj48
YXV0aG9yPkNhc3RhbmVkYSwgSi4gUi48L2F1dGhvcj48YXV0aG9yPkhlcm5hbmRlei1HYXl0YW4s
IFMuIEkuPC9hdXRob3I+PGF1dGhvcj5Mb3BleiBZZXNjYXMsIEouIEcuPC9hdXRob3I+PGF1dGhv
cj5EdXJhbi1BcmVuYXMsIEwuPC9hdXRob3I+PC9hdXRob3JzPjwvY29udHJpYnV0b3JzPjxhdXRo
LWFkZHJlc3M+RmFjdWx0eSBvZiBNZWRpY2luZSwgTmF0aW9uYWwgQXV0b25vbW91cyBVbml2ZXJz
aXR5IG9mIE1leGljbywgTWV4aWNvIENpdHksIE1leGljby4mI3hEO0NlbnRlciBmb3IgRWNvbm9t
aWMgU3R1ZGllcyBhbmQgU29jaWFsIEhlYWx0aCwgQ2hpbGRyZW4mYXBvcztzIEhvc3BpdGFsIG9m
IE1leGljbyBGZWRlcmljbyBHb21leiwgTWluaXN0cnkgb2YgSGVhbHRoLCBNZXhpY28gQ2l0eSwg
TWV4aWNvLiYjeEQ7UHJpdmF0ZSBQcmFjdGljZSwgTWV4aWNvIENpdHksIE1leGljby4mI3hEO0Rl
cGFydGFtZW50byBkZSBBcmJvdmlydXMsIE5hdGlvbmFsIEluc3RpdHV0ZSBvZiBQdWJsaWMgSGVh
bHRoLCBDdWVybmF2YWNhLCBNZXhpY28uJiN4RDtNZWRpY2FsIEFmZmFpcnMsIFNhbm9maSBQYXN0
ZXVyIExhdGluIEFtZXJpY2EsIE1leGljbyBDaXR5LCBNZXhpY28uPC9hdXRoLWFkZHJlc3M+PHRp
dGxlcz48dGl0bGU+RWNvbm9taWMgaW1wYWN0IG9mIGRlbmd1ZSBpbiBNZXhpY28gY29uc2lkZXJp
bmcgcmVwb3J0ZWQgY2FzZXMgZm9yIDIwMTIgdG8gMjAxNjwvdGl0bGU+PHNlY29uZGFyeS10aXRs
ZT5QTG9TIE5lZ2wgVHJvcCBEaXM8L3NlY29uZGFyeS10aXRsZT48L3RpdGxlcz48cGVyaW9kaWNh
bD48ZnVsbC10aXRsZT5QTG9TIE5lZ2wgVHJvcCBEaXM8L2Z1bGwtdGl0bGU+PC9wZXJpb2RpY2Fs
PjxwYWdlcz5lMDAwNjkzODwvcGFnZXM+PHZvbHVtZT4xMjwvdm9sdW1lPjxudW1iZXI+MTI8L251
bWJlcj48ZWRpdGlvbj4yMDE4LzEyLzE1PC9lZGl0aW9uPjxrZXl3b3Jkcz48a2V5d29yZD5BZG9s
ZXNjZW50PC9rZXl3b3JkPjxrZXl3b3JkPkFkdWx0PC9rZXl3b3JkPjxrZXl3b3JkPkFnZWQ8L2tl
eXdvcmQ+PGtleXdvcmQ+Q2FyZWdpdmVyczwva2V5d29yZD48a2V5d29yZD5DaGlsZDwva2V5d29y
ZD48a2V5d29yZD5DaGlsZCwgUHJlc2Nob29sPC9rZXl3b3JkPjxrZXl3b3JkPkRlbmd1ZS8qZWNv
bm9taWNzL2VwaWRlbWlvbG9neS9wcmV2ZW50aW9uICZhbXA7IGNvbnRyb2w8L2tleXdvcmQ+PGtl
eXdvcmQ+RGlzYWJsZWQgUGVyc29uczwva2V5d29yZD48a2V5d29yZD5Hb3Zlcm5tZW50IFByb2dy
YW1zPC9rZXl3b3JkPjxrZXl3b3JkPkhlYWx0aCBDYXJlIENvc3RzPC9rZXl3b3JkPjxrZXl3b3Jk
PkhlYWx0aCBFeHBlbmRpdHVyZXM8L2tleXdvcmQ+PGtleXdvcmQ+SHVtYW5zPC9rZXl3b3JkPjxr
ZXl3b3JkPkluZmFudDwva2V5d29yZD48a2V5d29yZD5NZXhpY28vZXBpZGVtaW9sb2d5PC9rZXl3
b3JkPjxrZXl3b3JkPk1pZGRsZSBBZ2VkPC9rZXl3b3JkPjxrZXl3b3JkPlF1YWxpdHktQWRqdXN0
ZWQgTGlmZSBZZWFyczwva2V5d29yZD48a2V5d29yZD5TZXZlcmUgRGVuZ3VlLyplY29ub21pY3Mv
ZXBpZGVtaW9sb2d5L3ByZXZlbnRpb24gJmFtcDsgY29udHJvbDwva2V5d29yZD48a2V5d29yZD5Z
b3VuZyBBZHVsdDwva2V5d29yZD48L2tleXdvcmRzPjxkYXRlcz48eWVhcj4yMDE4PC95ZWFyPjxw
dWItZGF0ZXM+PGRhdGU+RGVjPC9kYXRlPjwvcHViLWRhdGVzPjwvZGF0ZXM+PGlzYm4+MTkzNS0y
NzM1IChFbGVjdHJvbmljKSYjeEQ7MTkzNS0yNzI3IChMaW5raW5nKTwvaXNibj48YWNjZXNzaW9u
LW51bT4zMDU1MDU2OTwvYWNjZXNzaW9uLW51bT48dXJscz48cmVsYXRlZC11cmxzPjx1cmw+aHR0
cHM6Ly93d3cubmNiaS5ubG0ubmloLmdvdi9wdWJtZWQvMzA1NTA1Njk8L3VybD48L3JlbGF0ZWQt
dXJscz48L3VybHM+PGN1c3RvbTI+UE1DNjMxMDI4OCBmb2xsb3dpbmcgY29tcGV0aW5nIGludGVy
ZXN0czogSlJDIGlzIG1lbWJlciBvZiB0aGUgU2NpZW50aWZpYyBBZHZpc29yeSBCb2FyZCBvbiBE
ZW5ndWUgVmFjY2luZSBmcm9tIFNhbm9maSBQYXN0ZXVyIGFuZCBoYXMgcmVjZWl2ZWQgaG9ub3Jh
cmlhIGZvciB0aGVpciBwYXJ0aWNpcGF0aW9uLiBKUkMgaGFzIGFsc28gcmVjZWl2ZWQgZnVuZGlu
ZyBmb3Igc2NpZW50aWZpYyByZXNlYXJjaCBmcm9tIFNhbm9maSBQYXN0ZXVyLiBKR0xZIGlzIGFu
IGVtcGxveWVlIG9mIFNhbm9maSBQYXN0ZXVyLiBUaGlzIGRvZXMgbm90IGFsdGVyIG91ciBhZGhl
cmVuY2UgdG8gYWxsIFBMT1MgcG9saWNpZXMgb24gc2hhcmluZyBkYXRhIGFuZCBtYXRlcmlhbHMu
PC9jdXN0b20yPjxlbGVjdHJvbmljLXJlc291cmNlLW51bT4xMC4xMzcxL2pvdXJuYWwucG50ZC4w
MDA2OTM4PC9lbGVjdHJvbmljLXJlc291cmNlLW51bT48L3JlY29yZD48L0NpdGU+PC9FbmROb3Rl
Pn==
</w:fldData>
        </w:fldChar>
      </w:r>
      <w:r w:rsidRPr="00E7544F">
        <w:instrText xml:space="preserve"> ADDIN EN.CITE.DATA </w:instrText>
      </w:r>
      <w:r w:rsidRPr="00E7544F">
        <w:fldChar w:fldCharType="end"/>
      </w:r>
      <w:r w:rsidRPr="00E7544F">
        <w:fldChar w:fldCharType="separate"/>
      </w:r>
      <w:r w:rsidRPr="00E7544F">
        <w:rPr>
          <w:noProof/>
        </w:rPr>
        <w:t>(19, 20)</w:t>
      </w:r>
      <w:r w:rsidRPr="00E7544F">
        <w:fldChar w:fldCharType="end"/>
      </w:r>
      <w:r w:rsidRPr="00E7544F">
        <w:t xml:space="preserve">, Panama </w:t>
      </w:r>
      <w:r w:rsidRPr="00E7544F">
        <w:fldChar w:fldCharType="begin"/>
      </w:r>
      <w:r w:rsidRPr="00E7544F">
        <w:instrText xml:space="preserve"> ADDIN EN.CITE &lt;EndNote&gt;&lt;Cite&gt;&lt;Author&gt;Armien&lt;/Author&gt;&lt;Year&gt;2008&lt;/Year&gt;&lt;RecNum&gt;105&lt;/RecNum&gt;&lt;DisplayText&gt;(1)&lt;/DisplayText&gt;&lt;record&gt;&lt;rec-number&gt;105&lt;/rec-number&gt;&lt;foreign-keys&gt;&lt;key app="EN" db-id="e5d5s5vpfdxxrhe00srxxvdwzzav529p00pa" timestamp="1646497648"&gt;105&lt;/key&gt;&lt;/foreign-keys&gt;&lt;ref-type name="Journal Article"&gt;17&lt;/ref-type&gt;&lt;contributors&gt;&lt;authors&gt;&lt;author&gt;Armien, B.&lt;/author&gt;&lt;author&gt;Suaya, J. A.&lt;/author&gt;&lt;author&gt;Quiroz, E.&lt;/author&gt;&lt;author&gt;Sah, B. K.&lt;/author&gt;&lt;author&gt;Bayard, V.&lt;/author&gt;&lt;author&gt;Marchena, L.&lt;/author&gt;&lt;author&gt;Campos, C.&lt;/author&gt;&lt;author&gt;Shepard, D. S.&lt;/author&gt;&lt;/authors&gt;&lt;/contributors&gt;&lt;auth-address&gt;Department of Genomics and Proteomics, Instituto Conmemorativo Gorgas de Estudio de la Salud, Panama. barmien@gorgas.gob.pa&lt;/auth-address&gt;&lt;titles&gt;&lt;title&gt;Clinical characteristics and national economic cost of the 2005 dengue epidemic in Panama&lt;/title&gt;&lt;secondary-title&gt;Am J Trop Med Hyg&lt;/secondary-title&gt;&lt;/titles&gt;&lt;periodical&gt;&lt;full-title&gt;Am J Trop Med Hyg&lt;/full-title&gt;&lt;/periodical&gt;&lt;pages&gt;364-71&lt;/pages&gt;&lt;volume&gt;79&lt;/volume&gt;&lt;number&gt;3&lt;/number&gt;&lt;edition&gt;2008/09/12&lt;/edition&gt;&lt;keywords&gt;&lt;keyword&gt;Adult&lt;/keyword&gt;&lt;keyword&gt;Ambulatory Care/economics&lt;/keyword&gt;&lt;keyword&gt;Child&lt;/keyword&gt;&lt;keyword&gt;*Cost of Illness&lt;/keyword&gt;&lt;keyword&gt;Dengue/*economics/*epidemiology/mortality&lt;/keyword&gt;&lt;keyword&gt;Disease Outbreaks/*economics&lt;/keyword&gt;&lt;keyword&gt;Female&lt;/keyword&gt;&lt;keyword&gt;Health Care Costs/*statistics &amp;amp; numerical data&lt;/keyword&gt;&lt;keyword&gt;Hospitalization/economics&lt;/keyword&gt;&lt;keyword&gt;Humans&lt;/keyword&gt;&lt;keyword&gt;Male&lt;/keyword&gt;&lt;keyword&gt;Panama/epidemiology&lt;/keyword&gt;&lt;keyword&gt;Prospective Studies&lt;/keyword&gt;&lt;/keywords&gt;&lt;dates&gt;&lt;year&gt;2008&lt;/year&gt;&lt;pub-dates&gt;&lt;date&gt;Sep&lt;/date&gt;&lt;/pub-dates&gt;&lt;/dates&gt;&lt;isbn&gt;1476-1645 (Electronic)&amp;#xD;0002-9637 (Linking)&lt;/isbn&gt;&lt;accession-num&gt;18784227&lt;/accession-num&gt;&lt;urls&gt;&lt;related-urls&gt;&lt;url&gt;https://www.ncbi.nlm.nih.gov/pubmed/18784227&lt;/url&gt;&lt;/related-urls&gt;&lt;/urls&gt;&lt;/record&gt;&lt;/Cite&gt;&lt;/EndNote&gt;</w:instrText>
      </w:r>
      <w:r w:rsidRPr="00E7544F">
        <w:fldChar w:fldCharType="separate"/>
      </w:r>
      <w:r w:rsidRPr="00E7544F">
        <w:rPr>
          <w:noProof/>
        </w:rPr>
        <w:t>(1)</w:t>
      </w:r>
      <w:r w:rsidRPr="00E7544F">
        <w:fldChar w:fldCharType="end"/>
      </w:r>
      <w:r w:rsidRPr="00E7544F">
        <w:t xml:space="preserve">, Paraguay </w:t>
      </w:r>
      <w:r w:rsidRPr="00E7544F">
        <w:fldChar w:fldCharType="begin"/>
      </w:r>
      <w:r w:rsidRPr="00E7544F">
        <w:instrText xml:space="preserve"> ADDIN EN.CITE &lt;EndNote&gt;&lt;Cite&gt;&lt;Author&gt;Cuellar&lt;/Author&gt;&lt;Year&gt;2020&lt;/Year&gt;&lt;RecNum&gt;52&lt;/RecNum&gt;&lt;DisplayText&gt;(7)&lt;/DisplayText&gt;&lt;record&gt;&lt;rec-number&gt;52&lt;/rec-number&gt;&lt;foreign-keys&gt;&lt;key app="EN" db-id="e5d5s5vpfdxxrhe00srxxvdwzzav529p00pa" timestamp="1638136455"&gt;52&lt;/key&gt;&lt;/foreign-keys&gt;&lt;ref-type name="Journal Article"&gt;17&lt;/ref-type&gt;&lt;contributors&gt;&lt;authors&gt;&lt;author&gt;Cuellar, C. M.&lt;/author&gt;&lt;author&gt;Lovera, D.&lt;/author&gt;&lt;author&gt;Merlo, O.&lt;/author&gt;&lt;author&gt;Arbo, A.&lt;/author&gt;&lt;/authors&gt;&lt;/contributors&gt;&lt;auth-address&gt;Instituto de Medicina Tropical, Paraguay.&lt;/auth-address&gt;&lt;titles&gt;&lt;title&gt;[Dengue economic impact in Paraguay]&lt;/title&gt;&lt;secondary-title&gt;Rev Chilena Infectol&lt;/secondary-title&gt;&lt;/titles&gt;&lt;periodical&gt;&lt;full-title&gt;Rev Chilena Infectol&lt;/full-title&gt;&lt;/periodical&gt;&lt;pages&gt;356-361&lt;/pages&gt;&lt;volume&gt;37&lt;/volume&gt;&lt;number&gt;4&lt;/number&gt;&lt;edition&gt;2021/01/06&lt;/edition&gt;&lt;keywords&gt;&lt;keyword&gt;Cost of Illness&lt;/keyword&gt;&lt;keyword&gt;*Dengue/epidemiology&lt;/keyword&gt;&lt;keyword&gt;Humans&lt;/keyword&gt;&lt;keyword&gt;Outpatients&lt;/keyword&gt;&lt;keyword&gt;Paraguay/epidemiology&lt;/keyword&gt;&lt;/keywords&gt;&lt;dates&gt;&lt;year&gt;2020&lt;/year&gt;&lt;pub-dates&gt;&lt;date&gt;Aug&lt;/date&gt;&lt;/pub-dates&gt;&lt;/dates&gt;&lt;orig-pub&gt;Impacto economico del dengue en Paraguay.&lt;/orig-pub&gt;&lt;isbn&gt;0717-6341 (Electronic)&amp;#xD;0716-1018 (Linking)&lt;/isbn&gt;&lt;accession-num&gt;33399655&lt;/accession-num&gt;&lt;urls&gt;&lt;related-urls&gt;&lt;url&gt;https://www.ncbi.nlm.nih.gov/pubmed/33399655&lt;/url&gt;&lt;/related-urls&gt;&lt;/urls&gt;&lt;electronic-resource-num&gt;10.4067/S0716-10182020000400356&lt;/electronic-resource-num&gt;&lt;/record&gt;&lt;/Cite&gt;&lt;/EndNote&gt;</w:instrText>
      </w:r>
      <w:r w:rsidRPr="00E7544F">
        <w:fldChar w:fldCharType="separate"/>
      </w:r>
      <w:r w:rsidRPr="00E7544F">
        <w:rPr>
          <w:noProof/>
        </w:rPr>
        <w:t>(7)</w:t>
      </w:r>
      <w:r w:rsidRPr="00E7544F">
        <w:fldChar w:fldCharType="end"/>
      </w:r>
      <w:r w:rsidRPr="00E7544F">
        <w:t xml:space="preserve">, Peru </w:t>
      </w:r>
      <w:r w:rsidRPr="00E7544F">
        <w:fldChar w:fldCharType="begin"/>
      </w:r>
      <w:r w:rsidRPr="00E7544F">
        <w:instrText xml:space="preserve"> ADDIN EN.CITE &lt;EndNote&gt;&lt;Cite&gt;&lt;Author&gt;Stahl&lt;/Author&gt;&lt;Year&gt;2013&lt;/Year&gt;&lt;RecNum&gt;42&lt;/RecNum&gt;&lt;DisplayText&gt;(14)&lt;/DisplayText&gt;&lt;record&gt;&lt;rec-number&gt;42&lt;/rec-number&gt;&lt;foreign-keys&gt;&lt;key app="EN" db-id="e5d5s5vpfdxxrhe00srxxvdwzzav529p00pa" timestamp="1638136260"&gt;42&lt;/key&gt;&lt;/foreign-keys&gt;&lt;ref-type name="Journal Article"&gt;17&lt;/ref-type&gt;&lt;contributors&gt;&lt;authors&gt;&lt;author&gt;Stahl, H. C.&lt;/author&gt;&lt;author&gt;Butenschoen, V. M.&lt;/author&gt;&lt;author&gt;Tran, H. T.&lt;/author&gt;&lt;author&gt;Gozzer, E.&lt;/author&gt;&lt;author&gt;Skewes, R.&lt;/author&gt;&lt;author&gt;Mahendradhata, Y.&lt;/author&gt;&lt;author&gt;Runge-Ranzinger, S.&lt;/author&gt;&lt;author&gt;Kroeger, A.&lt;/author&gt;&lt;author&gt;Farlow, A.&lt;/author&gt;&lt;/authors&gt;&lt;/contributors&gt;&lt;auth-address&gt;Global Health Task Force, Freiburg University Medical Center, Freiburg im Breisgau, Germany. hcstahl@gmail.com.&lt;/auth-address&gt;&lt;titles&gt;&lt;title&gt;Cost of dengue outbreaks: literature review and country case studies&lt;/title&gt;&lt;secondary-title&gt;BMC Public Health&lt;/secondary-title&gt;&lt;/titles&gt;&lt;periodical&gt;&lt;full-title&gt;BMC Public Health&lt;/full-title&gt;&lt;/periodical&gt;&lt;pages&gt;1048&lt;/pages&gt;&lt;volume&gt;13&lt;/volume&gt;&lt;edition&gt;2013/11/08&lt;/edition&gt;&lt;keywords&gt;&lt;keyword&gt;*Cost of Illness&lt;/keyword&gt;&lt;keyword&gt;Cost-Benefit Analysis&lt;/keyword&gt;&lt;keyword&gt;Dengue/*economics/epidemiology/prevention &amp;amp; control&lt;/keyword&gt;&lt;keyword&gt;Disease Outbreaks/*economics/prevention &amp;amp; control&lt;/keyword&gt;&lt;keyword&gt;Dominican Republic/epidemiology&lt;/keyword&gt;&lt;keyword&gt;Humans&lt;/keyword&gt;&lt;keyword&gt;Indonesia/epidemiology&lt;/keyword&gt;&lt;keyword&gt;Peru/epidemiology&lt;/keyword&gt;&lt;keyword&gt;Vietnam/epidemiology&lt;/keyword&gt;&lt;/keywords&gt;&lt;dates&gt;&lt;year&gt;2013&lt;/year&gt;&lt;pub-dates&gt;&lt;date&gt;Nov 6&lt;/date&gt;&lt;/pub-dates&gt;&lt;/dates&gt;&lt;isbn&gt;1471-2458 (Electronic)&amp;#xD;1471-2458 (Linking)&lt;/isbn&gt;&lt;accession-num&gt;24195519&lt;/accession-num&gt;&lt;urls&gt;&lt;related-urls&gt;&lt;url&gt;https://www.ncbi.nlm.nih.gov/pubmed/24195519&lt;/url&gt;&lt;/related-urls&gt;&lt;/urls&gt;&lt;custom2&gt;PMC4228321&lt;/custom2&gt;&lt;electronic-resource-num&gt;10.1186/1471-2458-13-1048&lt;/electronic-resource-num&gt;&lt;/record&gt;&lt;/Cite&gt;&lt;/EndNote&gt;</w:instrText>
      </w:r>
      <w:r w:rsidRPr="00E7544F">
        <w:fldChar w:fldCharType="separate"/>
      </w:r>
      <w:r w:rsidRPr="00E7544F">
        <w:rPr>
          <w:noProof/>
        </w:rPr>
        <w:t>(14)</w:t>
      </w:r>
      <w:r w:rsidRPr="00E7544F">
        <w:fldChar w:fldCharType="end"/>
      </w:r>
      <w:r w:rsidRPr="00E7544F">
        <w:t xml:space="preserve">, Puerto Rico </w:t>
      </w:r>
      <w:r w:rsidRPr="00E7544F">
        <w:fldChar w:fldCharType="begin"/>
      </w:r>
      <w:r w:rsidRPr="00E7544F">
        <w:instrText xml:space="preserve"> ADDIN EN.CITE &lt;EndNote&gt;&lt;Cite&gt;&lt;Author&gt;Perez-Guerra&lt;/Author&gt;&lt;Year&gt;2010&lt;/Year&gt;&lt;RecNum&gt;69&lt;/RecNum&gt;&lt;DisplayText&gt;(11)&lt;/DisplayText&gt;&lt;record&gt;&lt;rec-number&gt;69&lt;/rec-number&gt;&lt;foreign-keys&gt;&lt;key app="EN" db-id="e5d5s5vpfdxxrhe00srxxvdwzzav529p00pa" timestamp="1638137112"&gt;69&lt;/key&gt;&lt;/foreign-keys&gt;&lt;ref-type name="Journal Article"&gt;17&lt;/ref-type&gt;&lt;contributors&gt;&lt;authors&gt;&lt;author&gt;Perez-Guerra, C&lt;/author&gt;&lt;author&gt;Halasa, Y&lt;/author&gt;&lt;author&gt;Rivera, R&lt;/author&gt;&lt;author&gt;Peña, M &lt;/author&gt;&lt;author&gt;Ramírez, V &lt;/author&gt;&lt;author&gt;Cano, MP&lt;/author&gt;&lt;author&gt;Shepard, DS &lt;/author&gt;&lt;/authors&gt;&lt;/contributors&gt;&lt;titles&gt;&lt;title&gt;Economic cost of dengue public prevention activities in Puerto Rico&lt;/title&gt;&lt;secondary-title&gt;Dengue Bull&lt;/secondary-title&gt;&lt;/titles&gt;&lt;periodical&gt;&lt;full-title&gt;Dengue Bull&lt;/full-title&gt;&lt;/periodical&gt;&lt;pages&gt;13–23&lt;/pages&gt;&lt;volume&gt;34&lt;/volume&gt;&lt;dates&gt;&lt;year&gt;2010&lt;/year&gt;&lt;/dates&gt;&lt;urls&gt;&lt;/urls&gt;&lt;/record&gt;&lt;/Cite&gt;&lt;/EndNote&gt;</w:instrText>
      </w:r>
      <w:r w:rsidRPr="00E7544F">
        <w:fldChar w:fldCharType="separate"/>
      </w:r>
      <w:r w:rsidRPr="00E7544F">
        <w:rPr>
          <w:noProof/>
        </w:rPr>
        <w:t>(11)</w:t>
      </w:r>
      <w:r w:rsidRPr="00E7544F">
        <w:fldChar w:fldCharType="end"/>
      </w:r>
      <w:r w:rsidRPr="00E7544F">
        <w:t xml:space="preserve">, Singapore </w:t>
      </w:r>
      <w:r w:rsidRPr="00E7544F">
        <w:fldChar w:fldCharType="begin">
          <w:fldData xml:space="preserve">PEVuZE5vdGU+PENpdGU+PEF1dGhvcj5DYXJyYXNjbzwvQXV0aG9yPjxZZWFyPjIwMTE8L1llYXI+
PFJlY051bT4zMzwvUmVjTnVtPjxEaXNwbGF5VGV4dD4oMjMpPC9EaXNwbGF5VGV4dD48cmVjb3Jk
PjxyZWMtbnVtYmVyPjMzPC9yZWMtbnVtYmVyPjxmb3JlaWduLWtleXM+PGtleSBhcHA9IkVOIiBk
Yi1pZD0iZTVkNXM1dnBmZHh4cmhlMDBzcnh4dmR3enphdjUyOXAwMHBhIiB0aW1lc3RhbXA9IjE2
MzgxMzYxMDYiPjMzPC9rZXk+PC9mb3JlaWduLWtleXM+PHJlZi10eXBlIG5hbWU9IkpvdXJuYWwg
QXJ0aWNsZSI+MTc8L3JlZi10eXBlPjxjb250cmlidXRvcnM+PGF1dGhvcnM+PGF1dGhvcj5DYXJy
YXNjbywgTC4gUi48L2F1dGhvcj48YXV0aG9yPkxlZSwgTC4gSy48L2F1dGhvcj48YXV0aG9yPkxl
ZSwgVi4gSi48L2F1dGhvcj48YXV0aG9yPk9vaSwgRS4gRS48L2F1dGhvcj48YXV0aG9yPlNoZXBh
cmQsIEQuIFMuPC9hdXRob3I+PGF1dGhvcj5UaGVpbiwgVC4gTC48L2F1dGhvcj48YXV0aG9yPkdh
biwgVi48L2F1dGhvcj48YXV0aG9yPkNvb2ssIEEuIFIuPC9hdXRob3I+PGF1dGhvcj5MeWUsIEQu
PC9hdXRob3I+PGF1dGhvcj5OZywgTC4gQy48L2F1dGhvcj48YXV0aG9yPkxlbywgWS4gUy48L2F1
dGhvcj48L2F1dGhvcnM+PC9jb250cmlidXRvcnM+PGF1dGgtYWRkcmVzcz5EZXBhcnRtZW50IG9m
IFN0YXRpc3RpY3MgYW5kIEFwcGxpZWQgUHJvYmFiaWxpdHksIE5hdGlvbmFsIFVuaXZlcnNpdHkg
b2YgU2luZ2Fwb3JlLCBTaW5nYXBvcmUsIFNpbmdhcG9yZS48L2F1dGgtYWRkcmVzcz48dGl0bGVz
Pjx0aXRsZT5FY29ub21pYyBpbXBhY3Qgb2YgZGVuZ3VlIGlsbG5lc3MgYW5kIHRoZSBjb3N0LWVm
ZmVjdGl2ZW5lc3Mgb2YgZnV0dXJlIHZhY2NpbmF0aW9uIHByb2dyYW1zIGluIFNpbmdhcG9yZTwv
dGl0bGU+PHNlY29uZGFyeS10aXRsZT5QTG9TIE5lZ2wgVHJvcCBEaXM8L3NlY29uZGFyeS10aXRs
ZT48L3RpdGxlcz48cGVyaW9kaWNhbD48ZnVsbC10aXRsZT5QTG9TIE5lZ2wgVHJvcCBEaXM8L2Z1
bGwtdGl0bGU+PC9wZXJpb2RpY2FsPjxwYWdlcz5lMTQyNjwvcGFnZXM+PHZvbHVtZT41PC92b2x1
bWU+PG51bWJlcj4xMjwvbnVtYmVyPjxlZGl0aW9uPjIwMTEvMTIvMzA8L2VkaXRpb24+PGtleXdv
cmRzPjxrZXl3b3JkPkFkb2xlc2NlbnQ8L2tleXdvcmQ+PGtleXdvcmQ+QWR1bHQ8L2tleXdvcmQ+
PGtleXdvcmQ+QWdlZDwva2V5d29yZD48a2V5d29yZD5BZ2VkLCA4MCBhbmQgb3Zlcjwva2V5d29y
ZD48a2V5d29yZD5DaGlsZDwva2V5d29yZD48a2V5d29yZD5DaGlsZCwgUHJlc2Nob29sPC9rZXl3
b3JkPjxrZXl3b3JkPkNvc3QtQmVuZWZpdCBBbmFseXNpczwva2V5d29yZD48a2V5d29yZD5EZW5n
dWUvKmVjb25vbWljcy8qZXBpZGVtaW9sb2d5L3ByZXZlbnRpb24gJmFtcDsgY29udHJvbDwva2V5
d29yZD48a2V5d29yZD5EZW5ndWUgVmFjY2luZXMvYWRtaW5pc3RyYXRpb24gJmFtcDsgZG9zYWdl
LyplY29ub21pY3MvKmltbXVub2xvZ3k8L2tleXdvcmQ+PGtleXdvcmQ+RmVtYWxlPC9rZXl3b3Jk
PjxrZXl3b3JkPkh1bWFuczwva2V5d29yZD48a2V5d29yZD5JbmZhbnQ8L2tleXdvcmQ+PGtleXdv
cmQ+SW5mYW50LCBOZXdib3JuPC9rZXl3b3JkPjxrZXl3b3JkPk1hbGU8L2tleXdvcmQ+PGtleXdv
cmQ+TWlkZGxlIEFnZWQ8L2tleXdvcmQ+PGtleXdvcmQ+U2luZ2Fwb3JlL2VwaWRlbWlvbG9neTwv
a2V5d29yZD48a2V5d29yZD5WYWNjaW5hdGlvbi8qZWNvbm9taWNzPC9rZXl3b3JkPjxrZXl3b3Jk
PllvdW5nIEFkdWx0PC9rZXl3b3JkPjwva2V5d29yZHM+PGRhdGVzPjx5ZWFyPjIwMTE8L3llYXI+
PHB1Yi1kYXRlcz48ZGF0ZT5EZWM8L2RhdGU+PC9wdWItZGF0ZXM+PC9kYXRlcz48aXNibj4xOTM1
LTI3MzUgKEVsZWN0cm9uaWMpJiN4RDsxOTM1LTI3MjcgKExpbmtpbmcpPC9pc2JuPjxhY2Nlc3Np
b24tbnVtPjIyMjA2MDI4PC9hY2Nlc3Npb24tbnVtPjx1cmxzPjxyZWxhdGVkLXVybHM+PHVybD5o
dHRwczovL3d3dy5uY2JpLm5sbS5uaWguZ292L3B1Ym1lZC8yMjIwNjAyODwvdXJsPjwvcmVsYXRl
ZC11cmxzPjwvdXJscz48Y3VzdG9tMj5QTUMzMjQzNzA0PC9jdXN0b20yPjxlbGVjdHJvbmljLXJl
c291cmNlLW51bT4xMC4xMzcxL2pvdXJuYWwucG50ZC4wMDAxNDI2PC9lbGVjdHJvbmljLXJlc291
cmNlLW51bT48L3JlY29yZD48L0NpdGU+PC9FbmROb3RlPn==
</w:fldData>
        </w:fldChar>
      </w:r>
      <w:r w:rsidRPr="00E7544F">
        <w:instrText xml:space="preserve"> ADDIN EN.CITE </w:instrText>
      </w:r>
      <w:r w:rsidRPr="00E7544F">
        <w:fldChar w:fldCharType="begin">
          <w:fldData xml:space="preserve">PEVuZE5vdGU+PENpdGU+PEF1dGhvcj5DYXJyYXNjbzwvQXV0aG9yPjxZZWFyPjIwMTE8L1llYXI+
PFJlY051bT4zMzwvUmVjTnVtPjxEaXNwbGF5VGV4dD4oMjMpPC9EaXNwbGF5VGV4dD48cmVjb3Jk
PjxyZWMtbnVtYmVyPjMzPC9yZWMtbnVtYmVyPjxmb3JlaWduLWtleXM+PGtleSBhcHA9IkVOIiBk
Yi1pZD0iZTVkNXM1dnBmZHh4cmhlMDBzcnh4dmR3enphdjUyOXAwMHBhIiB0aW1lc3RhbXA9IjE2
MzgxMzYxMDYiPjMzPC9rZXk+PC9mb3JlaWduLWtleXM+PHJlZi10eXBlIG5hbWU9IkpvdXJuYWwg
QXJ0aWNsZSI+MTc8L3JlZi10eXBlPjxjb250cmlidXRvcnM+PGF1dGhvcnM+PGF1dGhvcj5DYXJy
YXNjbywgTC4gUi48L2F1dGhvcj48YXV0aG9yPkxlZSwgTC4gSy48L2F1dGhvcj48YXV0aG9yPkxl
ZSwgVi4gSi48L2F1dGhvcj48YXV0aG9yPk9vaSwgRS4gRS48L2F1dGhvcj48YXV0aG9yPlNoZXBh
cmQsIEQuIFMuPC9hdXRob3I+PGF1dGhvcj5UaGVpbiwgVC4gTC48L2F1dGhvcj48YXV0aG9yPkdh
biwgVi48L2F1dGhvcj48YXV0aG9yPkNvb2ssIEEuIFIuPC9hdXRob3I+PGF1dGhvcj5MeWUsIEQu
PC9hdXRob3I+PGF1dGhvcj5OZywgTC4gQy48L2F1dGhvcj48YXV0aG9yPkxlbywgWS4gUy48L2F1
dGhvcj48L2F1dGhvcnM+PC9jb250cmlidXRvcnM+PGF1dGgtYWRkcmVzcz5EZXBhcnRtZW50IG9m
IFN0YXRpc3RpY3MgYW5kIEFwcGxpZWQgUHJvYmFiaWxpdHksIE5hdGlvbmFsIFVuaXZlcnNpdHkg
b2YgU2luZ2Fwb3JlLCBTaW5nYXBvcmUsIFNpbmdhcG9yZS48L2F1dGgtYWRkcmVzcz48dGl0bGVz
Pjx0aXRsZT5FY29ub21pYyBpbXBhY3Qgb2YgZGVuZ3VlIGlsbG5lc3MgYW5kIHRoZSBjb3N0LWVm
ZmVjdGl2ZW5lc3Mgb2YgZnV0dXJlIHZhY2NpbmF0aW9uIHByb2dyYW1zIGluIFNpbmdhcG9yZTwv
dGl0bGU+PHNlY29uZGFyeS10aXRsZT5QTG9TIE5lZ2wgVHJvcCBEaXM8L3NlY29uZGFyeS10aXRs
ZT48L3RpdGxlcz48cGVyaW9kaWNhbD48ZnVsbC10aXRsZT5QTG9TIE5lZ2wgVHJvcCBEaXM8L2Z1
bGwtdGl0bGU+PC9wZXJpb2RpY2FsPjxwYWdlcz5lMTQyNjwvcGFnZXM+PHZvbHVtZT41PC92b2x1
bWU+PG51bWJlcj4xMjwvbnVtYmVyPjxlZGl0aW9uPjIwMTEvMTIvMzA8L2VkaXRpb24+PGtleXdv
cmRzPjxrZXl3b3JkPkFkb2xlc2NlbnQ8L2tleXdvcmQ+PGtleXdvcmQ+QWR1bHQ8L2tleXdvcmQ+
PGtleXdvcmQ+QWdlZDwva2V5d29yZD48a2V5d29yZD5BZ2VkLCA4MCBhbmQgb3Zlcjwva2V5d29y
ZD48a2V5d29yZD5DaGlsZDwva2V5d29yZD48a2V5d29yZD5DaGlsZCwgUHJlc2Nob29sPC9rZXl3
b3JkPjxrZXl3b3JkPkNvc3QtQmVuZWZpdCBBbmFseXNpczwva2V5d29yZD48a2V5d29yZD5EZW5n
dWUvKmVjb25vbWljcy8qZXBpZGVtaW9sb2d5L3ByZXZlbnRpb24gJmFtcDsgY29udHJvbDwva2V5
d29yZD48a2V5d29yZD5EZW5ndWUgVmFjY2luZXMvYWRtaW5pc3RyYXRpb24gJmFtcDsgZG9zYWdl
LyplY29ub21pY3MvKmltbXVub2xvZ3k8L2tleXdvcmQ+PGtleXdvcmQ+RmVtYWxlPC9rZXl3b3Jk
PjxrZXl3b3JkPkh1bWFuczwva2V5d29yZD48a2V5d29yZD5JbmZhbnQ8L2tleXdvcmQ+PGtleXdv
cmQ+SW5mYW50LCBOZXdib3JuPC9rZXl3b3JkPjxrZXl3b3JkPk1hbGU8L2tleXdvcmQ+PGtleXdv
cmQ+TWlkZGxlIEFnZWQ8L2tleXdvcmQ+PGtleXdvcmQ+U2luZ2Fwb3JlL2VwaWRlbWlvbG9neTwv
a2V5d29yZD48a2V5d29yZD5WYWNjaW5hdGlvbi8qZWNvbm9taWNzPC9rZXl3b3JkPjxrZXl3b3Jk
PllvdW5nIEFkdWx0PC9rZXl3b3JkPjwva2V5d29yZHM+PGRhdGVzPjx5ZWFyPjIwMTE8L3llYXI+
PHB1Yi1kYXRlcz48ZGF0ZT5EZWM8L2RhdGU+PC9wdWItZGF0ZXM+PC9kYXRlcz48aXNibj4xOTM1
LTI3MzUgKEVsZWN0cm9uaWMpJiN4RDsxOTM1LTI3MjcgKExpbmtpbmcpPC9pc2JuPjxhY2Nlc3Np
b24tbnVtPjIyMjA2MDI4PC9hY2Nlc3Npb24tbnVtPjx1cmxzPjxyZWxhdGVkLXVybHM+PHVybD5o
dHRwczovL3d3dy5uY2JpLm5sbS5uaWguZ292L3B1Ym1lZC8yMjIwNjAyODwvdXJsPjwvcmVsYXRl
ZC11cmxzPjwvdXJscz48Y3VzdG9tMj5QTUMzMjQzNzA0PC9jdXN0b20yPjxlbGVjdHJvbmljLXJl
c291cmNlLW51bT4xMC4xMzcxL2pvdXJuYWwucG50ZC4wMDAxNDI2PC9lbGVjdHJvbmljLXJlc291
cmNlLW51bT48L3JlY29yZD48L0NpdGU+PC9FbmROb3RlPn==
</w:fldData>
        </w:fldChar>
      </w:r>
      <w:r w:rsidRPr="00E7544F">
        <w:instrText xml:space="preserve"> ADDIN EN.CITE.DATA </w:instrText>
      </w:r>
      <w:r w:rsidRPr="00E7544F">
        <w:fldChar w:fldCharType="end"/>
      </w:r>
      <w:r w:rsidRPr="00E7544F">
        <w:fldChar w:fldCharType="separate"/>
      </w:r>
      <w:r w:rsidRPr="00E7544F">
        <w:rPr>
          <w:noProof/>
        </w:rPr>
        <w:t>(23)</w:t>
      </w:r>
      <w:r w:rsidRPr="00E7544F">
        <w:fldChar w:fldCharType="end"/>
      </w:r>
      <w:r w:rsidRPr="00E7544F">
        <w:t xml:space="preserve">, Sri Lanka </w:t>
      </w:r>
      <w:r w:rsidRPr="00E7544F">
        <w:fldChar w:fldCharType="begin">
          <w:fldData xml:space="preserve">PEVuZE5vdGU+PENpdGU+PEF1dGhvcj5UaGFsYWdhbGE8L0F1dGhvcj48WWVhcj4yMDE2PC9ZZWFy
PjxSZWNOdW0+NTE8L1JlY051bT48RGlzcGxheVRleHQ+KDE3LCAxOCk8L0Rpc3BsYXlUZXh0Pjxy
ZWNvcmQ+PHJlYy1udW1iZXI+NTE8L3JlYy1udW1iZXI+PGZvcmVpZ24ta2V5cz48a2V5IGFwcD0i
RU4iIGRiLWlkPSJlNWQ1czV2cGZkeHhyaGUwMHNyeHh2ZHd6emF2NTI5cDAwcGEiIHRpbWVzdGFt
cD0iMTYzODEzNjM5MiI+NTE8L2tleT48L2ZvcmVpZ24ta2V5cz48cmVmLXR5cGUgbmFtZT0iSm91
cm5hbCBBcnRpY2xlIj4xNzwvcmVmLXR5cGU+PGNvbnRyaWJ1dG9ycz48YXV0aG9ycz48YXV0aG9y
PlRoYWxhZ2FsYSwgTi48L2F1dGhvcj48YXV0aG9yPlRpc3NlcmEsIEguPC9hdXRob3I+PGF1dGhv
cj5QYWxpaGF3YWRhbmEsIFAuPC9hdXRob3I+PGF1dGhvcj5BbWFyYXNpbmdoZSwgQS48L2F1dGhv
cj48YXV0aG9yPkFtYmFnYWhhd2l0YSwgQS48L2F1dGhvcj48YXV0aG9yPldpbGRlci1TbWl0aCwg
QS48L2F1dGhvcj48YXV0aG9yPlNoZXBhcmQsIEQuIFMuPC9hdXRob3I+PGF1dGhvcj5Ub3phbiwg
WS48L2F1dGhvcj48L2F1dGhvcnM+PC9jb250cmlidXRvcnM+PGF1dGgtYWRkcmVzcz5OYXRpb25h
bCBDaGlsZCBIZWFsdGggUHJvZ3JhbW1lLCBGYW1pbHkgSGVhbHRoIEJ1cmVhdSwgTWluaXN0cnkg
b2YgSGVhbHRoLCBDb2xvbWJvLCBTcmkgTGFua2EuJiN4RDtFcGlkZW1pb2xvZ3kgVW5pdCwgTWlu
aXN0cnkgb2YgSGVhbHRoLCBDb2xvbWJvLCBTcmkgTGFua2EuJiN4RDtOYXRpb25hbCBEZW5ndWUg
Q29udHJvbCBVbml0LCBDb2xvbWJvLCBTcmkgTGFua2EuJiN4RDtEZXBhcnRtZW50IG9mIFB1Ymxp
YyBIZWFsdGggYW5kIENsaW5pY2FsIE1lZGljaW5lLCBFcGlkZW1pb2xvZ3kgYW5kIEdsb2JhbCBI
ZWFsdGgsIFVtZWEgVW5pdmVyc2l0eSwgVW1lYSwgU3dlZGVuLiYjeEQ7TGVlIEtvbmcgQ2hpYW4g
U2Nob29sIG9mIE1lZGljaW5lLCBOYW55YW5nIFRlY2hub2xvZ2ljYWwgVW5pdmVyc2l0eSwgU2lu
Z2Fwb3JlLCBTaW5nYXBvcmUuJiN4RDtCcmFuZGVpcyBVbml2ZXJzaXR5LCBUaGUgSGVsbGVyIFNj
aG9vbCBmb3IgU29jaWFsIFBvbGljeSBhbmQgTWFuYWdlbWVudCwgV2FsdGhhbSwgTWFzc2FjaHVz
ZXR0cywgVW5pdGVkIFN0YXRlcyBvZiBBbWVyaWNhLiYjeEQ7SW5zdGl0dXRlIG9mIFB1YmxpYyBI
ZWFsdGgsIEhlaWRlbGJlcmcgVW5pdmVyc2l0eSBNZWRpY2FsIFNjaG9vbCwgSGVpZGVsYmVyZywg
R2VybWFueS4mI3hEO0NvbGxlZ2Ugb2YgR2xvYmFsIFB1YmxpYyBIZWFsdGgsIE5ldyBZb3JrIFVu
aXZlcnNpdHksIE5ldyBZb3JrLCBOZXcgWW9yaywgVW5pdGVkIFN0YXRlcyBvZiBBbWVyaWNhLjwv
YXV0aC1hZGRyZXNzPjx0aXRsZXM+PHRpdGxlPkNvc3RzIG9mIERlbmd1ZSBDb250cm9sIEFjdGl2
aXRpZXMgYW5kIEhvc3BpdGFsaXphdGlvbnMgaW4gdGhlIFB1YmxpYyBIZWFsdGggU2VjdG9yIGR1
cmluZyBhbiBFcGlkZW1pYyBZZWFyIGluIFVyYmFuIFNyaSBMYW5rYTwvdGl0bGU+PHNlY29uZGFy
eS10aXRsZT5QTG9TIE5lZ2wgVHJvcCBEaXM8L3NlY29uZGFyeS10aXRsZT48L3RpdGxlcz48cGVy
aW9kaWNhbD48ZnVsbC10aXRsZT5QTG9TIE5lZ2wgVHJvcCBEaXM8L2Z1bGwtdGl0bGU+PC9wZXJp
b2RpY2FsPjxwYWdlcz5lMDAwNDQ2NjwvcGFnZXM+PHZvbHVtZT4xMDwvdm9sdW1lPjxudW1iZXI+
MjwvbnVtYmVyPjxlZGl0aW9uPjIwMTYvMDIvMjY8L2VkaXRpb24+PGtleXdvcmRzPjxrZXl3b3Jk
PkFkdWx0PC9rZXl3b3JkPjxrZXl3b3JkPkNvc3Qgb2YgSWxsbmVzczwva2V5d29yZD48a2V5d29y
ZD5EZW5ndWUvKmVjb25vbWljcy9lcGlkZW1pb2xvZ3kvdGhlcmFweTwva2V5d29yZD48a2V5d29y
ZD5EaXNlYXNlIE91dGJyZWFrcy9lY29ub21pY3M8L2tleXdvcmQ+PGtleXdvcmQ+RmVtYWxlPC9r
ZXl3b3JkPjxrZXl3b3JkPkhvc3BpdGFsaXphdGlvbi8qZWNvbm9taWNzPC9rZXl3b3JkPjxrZXl3
b3JkPkh1bWFuczwva2V5d29yZD48a2V5d29yZD5NYWxlPC9rZXl3b3JkPjxrZXl3b3JkPlB1Ymxp
YyBIZWFsdGgvKmVjb25vbWljczwva2V5d29yZD48a2V5d29yZD5QdWJsaWMgU2VjdG9yL2Vjb25v
bWljczwva2V5d29yZD48a2V5d29yZD5SZXRyb3NwZWN0aXZlIFN0dWRpZXM8L2tleXdvcmQ+PGtl
eXdvcmQ+U3JpIExhbmthL2VwaWRlbWlvbG9neTwva2V5d29yZD48a2V5d29yZD5VcmJhbiBIZWFs
dGgvKmVjb25vbWljczwva2V5d29yZD48a2V5d29yZD5Zb3VuZyBBZHVsdDwva2V5d29yZD48L2tl
eXdvcmRzPjxkYXRlcz48eWVhcj4yMDE2PC95ZWFyPjxwdWItZGF0ZXM+PGRhdGU+RmViPC9kYXRl
PjwvcHViLWRhdGVzPjwvZGF0ZXM+PGlzYm4+MTkzNS0yNzM1IChFbGVjdHJvbmljKSYjeEQ7MTkz
NS0yNzI3IChMaW5raW5nKTwvaXNibj48YWNjZXNzaW9uLW51bT4yNjkxMDkwNzwvYWNjZXNzaW9u
LW51bT48dXJscz48cmVsYXRlZC11cmxzPjx1cmw+aHR0cHM6Ly93d3cubmNiaS5ubG0ubmloLmdv
di9wdWJtZWQvMjY5MTA5MDc8L3VybD48L3JlbGF0ZWQtdXJscz48L3VybHM+PGN1c3RvbTI+UE1D
NDc2NjA4NjwvY3VzdG9tMj48ZWxlY3Ryb25pYy1yZXNvdXJjZS1udW0+MTAuMTM3MS9qb3VybmFs
LnBudGQuMDAwNDQ2NjwvZWxlY3Ryb25pYy1yZXNvdXJjZS1udW0+PC9yZWNvcmQ+PC9DaXRlPjxD
aXRlPjxBdXRob3I+VGlzc2VyYTwvQXV0aG9yPjxZZWFyPjIwMjA8L1llYXI+PFJlY051bT42NDwv
UmVjTnVtPjxyZWNvcmQ+PHJlYy1udW1iZXI+NjQ8L3JlYy1udW1iZXI+PGZvcmVpZ24ta2V5cz48
a2V5IGFwcD0iRU4iIGRiLWlkPSJlNWQ1czV2cGZkeHhyaGUwMHNyeHh2ZHd6emF2NTI5cDAwcGEi
IHRpbWVzdGFtcD0iMTYzODEzNjU4NiI+NjQ8L2tleT48L2ZvcmVpZ24ta2V5cz48cmVmLXR5cGUg
bmFtZT0iSm91cm5hbCBBcnRpY2xlIj4xNzwvcmVmLXR5cGU+PGNvbnRyaWJ1dG9ycz48YXV0aG9y
cz48YXV0aG9yPlRpc3NlcmEsIEguIEEuPC9hdXRob3I+PGF1dGhvcj5KYXlhbWFubmUsIEIuIEQu
IFcuPC9hdXRob3I+PGF1dGhvcj5SYXV0LCBSLjwvYXV0aG9yPjxhdXRob3I+SmFuYWtpLCBTLiBN
LiBELjwvYXV0aG9yPjxhdXRob3I+VG96YW4sIFkuPC9hdXRob3I+PGF1dGhvcj5TYW1hcmF3ZWVy
YSwgUC4gQy48L2F1dGhvcj48YXV0aG9yPkxpeWFuYWdlLCBQLjwvYXV0aG9yPjxhdXRob3I+R2hv
dXNlLCBBLjwvYXV0aG9yPjxhdXRob3I+Um9kcmlnbywgQy48L2F1dGhvcj48YXV0aG9yPmRlIFNp
bHZhLCBBLiBNLjwvYXV0aG9yPjxhdXRob3I+RmVybmFuZG8sIFMuIEQuPC9hdXRob3I+PC9hdXRo
b3JzPjwvY29udHJpYnV0b3JzPjx0aXRsZXM+PHRpdGxlPlNldmVyZSBEZW5ndWUgRXBpZGVtaWMs
IFNyaSBMYW5rYSwgMjAxNzwvdGl0bGU+PHNlY29uZGFyeS10aXRsZT5FbWVyZyBJbmZlY3QgRGlz
PC9zZWNvbmRhcnktdGl0bGU+PC90aXRsZXM+PHBlcmlvZGljYWw+PGZ1bGwtdGl0bGU+RW1lcmcg
SW5mZWN0IERpczwvZnVsbC10aXRsZT48L3BlcmlvZGljYWw+PHBhZ2VzPjY4Mi02OTE8L3BhZ2Vz
Pjx2b2x1bWU+MjY8L3ZvbHVtZT48bnVtYmVyPjQ8L251bWJlcj48ZWRpdGlvbj4yMDIwLzAzLzE5
PC9lZGl0aW9uPjxrZXl3b3Jkcz48a2V5d29yZD5DaGlsZDwva2V5d29yZD48a2V5d29yZD4qRGVu
Z3VlL2VwaWRlbWlvbG9neTwva2V5d29yZD48a2V5d29yZD4qRGVuZ3VlIFZpcnVzL2dlbmV0aWNz
PC9rZXl3b3JkPjxrZXl3b3JkPipFcGlkZW1pY3M8L2tleXdvcmQ+PGtleXdvcmQ+SHVtYW5zPC9r
ZXl3b3JkPjxrZXl3b3JkPipTZXZlcmUgRGVuZ3VlL2RpYWdub3Npcy9lcGlkZW1pb2xvZ3k8L2tl
eXdvcmQ+PGtleXdvcmQ+U3JpIExhbmthL2VwaWRlbWlvbG9neTwva2V5d29yZD48a2V5d29yZD5Z
b3VuZyBBZHVsdDwva2V5d29yZD48a2V5d29yZD4qRGVuZ3VlPC9rZXl3b3JkPjxrZXl3b3JkPipT
cmkgTGFua2E8L2tleXdvcmQ+PGtleXdvcmQ+KmFnZSBncm91cDwva2V5d29yZD48a2V5d29yZD4q
ZGVuZ3VlIHZpcnVzPC9rZXl3b3JkPjxrZXl3b3JkPiplcGlkZW1pYzwva2V5d29yZD48a2V5d29y
ZD4qbW9zcXVpdG9lczwva2V5d29yZD48a2V5d29yZD4qc2Vyb3R5cGU8L2tleXdvcmQ+PGtleXdv
cmQ+KnN1cnZlaWxsYW5jZTwva2V5d29yZD48a2V5d29yZD4qdmVjdG9yLWJvcm5lIGluZmVjdGlv
bnM8L2tleXdvcmQ+PGtleXdvcmQ+KnZpcnVzZXM8L2tleXdvcmQ+PC9rZXl3b3Jkcz48ZGF0ZXM+
PHllYXI+MjAyMDwveWVhcj48cHViLWRhdGVzPjxkYXRlPkFwcjwvZGF0ZT48L3B1Yi1kYXRlcz48
L2RhdGVzPjxpc2JuPjEwODAtNjA1OSAoRWxlY3Ryb25pYykmI3hEOzEwODAtNjA0MCAoTGlua2lu
Zyk8L2lzYm4+PGFjY2Vzc2lvbi1udW0+MzIxODY0OTA8L2FjY2Vzc2lvbi1udW0+PHVybHM+PHJl
bGF0ZWQtdXJscz48dXJsPmh0dHBzOi8vd3d3Lm5jYmkubmxtLm5paC5nb3YvcHVibWVkLzMyMTg2
NDkwPC91cmw+PC9yZWxhdGVkLXVybHM+PC91cmxzPjxjdXN0b20yPlBNQzcxMDExMDg8L2N1c3Rv
bTI+PGVsZWN0cm9uaWMtcmVzb3VyY2UtbnVtPjEwLjMyMDEvZWlkMjYwNC4xOTA0MzU8L2VsZWN0
cm9uaWMtcmVzb3VyY2UtbnVtPjwvcmVjb3JkPjwvQ2l0ZT48L0VuZE5vdGU+AG==
</w:fldData>
        </w:fldChar>
      </w:r>
      <w:r w:rsidRPr="00E7544F">
        <w:instrText xml:space="preserve"> ADDIN EN.CITE </w:instrText>
      </w:r>
      <w:r w:rsidRPr="00E7544F">
        <w:fldChar w:fldCharType="begin">
          <w:fldData xml:space="preserve">PEVuZE5vdGU+PENpdGU+PEF1dGhvcj5UaGFsYWdhbGE8L0F1dGhvcj48WWVhcj4yMDE2PC9ZZWFy
PjxSZWNOdW0+NTE8L1JlY051bT48RGlzcGxheVRleHQ+KDE3LCAxOCk8L0Rpc3BsYXlUZXh0Pjxy
ZWNvcmQ+PHJlYy1udW1iZXI+NTE8L3JlYy1udW1iZXI+PGZvcmVpZ24ta2V5cz48a2V5IGFwcD0i
RU4iIGRiLWlkPSJlNWQ1czV2cGZkeHhyaGUwMHNyeHh2ZHd6emF2NTI5cDAwcGEiIHRpbWVzdGFt
cD0iMTYzODEzNjM5MiI+NTE8L2tleT48L2ZvcmVpZ24ta2V5cz48cmVmLXR5cGUgbmFtZT0iSm91
cm5hbCBBcnRpY2xlIj4xNzwvcmVmLXR5cGU+PGNvbnRyaWJ1dG9ycz48YXV0aG9ycz48YXV0aG9y
PlRoYWxhZ2FsYSwgTi48L2F1dGhvcj48YXV0aG9yPlRpc3NlcmEsIEguPC9hdXRob3I+PGF1dGhv
cj5QYWxpaGF3YWRhbmEsIFAuPC9hdXRob3I+PGF1dGhvcj5BbWFyYXNpbmdoZSwgQS48L2F1dGhv
cj48YXV0aG9yPkFtYmFnYWhhd2l0YSwgQS48L2F1dGhvcj48YXV0aG9yPldpbGRlci1TbWl0aCwg
QS48L2F1dGhvcj48YXV0aG9yPlNoZXBhcmQsIEQuIFMuPC9hdXRob3I+PGF1dGhvcj5Ub3phbiwg
WS48L2F1dGhvcj48L2F1dGhvcnM+PC9jb250cmlidXRvcnM+PGF1dGgtYWRkcmVzcz5OYXRpb25h
bCBDaGlsZCBIZWFsdGggUHJvZ3JhbW1lLCBGYW1pbHkgSGVhbHRoIEJ1cmVhdSwgTWluaXN0cnkg
b2YgSGVhbHRoLCBDb2xvbWJvLCBTcmkgTGFua2EuJiN4RDtFcGlkZW1pb2xvZ3kgVW5pdCwgTWlu
aXN0cnkgb2YgSGVhbHRoLCBDb2xvbWJvLCBTcmkgTGFua2EuJiN4RDtOYXRpb25hbCBEZW5ndWUg
Q29udHJvbCBVbml0LCBDb2xvbWJvLCBTcmkgTGFua2EuJiN4RDtEZXBhcnRtZW50IG9mIFB1Ymxp
YyBIZWFsdGggYW5kIENsaW5pY2FsIE1lZGljaW5lLCBFcGlkZW1pb2xvZ3kgYW5kIEdsb2JhbCBI
ZWFsdGgsIFVtZWEgVW5pdmVyc2l0eSwgVW1lYSwgU3dlZGVuLiYjeEQ7TGVlIEtvbmcgQ2hpYW4g
U2Nob29sIG9mIE1lZGljaW5lLCBOYW55YW5nIFRlY2hub2xvZ2ljYWwgVW5pdmVyc2l0eSwgU2lu
Z2Fwb3JlLCBTaW5nYXBvcmUuJiN4RDtCcmFuZGVpcyBVbml2ZXJzaXR5LCBUaGUgSGVsbGVyIFNj
aG9vbCBmb3IgU29jaWFsIFBvbGljeSBhbmQgTWFuYWdlbWVudCwgV2FsdGhhbSwgTWFzc2FjaHVz
ZXR0cywgVW5pdGVkIFN0YXRlcyBvZiBBbWVyaWNhLiYjeEQ7SW5zdGl0dXRlIG9mIFB1YmxpYyBI
ZWFsdGgsIEhlaWRlbGJlcmcgVW5pdmVyc2l0eSBNZWRpY2FsIFNjaG9vbCwgSGVpZGVsYmVyZywg
R2VybWFueS4mI3hEO0NvbGxlZ2Ugb2YgR2xvYmFsIFB1YmxpYyBIZWFsdGgsIE5ldyBZb3JrIFVu
aXZlcnNpdHksIE5ldyBZb3JrLCBOZXcgWW9yaywgVW5pdGVkIFN0YXRlcyBvZiBBbWVyaWNhLjwv
YXV0aC1hZGRyZXNzPjx0aXRsZXM+PHRpdGxlPkNvc3RzIG9mIERlbmd1ZSBDb250cm9sIEFjdGl2
aXRpZXMgYW5kIEhvc3BpdGFsaXphdGlvbnMgaW4gdGhlIFB1YmxpYyBIZWFsdGggU2VjdG9yIGR1
cmluZyBhbiBFcGlkZW1pYyBZZWFyIGluIFVyYmFuIFNyaSBMYW5rYTwvdGl0bGU+PHNlY29uZGFy
eS10aXRsZT5QTG9TIE5lZ2wgVHJvcCBEaXM8L3NlY29uZGFyeS10aXRsZT48L3RpdGxlcz48cGVy
aW9kaWNhbD48ZnVsbC10aXRsZT5QTG9TIE5lZ2wgVHJvcCBEaXM8L2Z1bGwtdGl0bGU+PC9wZXJp
b2RpY2FsPjxwYWdlcz5lMDAwNDQ2NjwvcGFnZXM+PHZvbHVtZT4xMDwvdm9sdW1lPjxudW1iZXI+
MjwvbnVtYmVyPjxlZGl0aW9uPjIwMTYvMDIvMjY8L2VkaXRpb24+PGtleXdvcmRzPjxrZXl3b3Jk
PkFkdWx0PC9rZXl3b3JkPjxrZXl3b3JkPkNvc3Qgb2YgSWxsbmVzczwva2V5d29yZD48a2V5d29y
ZD5EZW5ndWUvKmVjb25vbWljcy9lcGlkZW1pb2xvZ3kvdGhlcmFweTwva2V5d29yZD48a2V5d29y
ZD5EaXNlYXNlIE91dGJyZWFrcy9lY29ub21pY3M8L2tleXdvcmQ+PGtleXdvcmQ+RmVtYWxlPC9r
ZXl3b3JkPjxrZXl3b3JkPkhvc3BpdGFsaXphdGlvbi8qZWNvbm9taWNzPC9rZXl3b3JkPjxrZXl3
b3JkPkh1bWFuczwva2V5d29yZD48a2V5d29yZD5NYWxlPC9rZXl3b3JkPjxrZXl3b3JkPlB1Ymxp
YyBIZWFsdGgvKmVjb25vbWljczwva2V5d29yZD48a2V5d29yZD5QdWJsaWMgU2VjdG9yL2Vjb25v
bWljczwva2V5d29yZD48a2V5d29yZD5SZXRyb3NwZWN0aXZlIFN0dWRpZXM8L2tleXdvcmQ+PGtl
eXdvcmQ+U3JpIExhbmthL2VwaWRlbWlvbG9neTwva2V5d29yZD48a2V5d29yZD5VcmJhbiBIZWFs
dGgvKmVjb25vbWljczwva2V5d29yZD48a2V5d29yZD5Zb3VuZyBBZHVsdDwva2V5d29yZD48L2tl
eXdvcmRzPjxkYXRlcz48eWVhcj4yMDE2PC95ZWFyPjxwdWItZGF0ZXM+PGRhdGU+RmViPC9kYXRl
PjwvcHViLWRhdGVzPjwvZGF0ZXM+PGlzYm4+MTkzNS0yNzM1IChFbGVjdHJvbmljKSYjeEQ7MTkz
NS0yNzI3IChMaW5raW5nKTwvaXNibj48YWNjZXNzaW9uLW51bT4yNjkxMDkwNzwvYWNjZXNzaW9u
LW51bT48dXJscz48cmVsYXRlZC11cmxzPjx1cmw+aHR0cHM6Ly93d3cubmNiaS5ubG0ubmloLmdv
di9wdWJtZWQvMjY5MTA5MDc8L3VybD48L3JlbGF0ZWQtdXJscz48L3VybHM+PGN1c3RvbTI+UE1D
NDc2NjA4NjwvY3VzdG9tMj48ZWxlY3Ryb25pYy1yZXNvdXJjZS1udW0+MTAuMTM3MS9qb3VybmFs
LnBudGQuMDAwNDQ2NjwvZWxlY3Ryb25pYy1yZXNvdXJjZS1udW0+PC9yZWNvcmQ+PC9DaXRlPjxD
aXRlPjxBdXRob3I+VGlzc2VyYTwvQXV0aG9yPjxZZWFyPjIwMjA8L1llYXI+PFJlY051bT42NDwv
UmVjTnVtPjxyZWNvcmQ+PHJlYy1udW1iZXI+NjQ8L3JlYy1udW1iZXI+PGZvcmVpZ24ta2V5cz48
a2V5IGFwcD0iRU4iIGRiLWlkPSJlNWQ1czV2cGZkeHhyaGUwMHNyeHh2ZHd6emF2NTI5cDAwcGEi
IHRpbWVzdGFtcD0iMTYzODEzNjU4NiI+NjQ8L2tleT48L2ZvcmVpZ24ta2V5cz48cmVmLXR5cGUg
bmFtZT0iSm91cm5hbCBBcnRpY2xlIj4xNzwvcmVmLXR5cGU+PGNvbnRyaWJ1dG9ycz48YXV0aG9y
cz48YXV0aG9yPlRpc3NlcmEsIEguIEEuPC9hdXRob3I+PGF1dGhvcj5KYXlhbWFubmUsIEIuIEQu
IFcuPC9hdXRob3I+PGF1dGhvcj5SYXV0LCBSLjwvYXV0aG9yPjxhdXRob3I+SmFuYWtpLCBTLiBN
LiBELjwvYXV0aG9yPjxhdXRob3I+VG96YW4sIFkuPC9hdXRob3I+PGF1dGhvcj5TYW1hcmF3ZWVy
YSwgUC4gQy48L2F1dGhvcj48YXV0aG9yPkxpeWFuYWdlLCBQLjwvYXV0aG9yPjxhdXRob3I+R2hv
dXNlLCBBLjwvYXV0aG9yPjxhdXRob3I+Um9kcmlnbywgQy48L2F1dGhvcj48YXV0aG9yPmRlIFNp
bHZhLCBBLiBNLjwvYXV0aG9yPjxhdXRob3I+RmVybmFuZG8sIFMuIEQuPC9hdXRob3I+PC9hdXRo
b3JzPjwvY29udHJpYnV0b3JzPjx0aXRsZXM+PHRpdGxlPlNldmVyZSBEZW5ndWUgRXBpZGVtaWMs
IFNyaSBMYW5rYSwgMjAxNzwvdGl0bGU+PHNlY29uZGFyeS10aXRsZT5FbWVyZyBJbmZlY3QgRGlz
PC9zZWNvbmRhcnktdGl0bGU+PC90aXRsZXM+PHBlcmlvZGljYWw+PGZ1bGwtdGl0bGU+RW1lcmcg
SW5mZWN0IERpczwvZnVsbC10aXRsZT48L3BlcmlvZGljYWw+PHBhZ2VzPjY4Mi02OTE8L3BhZ2Vz
Pjx2b2x1bWU+MjY8L3ZvbHVtZT48bnVtYmVyPjQ8L251bWJlcj48ZWRpdGlvbj4yMDIwLzAzLzE5
PC9lZGl0aW9uPjxrZXl3b3Jkcz48a2V5d29yZD5DaGlsZDwva2V5d29yZD48a2V5d29yZD4qRGVu
Z3VlL2VwaWRlbWlvbG9neTwva2V5d29yZD48a2V5d29yZD4qRGVuZ3VlIFZpcnVzL2dlbmV0aWNz
PC9rZXl3b3JkPjxrZXl3b3JkPipFcGlkZW1pY3M8L2tleXdvcmQ+PGtleXdvcmQ+SHVtYW5zPC9r
ZXl3b3JkPjxrZXl3b3JkPipTZXZlcmUgRGVuZ3VlL2RpYWdub3Npcy9lcGlkZW1pb2xvZ3k8L2tl
eXdvcmQ+PGtleXdvcmQ+U3JpIExhbmthL2VwaWRlbWlvbG9neTwva2V5d29yZD48a2V5d29yZD5Z
b3VuZyBBZHVsdDwva2V5d29yZD48a2V5d29yZD4qRGVuZ3VlPC9rZXl3b3JkPjxrZXl3b3JkPipT
cmkgTGFua2E8L2tleXdvcmQ+PGtleXdvcmQ+KmFnZSBncm91cDwva2V5d29yZD48a2V5d29yZD4q
ZGVuZ3VlIHZpcnVzPC9rZXl3b3JkPjxrZXl3b3JkPiplcGlkZW1pYzwva2V5d29yZD48a2V5d29y
ZD4qbW9zcXVpdG9lczwva2V5d29yZD48a2V5d29yZD4qc2Vyb3R5cGU8L2tleXdvcmQ+PGtleXdv
cmQ+KnN1cnZlaWxsYW5jZTwva2V5d29yZD48a2V5d29yZD4qdmVjdG9yLWJvcm5lIGluZmVjdGlv
bnM8L2tleXdvcmQ+PGtleXdvcmQ+KnZpcnVzZXM8L2tleXdvcmQ+PC9rZXl3b3Jkcz48ZGF0ZXM+
PHllYXI+MjAyMDwveWVhcj48cHViLWRhdGVzPjxkYXRlPkFwcjwvZGF0ZT48L3B1Yi1kYXRlcz48
L2RhdGVzPjxpc2JuPjEwODAtNjA1OSAoRWxlY3Ryb25pYykmI3hEOzEwODAtNjA0MCAoTGlua2lu
Zyk8L2lzYm4+PGFjY2Vzc2lvbi1udW0+MzIxODY0OTA8L2FjY2Vzc2lvbi1udW0+PHVybHM+PHJl
bGF0ZWQtdXJscz48dXJsPmh0dHBzOi8vd3d3Lm5jYmkubmxtLm5paC5nb3YvcHVibWVkLzMyMTg2
NDkwPC91cmw+PC9yZWxhdGVkLXVybHM+PC91cmxzPjxjdXN0b20yPlBNQzcxMDExMDg8L2N1c3Rv
bTI+PGVsZWN0cm9uaWMtcmVzb3VyY2UtbnVtPjEwLjMyMDEvZWlkMjYwNC4xOTA0MzU8L2VsZWN0
cm9uaWMtcmVzb3VyY2UtbnVtPjwvcmVjb3JkPjwvQ2l0ZT48L0VuZE5vdGU+AG==
</w:fldData>
        </w:fldChar>
      </w:r>
      <w:r w:rsidRPr="00E7544F">
        <w:instrText xml:space="preserve"> ADDIN EN.CITE.DATA </w:instrText>
      </w:r>
      <w:r w:rsidRPr="00E7544F">
        <w:fldChar w:fldCharType="end"/>
      </w:r>
      <w:r w:rsidRPr="00E7544F">
        <w:fldChar w:fldCharType="separate"/>
      </w:r>
      <w:r w:rsidRPr="00E7544F">
        <w:rPr>
          <w:noProof/>
        </w:rPr>
        <w:t>(17, 18)</w:t>
      </w:r>
      <w:r w:rsidRPr="00E7544F">
        <w:fldChar w:fldCharType="end"/>
      </w:r>
      <w:r w:rsidRPr="00E7544F">
        <w:t xml:space="preserve">, Thailand </w:t>
      </w:r>
      <w:r w:rsidRPr="00E7544F">
        <w:fldChar w:fldCharType="begin"/>
      </w:r>
      <w:r w:rsidRPr="00E7544F">
        <w:instrText xml:space="preserve"> ADDIN EN.CITE &lt;EndNote&gt;&lt;Cite&gt;&lt;Author&gt;Kongsin&lt;/Author&gt;&lt;Year&gt;2010&lt;/Year&gt;&lt;RecNum&gt;68&lt;/RecNum&gt;&lt;DisplayText&gt;(8)&lt;/DisplayText&gt;&lt;record&gt;&lt;rec-number&gt;68&lt;/rec-number&gt;&lt;foreign-keys&gt;&lt;key app="EN" db-id="e5d5s5vpfdxxrhe00srxxvdwzzav529p00pa" timestamp="1638136973"&gt;68&lt;/key&gt;&lt;/foreign-keys&gt;&lt;ref-type name="Journal Article"&gt;17&lt;/ref-type&gt;&lt;contributors&gt;&lt;authors&gt;&lt;author&gt;Kongsin, S&lt;/author&gt;&lt;author&gt;Jaimton, S &lt;/author&gt;&lt;author&gt;Suaya, J&lt;/author&gt;&lt;author&gt;Vasanawathana, S&lt;/author&gt;&lt;author&gt;Sirisuvan, P &lt;/author&gt;&lt;author&gt;Shepard, DS &lt;/author&gt;&lt;/authors&gt;&lt;/contributors&gt;&lt;titles&gt;&lt;title&gt;Cost of dengue in Thailand.&lt;/title&gt;&lt;secondary-title&gt;Dengue Bull&lt;/secondary-title&gt;&lt;/titles&gt;&lt;periodical&gt;&lt;full-title&gt;Dengue Bull&lt;/full-title&gt;&lt;/periodical&gt;&lt;pages&gt;77–88&lt;/pages&gt;&lt;volume&gt;34&lt;/volume&gt;&lt;dates&gt;&lt;year&gt;2010&lt;/year&gt;&lt;/dates&gt;&lt;urls&gt;&lt;/urls&gt;&lt;/record&gt;&lt;/Cite&gt;&lt;/EndNote&gt;</w:instrText>
      </w:r>
      <w:r w:rsidRPr="00E7544F">
        <w:fldChar w:fldCharType="separate"/>
      </w:r>
      <w:r w:rsidRPr="00E7544F">
        <w:rPr>
          <w:noProof/>
        </w:rPr>
        <w:t>(8)</w:t>
      </w:r>
      <w:r w:rsidRPr="00E7544F">
        <w:fldChar w:fldCharType="end"/>
      </w:r>
      <w:r w:rsidRPr="00E7544F">
        <w:t xml:space="preserve">, and Vietnam </w:t>
      </w:r>
      <w:r w:rsidRPr="00E7544F">
        <w:fldChar w:fldCharType="begin"/>
      </w:r>
      <w:r w:rsidRPr="00E7544F">
        <w:instrText xml:space="preserve"> ADDIN EN.CITE &lt;EndNote&gt;&lt;Cite&gt;&lt;Author&gt;Stahl&lt;/Author&gt;&lt;Year&gt;2013&lt;/Year&gt;&lt;RecNum&gt;42&lt;/RecNum&gt;&lt;DisplayText&gt;(14)&lt;/DisplayText&gt;&lt;record&gt;&lt;rec-number&gt;42&lt;/rec-number&gt;&lt;foreign-keys&gt;&lt;key app="EN" db-id="e5d5s5vpfdxxrhe00srxxvdwzzav529p00pa" timestamp="1638136260"&gt;42&lt;/key&gt;&lt;/foreign-keys&gt;&lt;ref-type name="Journal Article"&gt;17&lt;/ref-type&gt;&lt;contributors&gt;&lt;authors&gt;&lt;author&gt;Stahl, H. C.&lt;/author&gt;&lt;author&gt;Butenschoen, V. M.&lt;/author&gt;&lt;author&gt;Tran, H. T.&lt;/author&gt;&lt;author&gt;Gozzer, E.&lt;/author&gt;&lt;author&gt;Skewes, R.&lt;/author&gt;&lt;author&gt;Mahendradhata, Y.&lt;/author&gt;&lt;author&gt;Runge-Ranzinger, S.&lt;/author&gt;&lt;author&gt;Kroeger, A.&lt;/author&gt;&lt;author&gt;Farlow, A.&lt;/author&gt;&lt;/authors&gt;&lt;/contributors&gt;&lt;auth-address&gt;Global Health Task Force, Freiburg University Medical Center, Freiburg im Breisgau, Germany. hcstahl@gmail.com.&lt;/auth-address&gt;&lt;titles&gt;&lt;title&gt;Cost of dengue outbreaks: literature review and country case studies&lt;/title&gt;&lt;secondary-title&gt;BMC Public Health&lt;/secondary-title&gt;&lt;/titles&gt;&lt;periodical&gt;&lt;full-title&gt;BMC Public Health&lt;/full-title&gt;&lt;/periodical&gt;&lt;pages&gt;1048&lt;/pages&gt;&lt;volume&gt;13&lt;/volume&gt;&lt;edition&gt;2013/11/08&lt;/edition&gt;&lt;keywords&gt;&lt;keyword&gt;*Cost of Illness&lt;/keyword&gt;&lt;keyword&gt;Cost-Benefit Analysis&lt;/keyword&gt;&lt;keyword&gt;Dengue/*economics/epidemiology/prevention &amp;amp; control&lt;/keyword&gt;&lt;keyword&gt;Disease Outbreaks/*economics/prevention &amp;amp; control&lt;/keyword&gt;&lt;keyword&gt;Dominican Republic/epidemiology&lt;/keyword&gt;&lt;keyword&gt;Humans&lt;/keyword&gt;&lt;keyword&gt;Indonesia/epidemiology&lt;/keyword&gt;&lt;keyword&gt;Peru/epidemiology&lt;/keyword&gt;&lt;keyword&gt;Vietnam/epidemiology&lt;/keyword&gt;&lt;/keywords&gt;&lt;dates&gt;&lt;year&gt;2013&lt;/year&gt;&lt;pub-dates&gt;&lt;date&gt;Nov 6&lt;/date&gt;&lt;/pub-dates&gt;&lt;/dates&gt;&lt;isbn&gt;1471-2458 (Electronic)&amp;#xD;1471-2458 (Linking)&lt;/isbn&gt;&lt;accession-num&gt;24195519&lt;/accession-num&gt;&lt;urls&gt;&lt;related-urls&gt;&lt;url&gt;https://www.ncbi.nlm.nih.gov/pubmed/24195519&lt;/url&gt;&lt;/related-urls&gt;&lt;/urls&gt;&lt;custom2&gt;PMC4228321&lt;/custom2&gt;&lt;electronic-resource-num&gt;10.1186/1471-2458-13-1048&lt;/electronic-resource-num&gt;&lt;/record&gt;&lt;/Cite&gt;&lt;/EndNote&gt;</w:instrText>
      </w:r>
      <w:r w:rsidRPr="00E7544F">
        <w:fldChar w:fldCharType="separate"/>
      </w:r>
      <w:r w:rsidRPr="00E7544F">
        <w:rPr>
          <w:noProof/>
        </w:rPr>
        <w:t>(14)</w:t>
      </w:r>
      <w:r w:rsidRPr="00E7544F">
        <w:fldChar w:fldCharType="end"/>
      </w:r>
      <w:r w:rsidRPr="00E7544F">
        <w:t xml:space="preserve">). Fifteen studies provided data on routine vector control costs </w:t>
      </w:r>
      <w:r w:rsidRPr="00E7544F">
        <w:fldChar w:fldCharType="begin">
          <w:fldData xml:space="preserve">PEVuZE5vdGU+PENpdGU+PEF1dGhvcj5CYWx5PC9BdXRob3I+PFllYXI+MjAxNjwvWWVhcj48UmVj
TnVtPjY8L1JlY051bT48RGlzcGxheVRleHQ+KDIsIDMsIDUsIDgtMTAsIDEyLCAxNS0xNywgMTkt
MjMpPC9EaXNwbGF5VGV4dD48cmVjb3JkPjxyZWMtbnVtYmVyPjY8L3JlYy1udW1iZXI+PGZvcmVp
Z24ta2V5cz48a2V5IGFwcD0iRU4iIGRiLWlkPSJlNWQ1czV2cGZkeHhyaGUwMHNyeHh2ZHd6emF2
NTI5cDAwcGEiIHRpbWVzdGFtcD0iMTYzODEzNTc4NCI+Njwva2V5PjwvZm9yZWlnbi1rZXlzPjxy
ZWYtdHlwZSBuYW1lPSJKb3VybmFsIEFydGljbGUiPjE3PC9yZWYtdHlwZT48Y29udHJpYnV0b3Jz
PjxhdXRob3JzPjxhdXRob3I+QmFseSwgQS48L2F1dGhvcj48YXV0aG9yPkdvbnphbGV6LCBLLjwv
YXV0aG9yPjxhdXRob3I+Q2FicmVyYSwgUC48L2F1dGhvcj48YXV0aG9yPlBvcGEsIEouIEMuPC9h
dXRob3I+PGF1dGhvcj5Ub2xlZG8sIE0uIEUuPC9hdXRob3I+PGF1dGhvcj5IZXJuYW5kZXosIEMu
PC9hdXRob3I+PGF1dGhvcj5Nb250YWRhLCBELjwvYXV0aG9yPjxhdXRob3I+VmFubGVyYmVyZ2hl
LCBWLjwvYXV0aG9yPjxhdXRob3I+VmFuIGRlciBTdHV5ZnQsIFAuPC9hdXRob3I+PC9hdXRob3Jz
PjwvY29udHJpYnV0b3JzPjxhdXRoLWFkZHJlc3M+SW5zdGl0dXRvIGRlIE1lZGljaW5hIFRyb3Bp
Y2FsIFBlZHJvIEtvdXJpLCBIYWJhbmEsIEN1YmEuJiN4RDtVbmlkYWQgUHJvdmluY2lhbCBkZSBW
aWdpbGFuY2lhIHkgTHVjaGEgQW50aXZlY3RvcmlhbCwgU2FudGlhZ28gZGUgQ3ViYSwgQ3ViYS4m
I3hEO0dlbmVyYWwgRXBpZGVtaW9sb2d5IGFuZCBEaXNlYXNlIENvbnRyb2wgVW5pdCwgSW5zdGl0
dXRlIG9mIFRyb3BpY2FsIE1lZGljaW5lLCBBbnR3ZXJwLCBCZWxnaXVtLiYjeEQ7RGVwYXJ0bWVu
dCBvZiBQdWJsaWMgSGVhbHRoLCBHaGVudCBVbml2ZXJzaXR5LCBHaGVudCwgQmVsZ2l1bS48L2F1
dGgtYWRkcmVzcz48dGl0bGVzPjx0aXRsZT5JbmNyZW1lbnRhbCBjb3N0IG9mIGltcGxlbWVudGlu
ZyByZXNpZHVhbCBpbnNlY3RpY2lkZSB0cmVhdG1lbnQgd2l0aCBkZWx0aGFtZXRyaW5lIG9uIHRv
cCBvZiBpbnRlbnNpdmUgcm91dGluZSBBZWRlcyBhZWd5cHRpIGNvbnRyb2w8L3RpdGxlPjxzZWNv
bmRhcnktdGl0bGU+VHJvcCBNZWQgSW50IEhlYWx0aDwvc2Vjb25kYXJ5LXRpdGxlPjwvdGl0bGVz
PjxwZXJpb2RpY2FsPjxmdWxsLXRpdGxlPlRyb3AgTWVkIEludCBIZWFsdGg8L2Z1bGwtdGl0bGU+
PC9wZXJpb2RpY2FsPjxwYWdlcz41OTctNjAyPC9wYWdlcz48dm9sdW1lPjIxPC92b2x1bWU+PG51
bWJlcj41PC9udW1iZXI+PGVkaXRpb24+MjAxNi8wMy8yMjwvZWRpdGlvbj48a2V5d29yZHM+PGtl
eXdvcmQ+QWVkZXMvKnZpcm9sb2d5PC9rZXl3b3JkPjxrZXl3b3JkPkFuaW1hbHM8L2tleXdvcmQ+
PGtleXdvcmQ+Q2x1c3RlciBBbmFseXNpczwva2V5d29yZD48a2V5d29yZD5Db3N0cyBhbmQgQ29z
dCBBbmFseXNpczwva2V5d29yZD48a2V5d29yZD5DdWJhL2VwaWRlbWlvbG9neTwva2V5d29yZD48
a2V5d29yZD5EZW5ndWUvKmVjb25vbWljcy9lcGlkZW1pb2xvZ3kvcHJldmVudGlvbiAmYW1wOyBj
b250cm9sL3RyYW5zbWlzc2lvbjwva2V5d29yZD48a2V5d29yZD5EaXNlYXNlIE91dGJyZWFrcy8q
ZWNvbm9taWNzL3ByZXZlbnRpb24gJmFtcDsgY29udHJvbDwva2V5d29yZD48a2V5d29yZD5IdW1h
bnM8L2tleXdvcmQ+PGtleXdvcmQ+Kkluc2VjdCBWZWN0b3JzPC9rZXl3b3JkPjxrZXl3b3JkPklu
c2VjdGljaWRlcy8qZWNvbm9taWNzPC9rZXl3b3JkPjxrZXl3b3JkPk1vc3F1aXRvIENvbnRyb2wv
KmVjb25vbWljcy9tZXRob2RzPC9rZXl3b3JkPjxrZXl3b3JkPlJhbmRvbWl6ZWQgQ29udHJvbGxl
ZCBUcmlhbHMgYXMgVG9waWM8L2tleXdvcmQ+PGtleXdvcmQ+UmVzaWRlbmNlIENoYXJhY3Rlcmlz
dGljczwva2V5d29yZD48a2V5d29yZD5BZWRlczwva2V5d29yZD48a2V5d29yZD5DdWJhPC9rZXl3
b3JkPjxrZXl3b3JkPmNvbnRyb2wgdmVjdG9yaWFsIHJ1dGluYXJpbzwva2V5d29yZD48a2V5d29y
ZD5jb250cm9sZSBkZSByb3V0aW5lIGRlcyB2ZWN0ZXVyczwva2V5d29yZD48a2V5d29yZD5jb3N0
PC9rZXl3b3JkPjxrZXl3b3JkPmNvc3RlPC9rZXl3b3JkPjxrZXl3b3JkPmNvc3RlIGluY3JlbWVu
dGFsPC9rZXl3b3JkPjxrZXl3b3JkPmNvdXQ8L2tleXdvcmQ+PGtleXdvcmQ+Y291dCBpbmNyZW1l
bnRhbDwva2V5d29yZD48a2V5d29yZD5kZW5ndWU8L2tleXdvcmQ+PGtleXdvcmQ+aW5jcmVtZW50
YWwgY29zdDwva2V5d29yZD48a2V5d29yZD5wdWx2ZXJpemFjaW9uIHJlc2lkdWFsPC9rZXl3b3Jk
PjxrZXl3b3JkPnB1bHZlcmlzYXRpb24gcmVzaWR1ZWxsZTwva2V5d29yZD48a2V5d29yZD5yZXNp
ZHVhbCBpbnNlY3RpY2lkZSB0cmVhdG1lbnQ8L2tleXdvcmQ+PGtleXdvcmQ+cmVzaWR1YWwgc3By
YXlpbmc8L2tleXdvcmQ+PGtleXdvcmQ+cm91dGluZSB2ZWN0b3IgY29udHJvbDwva2V5d29yZD48
a2V5d29yZD50cmFpdGVtZW50IGluc2VjdGljaWRlIHJlc2lkdWVsPC9rZXl3b3JkPjxrZXl3b3Jk
PnRyYXRhbWllbnRvIGNvbiBpbnNlY3RpY2lkYSByZXNpZHVhbDwva2V5d29yZD48L2tleXdvcmRz
PjxkYXRlcz48eWVhcj4yMDE2PC95ZWFyPjxwdWItZGF0ZXM+PGRhdGU+TWF5PC9kYXRlPjwvcHVi
LWRhdGVzPjwvZGF0ZXM+PGlzYm4+MTM2NS0zMTU2IChFbGVjdHJvbmljKSYjeEQ7MTM2MC0yMjc2
IChMaW5raW5nKTwvaXNibj48YWNjZXNzaW9uLW51bT4yNjk5NjI3OTwvYWNjZXNzaW9uLW51bT48
dXJscz48cmVsYXRlZC11cmxzPjx1cmw+aHR0cHM6Ly93d3cubmNiaS5ubG0ubmloLmdvdi9wdWJt
ZWQvMjY5OTYyNzk8L3VybD48L3JlbGF0ZWQtdXJscz48L3VybHM+PGVsZWN0cm9uaWMtcmVzb3Vy
Y2UtbnVtPjEwLjExMTEvdG1pLjEyNjkzPC9lbGVjdHJvbmljLXJlc291cmNlLW51bT48L3JlY29y
ZD48L0NpdGU+PENpdGU+PEF1dGhvcj5CYWx5PC9BdXRob3I+PFllYXI+MjAwNzwvWWVhcj48UmVj
TnVtPjk2PC9SZWNOdW0+PHJlY29yZD48cmVjLW51bWJlcj45NjwvcmVjLW51bWJlcj48Zm9yZWln
bi1rZXlzPjxrZXkgYXBwPSJFTiIgZGItaWQ9ImU1ZDVzNXZwZmR4eHJoZTAwc3J4eHZkd3p6YXY1
MjlwMDBwYSIgdGltZXN0YW1wPSIxNjQ2NDk3NTIzIj45Njwva2V5PjwvZm9yZWlnbi1rZXlzPjxy
ZWYtdHlwZSBuYW1lPSJKb3VybmFsIEFydGljbGUiPjE3PC9yZWYtdHlwZT48Y29udHJpYnV0b3Jz
PjxhdXRob3JzPjxhdXRob3I+QmFseSwgQS48L2F1dGhvcj48YXV0aG9yPlRvbGVkbywgTS4gRS48
L2F1dGhvcj48YXV0aG9yPkJvZWxhZXJ0LCBNLjwvYXV0aG9yPjxhdXRob3I+UmV5ZXMsIEEuPC9h
dXRob3I+PGF1dGhvcj5WYW5sZXJiZXJnaGUsIFYuPC9hdXRob3I+PGF1dGhvcj5DZWJhbGxvcywg
RS48L2F1dGhvcj48YXV0aG9yPkNhcnZhamFsLCBNLjwvYXV0aG9yPjxhdXRob3I+TWFzbywgUi48
L2F1dGhvcj48YXV0aG9yPkxhIFJvc2EsIE0uPC9hdXRob3I+PGF1dGhvcj5EZW5pcywgTy48L2F1
dGhvcj48YXV0aG9yPlZhbiBkZXIgU3R1eWZ0LCBQLjwvYXV0aG9yPjwvYXV0aG9ycz48L2NvbnRy
aWJ1dG9ycz48YXV0aC1hZGRyZXNzPkluc3RpdHV0byBkZSBNZWRpY2luYSBUcm9waWNhbCBQZWRy
byBLb3VyaSwgRGVwYXJ0bWVudCBvZiBFcGlkZW1pb2xvZ3ksIEF1dG9waXN0YSBOb3ZpYSBkZWwg
TWVkaW9kaWEgS20gNiAxLzIsIExhIExpc2EsIENpdWRhZCBkZSBMYSBIYWJhbmEsIEN1YmEuIGJh
bHlAaXBrLnNsZC5jdTwvYXV0aC1hZGRyZXNzPjx0aXRsZXM+PHRpdGxlPkNvc3QgZWZmZWN0aXZl
bmVzcyBvZiBBZWRlcyBhZWd5cHRpIGNvbnRyb2wgcHJvZ3JhbW1lczogcGFydGljaXBhdG9yeSB2
ZXJzdXMgdmVydGljYWw8L3RpdGxlPjxzZWNvbmRhcnktdGl0bGU+VHJhbnMgUiBTb2MgVHJvcCBN
ZWQgSHlnPC9zZWNvbmRhcnktdGl0bGU+PC90aXRsZXM+PHBlcmlvZGljYWw+PGZ1bGwtdGl0bGU+
VHJhbnMgUiBTb2MgVHJvcCBNZWQgSHlnPC9mdWxsLXRpdGxlPjwvcGVyaW9kaWNhbD48cGFnZXM+
NTc4LTg2PC9wYWdlcz48dm9sdW1lPjEwMTwvdm9sdW1lPjxudW1iZXI+NjwvbnVtYmVyPjxlZGl0
aW9uPjIwMDcvMDMvMjE8L2VkaXRpb24+PGtleXdvcmRzPjxrZXl3b3JkPipBZWRlczwva2V5d29y
ZD48a2V5d29yZD5BbmltYWxzPC9rZXl3b3JkPjxrZXl3b3JkPkNvbW11bml0eSBIZWFsdGggU2Vy
dmljZXMvZWNvbm9taWNzPC9rZXl3b3JkPjxrZXl3b3JkPkNvc3QtQmVuZWZpdCBBbmFseXNpczwv
a2V5d29yZD48a2V5d29yZD5DdWJhPC9rZXl3b3JkPjxrZXl3b3JkPkRlbmd1ZS8qcHJldmVudGlv
biAmYW1wOyBjb250cm9sPC9rZXl3b3JkPjxrZXl3b3JkPipJbnNlY3QgVmVjdG9yczwva2V5d29y
ZD48a2V5d29yZD5Nb3NxdWl0byBDb250cm9sLyplY29ub21pY3MvbWV0aG9kczwva2V5d29yZD48
a2V5d29yZD5Qcm9ncmFtIEV2YWx1YXRpb248L2tleXdvcmQ+PC9rZXl3b3Jkcz48ZGF0ZXM+PHll
YXI+MjAwNzwveWVhcj48cHViLWRhdGVzPjxkYXRlPkp1bjwvZGF0ZT48L3B1Yi1kYXRlcz48L2Rh
dGVzPjxpc2JuPjAwMzUtOTIwMyAoUHJpbnQpJiN4RDswMDM1LTkyMDMgKExpbmtpbmcpPC9pc2Ju
PjxhY2Nlc3Npb24tbnVtPjE3MzY4Njk2PC9hY2Nlc3Npb24tbnVtPjx1cmxzPjxyZWxhdGVkLXVy
bHM+PHVybD5odHRwczovL3d3dy5uY2JpLm5sbS5uaWguZ292L3B1Ym1lZC8xNzM2ODY5NjwvdXJs
PjwvcmVsYXRlZC11cmxzPjwvdXJscz48ZWxlY3Ryb25pYy1yZXNvdXJjZS1udW0+MTAuMTAxNi9q
LnRyc3RtaC4yMDA3LjAxLjAwMjwvZWxlY3Ryb25pYy1yZXNvdXJjZS1udW0+PC9yZWNvcmQ+PC9D
aXRlPjxDaXRlPjxBdXRob3I+QmFybmlnaGF1c2VuPC9BdXRob3I+PFllYXI+MjAxMzwvWWVhcj48
UmVjTnVtPjQ4PC9SZWNOdW0+PHJlY29yZD48cmVjLW51bWJlcj40ODwvcmVjLW51bWJlcj48Zm9y
ZWlnbi1rZXlzPjxrZXkgYXBwPSJFTiIgZGItaWQ9ImU1ZDVzNXZwZmR4eHJoZTAwc3J4eHZkd3p6
YXY1MjlwMDBwYSIgdGltZXN0YW1wPSIxNjM4MTM2MzIxIj40ODwva2V5PjwvZm9yZWlnbi1rZXlz
PjxyZWYtdHlwZSBuYW1lPSJKb3VybmFsIEFydGljbGUiPjE3PC9yZWYtdHlwZT48Y29udHJpYnV0
b3JzPjxhdXRob3JzPjxhdXRob3I+QmFybmlnaGF1c2VuLCBULjwvYXV0aG9yPjxhdXRob3I+Qmxv
b20sIEQuIEUuPC9hdXRob3I+PGF1dGhvcj5DYWZpZXJvLCBFLiBULjwvYXV0aG9yPjxhdXRob3I+
TyZhcG9zO0JyaWVuLCBKLiBDLjwvYXV0aG9yPjwvYXV0aG9ycz48L2NvbnRyaWJ1dG9ycz48YXV0
aC1hZGRyZXNzPkhhcnZhcmQgU2Nob29sIG9mIFB1YmxpYyBIZWFsdGgsIERlcGFydG1lbnQgb2Yg
R2xvYmFsIEhlYWx0aCBhbmQgUG9wdWxhdGlvbiwgQm9zdG9uLCBNQSAwMjExNSwgVVNBLjwvYXV0
aC1hZGRyZXNzPjx0aXRsZXM+PHRpdGxlPlZhbHVpbmcgdGhlIGJyb2FkZXIgYmVuZWZpdHMgb2Yg
ZGVuZ3VlIHZhY2NpbmF0aW9uLCB3aXRoIGEgcHJlbGltaW5hcnkgYXBwbGljYXRpb24gdG8gQnJh
emlsPC90aXRsZT48c2Vjb25kYXJ5LXRpdGxlPlNlbWluIEltbXVub2w8L3NlY29uZGFyeS10aXRs
ZT48L3RpdGxlcz48cGVyaW9kaWNhbD48ZnVsbC10aXRsZT5TZW1pbiBJbW11bm9sPC9mdWxsLXRp
dGxlPjwvcGVyaW9kaWNhbD48cGFnZXM+MTA0LTEzPC9wYWdlcz48dm9sdW1lPjI1PC92b2x1bWU+
PG51bWJlcj4yPC9udW1iZXI+PGVkaXRpb24+MjAxMy8wNy8yODwvZWRpdGlvbj48a2V5d29yZHM+
PGtleXdvcmQ+QW5pbWFsczwva2V5d29yZD48a2V5d29yZD5CcmF6aWw8L2tleXdvcmQ+PGtleXdv
cmQ+Q29zdC1CZW5lZml0IEFuYWx5c2lzPC9rZXl3b3JkPjxrZXl3b3JkPkRlbmd1ZS9lcGlkZW1p
b2xvZ3kvKnByZXZlbnRpb24gJmFtcDsgY29udHJvbDwva2V5d29yZD48a2V5d29yZD4qRGVuZ3Vl
IFZhY2NpbmVzPC9rZXl3b3JkPjxrZXl3b3JkPkh1bWFuczwva2V5d29yZD48a2V5d29yZD5RdWFs
aXR5IEltcHJvdmVtZW50PC9rZXl3b3JkPjxrZXl3b3JkPkRlbmd1ZTwva2V5d29yZD48a2V5d29y
ZD5FY29ub21pYyBldmFsdWF0aW9uPC9rZXl3b3JkPjxrZXl3b3JkPkltbXVuaXphdGlvbjwva2V5
d29yZD48a2V5d29yZD5WYWNjaW5hdGlvbjwva2V5d29yZD48a2V5d29yZD5WYWNjaW5lPC9rZXl3
b3JkPjwva2V5d29yZHM+PGRhdGVzPjx5ZWFyPjIwMTM8L3llYXI+PHB1Yi1kYXRlcz48ZGF0ZT5B
cHI8L2RhdGU+PC9wdWItZGF0ZXM+PC9kYXRlcz48aXNibj4xMDk2LTM2MTggKEVsZWN0cm9uaWMp
JiN4RDsxMDQ0LTUzMjMgKExpbmtpbmcpPC9pc2JuPjxhY2Nlc3Npb24tbnVtPjIzODg2ODk1PC9h
Y2Nlc3Npb24tbnVtPjx1cmxzPjxyZWxhdGVkLXVybHM+PHVybD5odHRwczovL3d3dy5uY2JpLm5s
bS5uaWguZ292L3B1Ym1lZC8yMzg4Njg5NTwvdXJsPjwvcmVsYXRlZC11cmxzPjwvdXJscz48ZWxl
Y3Ryb25pYy1yZXNvdXJjZS1udW0+MTAuMTAxNi9qLnNtaW0uMjAxMy4wNC4wMTA8L2VsZWN0cm9u
aWMtcmVzb3VyY2UtbnVtPjwvcmVjb3JkPjwvQ2l0ZT48Q2l0ZT48QXV0aG9yPkJhcnJldG88L0F1
dGhvcj48WWVhcj4yMDExPC9ZZWFyPjxSZWNOdW0+NjU8L1JlY051bT48cmVjb3JkPjxyZWMtbnVt
YmVyPjY1PC9yZWMtbnVtYmVyPjxmb3JlaWduLWtleXM+PGtleSBhcHA9IkVOIiBkYi1pZD0iZTVk
NXM1dnBmZHh4cmhlMDBzcnh4dmR3enphdjUyOXAwMHBhIiB0aW1lc3RhbXA9IjE2MzgxMzY2ODQi
PjY1PC9rZXk+PC9mb3JlaWduLWtleXM+PHJlZi10eXBlIG5hbWU9IkpvdXJuYWwgQXJ0aWNsZSI+
MTc8L3JlZi10eXBlPjxjb250cmlidXRvcnM+PGF1dGhvcnM+PGF1dGhvcj5CYXJyZXRvLCBNLiBM
LjwvYXV0aG9yPjxhdXRob3I+VGVpeGVpcmEsIE0uIEcuPC9hdXRob3I+PGF1dGhvcj5CYXN0b3Ms
IEYuIEkuPC9hdXRob3I+PGF1dGhvcj5YaW1lbmVzLCBSLiBBLjwvYXV0aG9yPjxhdXRob3I+QmFy
YXRhLCBSLiBCLjwvYXV0aG9yPjxhdXRob3I+Um9kcmlndWVzLCBMLiBDLjwvYXV0aG9yPjwvYXV0
aG9ycz48L2NvbnRyaWJ1dG9ycz48YXV0aC1hZGRyZXNzPkluc3RpdHV0byBkZSBTYXVkZSBDb2xl
dGl2YSwgRmVkZXJhbCBVbml2ZXJzaXR5IG9mIEJhaGlhLCBTYWx2YWRvciwgQnJhemlsLiBtYXVy
aWNpb0B1ZmJhLmJyPC9hdXRoLWFkZHJlc3M+PHRpdGxlcz48dGl0bGU+U3VjY2Vzc2VzIGFuZCBm
YWlsdXJlcyBpbiB0aGUgY29udHJvbCBvZiBpbmZlY3Rpb3VzIGRpc2Vhc2VzIGluIEJyYXppbDog
c29jaWFsIGFuZCBlbnZpcm9ubWVudGFsIGNvbnRleHQsIHBvbGljaWVzLCBpbnRlcnZlbnRpb25z
LCBhbmQgcmVzZWFyY2ggbmVlZHM8L3RpdGxlPjxzZWNvbmRhcnktdGl0bGU+TGFuY2V0PC9zZWNv
bmRhcnktdGl0bGU+PC90aXRsZXM+PHBlcmlvZGljYWw+PGZ1bGwtdGl0bGU+TGFuY2V0PC9mdWxs
LXRpdGxlPjwvcGVyaW9kaWNhbD48cGFnZXM+MTg3Ny04OTwvcGFnZXM+PHZvbHVtZT4zNzc8L3Zv
bHVtZT48bnVtYmVyPjk3ODA8L251bWJlcj48ZWRpdGlvbj4yMDExLzA1LzEzPC9lZGl0aW9uPjxr
ZXl3b3Jkcz48a2V5d29yZD5CcmF6aWwvZXBpZGVtaW9sb2d5PC9rZXl3b3JkPjxrZXl3b3JkPkRp
c2Vhc2UgVHJhbnNtaXNzaW9uLCBJbmZlY3Rpb3VzLypwcmV2ZW50aW9uICZhbXA7IGNvbnRyb2w8
L2tleXdvcmQ+PGtleXdvcmQ+SGVhbHRoIFBvbGljeTwva2V5d29yZD48a2V5d29yZD5IdW1hbnM8
L2tleXdvcmQ+PGtleXdvcmQ+KkluZmVjdGlvbiBDb250cm9sPC9rZXl3b3JkPjxrZXl3b3JkPklu
ZmVjdGlvbnMvZXBpZGVtaW9sb2d5L2ltbXVub2xvZ3k8L2tleXdvcmQ+PGtleXdvcmQ+TmF0aW9u
YWwgSGVhbHRoIFByb2dyYW1zPC9rZXl3b3JkPjxrZXl3b3JkPlZhY2NpbmF0aW9uPC9rZXl3b3Jk
Pjwva2V5d29yZHM+PGRhdGVzPjx5ZWFyPjIwMTE8L3llYXI+PHB1Yi1kYXRlcz48ZGF0ZT5NYXkg
Mjg8L2RhdGU+PC9wdWItZGF0ZXM+PC9kYXRlcz48aXNibj4xNDc0LTU0N1ggKEVsZWN0cm9uaWMp
JiN4RDswMTQwLTY3MzYgKExpbmtpbmcpPC9pc2JuPjxhY2Nlc3Npb24tbnVtPjIxNTYxNjU3PC9h
Y2Nlc3Npb24tbnVtPjx1cmxzPjxyZWxhdGVkLXVybHM+PHVybD5odHRwczovL3d3dy5uY2JpLm5s
bS5uaWguZ292L3B1Ym1lZC8yMTU2MTY1NzwvdXJsPjwvcmVsYXRlZC11cmxzPjwvdXJscz48ZWxl
Y3Ryb25pYy1yZXNvdXJjZS1udW0+MTAuMTAxNi9TMDE0MC02NzM2KDExKTYwMjAyLVg8L2VsZWN0
cm9uaWMtcmVzb3VyY2UtbnVtPjwvcmVjb3JkPjwvQ2l0ZT48Q2l0ZT48QXV0aG9yPkNhcnJhc2Nv
PC9BdXRob3I+PFllYXI+MjAxMTwvWWVhcj48UmVjTnVtPjMzPC9SZWNOdW0+PHJlY29yZD48cmVj
LW51bWJlcj4zMzwvcmVjLW51bWJlcj48Zm9yZWlnbi1rZXlzPjxrZXkgYXBwPSJFTiIgZGItaWQ9
ImU1ZDVzNXZwZmR4eHJoZTAwc3J4eHZkd3p6YXY1MjlwMDBwYSIgdGltZXN0YW1wPSIxNjM4MTM2
MTA2Ij4zMzwva2V5PjwvZm9yZWlnbi1rZXlzPjxyZWYtdHlwZSBuYW1lPSJKb3VybmFsIEFydGlj
bGUiPjE3PC9yZWYtdHlwZT48Y29udHJpYnV0b3JzPjxhdXRob3JzPjxhdXRob3I+Q2FycmFzY28s
IEwuIFIuPC9hdXRob3I+PGF1dGhvcj5MZWUsIEwuIEsuPC9hdXRob3I+PGF1dGhvcj5MZWUsIFYu
IEouPC9hdXRob3I+PGF1dGhvcj5Pb2ksIEUuIEUuPC9hdXRob3I+PGF1dGhvcj5TaGVwYXJkLCBE
LiBTLjwvYXV0aG9yPjxhdXRob3I+VGhlaW4sIFQuIEwuPC9hdXRob3I+PGF1dGhvcj5HYW4sIFYu
PC9hdXRob3I+PGF1dGhvcj5Db29rLCBBLiBSLjwvYXV0aG9yPjxhdXRob3I+THllLCBELjwvYXV0
aG9yPjxhdXRob3I+TmcsIEwuIEMuPC9hdXRob3I+PGF1dGhvcj5MZW8sIFkuIFMuPC9hdXRob3I+
PC9hdXRob3JzPjwvY29udHJpYnV0b3JzPjxhdXRoLWFkZHJlc3M+RGVwYXJ0bWVudCBvZiBTdGF0
aXN0aWNzIGFuZCBBcHBsaWVkIFByb2JhYmlsaXR5LCBOYXRpb25hbCBVbml2ZXJzaXR5IG9mIFNp
bmdhcG9yZSwgU2luZ2Fwb3JlLCBTaW5nYXBvcmUuPC9hdXRoLWFkZHJlc3M+PHRpdGxlcz48dGl0
bGU+RWNvbm9taWMgaW1wYWN0IG9mIGRlbmd1ZSBpbGxuZXNzIGFuZCB0aGUgY29zdC1lZmZlY3Rp
dmVuZXNzIG9mIGZ1dHVyZSB2YWNjaW5hdGlvbiBwcm9ncmFtcyBpbiBTaW5nYXBvcmU8L3RpdGxl
PjxzZWNvbmRhcnktdGl0bGU+UExvUyBOZWdsIFRyb3AgRGlzPC9zZWNvbmRhcnktdGl0bGU+PC90
aXRsZXM+PHBlcmlvZGljYWw+PGZ1bGwtdGl0bGU+UExvUyBOZWdsIFRyb3AgRGlzPC9mdWxsLXRp
dGxlPjwvcGVyaW9kaWNhbD48cGFnZXM+ZTE0MjY8L3BhZ2VzPjx2b2x1bWU+NTwvdm9sdW1lPjxu
dW1iZXI+MTI8L251bWJlcj48ZWRpdGlvbj4yMDExLzEyLzMwPC9lZGl0aW9uPjxrZXl3b3Jkcz48
a2V5d29yZD5BZG9sZXNjZW50PC9rZXl3b3JkPjxrZXl3b3JkPkFkdWx0PC9rZXl3b3JkPjxrZXl3
b3JkPkFnZWQ8L2tleXdvcmQ+PGtleXdvcmQ+QWdlZCwgODAgYW5kIG92ZXI8L2tleXdvcmQ+PGtl
eXdvcmQ+Q2hpbGQ8L2tleXdvcmQ+PGtleXdvcmQ+Q2hpbGQsIFByZXNjaG9vbDwva2V5d29yZD48
a2V5d29yZD5Db3N0LUJlbmVmaXQgQW5hbHlzaXM8L2tleXdvcmQ+PGtleXdvcmQ+RGVuZ3VlLypl
Y29ub21pY3MvKmVwaWRlbWlvbG9neS9wcmV2ZW50aW9uICZhbXA7IGNvbnRyb2w8L2tleXdvcmQ+
PGtleXdvcmQ+RGVuZ3VlIFZhY2NpbmVzL2FkbWluaXN0cmF0aW9uICZhbXA7IGRvc2FnZS8qZWNv
bm9taWNzLyppbW11bm9sb2d5PC9rZXl3b3JkPjxrZXl3b3JkPkZlbWFsZTwva2V5d29yZD48a2V5
d29yZD5IdW1hbnM8L2tleXdvcmQ+PGtleXdvcmQ+SW5mYW50PC9rZXl3b3JkPjxrZXl3b3JkPklu
ZmFudCwgTmV3Ym9ybjwva2V5d29yZD48a2V5d29yZD5NYWxlPC9rZXl3b3JkPjxrZXl3b3JkPk1p
ZGRsZSBBZ2VkPC9rZXl3b3JkPjxrZXl3b3JkPlNpbmdhcG9yZS9lcGlkZW1pb2xvZ3k8L2tleXdv
cmQ+PGtleXdvcmQ+VmFjY2luYXRpb24vKmVjb25vbWljczwva2V5d29yZD48a2V5d29yZD5Zb3Vu
ZyBBZHVsdDwva2V5d29yZD48L2tleXdvcmRzPjxkYXRlcz48eWVhcj4yMDExPC95ZWFyPjxwdWIt
ZGF0ZXM+PGRhdGU+RGVjPC9kYXRlPjwvcHViLWRhdGVzPjwvZGF0ZXM+PGlzYm4+MTkzNS0yNzM1
IChFbGVjdHJvbmljKSYjeEQ7MTkzNS0yNzI3IChMaW5raW5nKTwvaXNibj48YWNjZXNzaW9uLW51
bT4yMjIwNjAyODwvYWNjZXNzaW9uLW51bT48dXJscz48cmVsYXRlZC11cmxzPjx1cmw+aHR0cHM6
Ly93d3cubmNiaS5ubG0ubmloLmdvdi9wdWJtZWQvMjIyMDYwMjg8L3VybD48L3JlbGF0ZWQtdXJs
cz48L3VybHM+PGN1c3RvbTI+UE1DMzI0MzcwNDwvY3VzdG9tMj48ZWxlY3Ryb25pYy1yZXNvdXJj
ZS1udW0+MTAuMTM3MS9qb3VybmFsLnBudGQuMDAwMTQyNjwvZWxlY3Ryb25pYy1yZXNvdXJjZS1u
dW0+PC9yZWNvcmQ+PC9DaXRlPjxDaXRlPjxBdXRob3I+Q2FzdGFuZWRhLU9yanVlbGE8L0F1dGhv
cj48WWVhcj4yMDEyPC9ZZWFyPjxSZWNOdW0+Mzc8L1JlY051bT48cmVjb3JkPjxyZWMtbnVtYmVy
PjM3PC9yZWMtbnVtYmVyPjxmb3JlaWduLWtleXM+PGtleSBhcHA9IkVOIiBkYi1pZD0iZTVkNXM1
dnBmZHh4cmhlMDBzcnh4dmR3enphdjUyOXAwMHBhIiB0aW1lc3RhbXA9IjE2MzgxMzYyMDgiPjM3
PC9rZXk+PC9mb3JlaWduLWtleXM+PHJlZi10eXBlIG5hbWU9IkpvdXJuYWwgQXJ0aWNsZSI+MTc8
L3JlZi10eXBlPjxjb250cmlidXRvcnM+PGF1dGhvcnM+PGF1dGhvcj5DYXN0YW5lZGEtT3JqdWVs
YSwgQy48L2F1dGhvcj48YXV0aG9yPkRpYXosIEguPC9hdXRob3I+PGF1dGhvcj5BbHZpcy1HdXpt
YW4sIE4uPC9hdXRob3I+PGF1dGhvcj5PbGFydGUsIEEuPC9hdXRob3I+PGF1dGhvcj5Sb2RyaWd1
ZXosIEguPC9hdXRob3I+PGF1dGhvcj5DYW1hcmdvLCBHLjwvYXV0aG9yPjxhdXRob3I+RGUgbGEg
SG96LVJlc3RyZXBvLCBGLjwvYXV0aG9yPjwvYXV0aG9ycz48L2NvbnRyaWJ1dG9ycz48YXV0aC1h
ZGRyZXNzPkVwaWRlbWlvbG9neSBhbmQgUHVibGljIEhlYWx0aCBFdmFsdWF0aW9uIEdyb3VwLCBE
ZXBhcnRhbWVudG8gZGUgU2FsdWQgUHVibGljYSwgVW5pdmVyc2lkYWQgTmFjaW9uYWwgZGUgQ29s
b21iaWEsIEJvZ290YSwgQ29sb21iaWEuIEVsZWN0cm9uaWMgYWRkcmVzczogY2FjYXN0YW5lZGFv
QHVuYWwuZWR1LmNvLiYjeEQ7R3J1cG8gZGUgTW9kZWxhbWllbnRvIHkgQ29udHJvbCBkZSBsb3Mg
U2lzdGVtYXMgQmlvbG9naWNvcywgRmFjdWx0YWQgZGUgSW5nZW5pZXJpYSwgVW5pdmVyc2lkYWQg
TmFjaW9uYWwgZGUgQ29sb21iaWEsIEJvZ290YSwgQ29sb21iaWEuJiN4RDtIZWFsdGggRWNvbm9t
aWNzIFJlc2VhcmNoIEdyb3VwLCBVbml2ZXJzaWRhZCBkZSBDYXJ0YWdlbmEsIENhcnRhZ2VuYSBk
ZSBJbmRpYXMsIENvbG9tYmlhLiYjeEQ7RXBpZGVtaW9sb2d5IGFuZCBQdWJsaWMgSGVhbHRoIEV2
YWx1YXRpb24gR3JvdXAsIERlcGFydGFtZW50byBkZSBTYWx1ZCBQdWJsaWNhLCBVbml2ZXJzaWRh
ZCBOYWNpb25hbCBkZSBDb2xvbWJpYSwgQm9nb3RhLCBDb2xvbWJpYS48L2F1dGgtYWRkcmVzcz48
dGl0bGVzPjx0aXRsZT5CdXJkZW4gb2YgRGlzZWFzZSBhbmQgRWNvbm9taWMgSW1wYWN0IG9mIERl
bmd1ZSBhbmQgU2V2ZXJlIERlbmd1ZSBpbiBDb2xvbWJpYSwgMjAxMTwvdGl0bGU+PHNlY29uZGFy
eS10aXRsZT5WYWx1ZSBIZWFsdGggUmVnIElzc3Vlczwvc2Vjb25kYXJ5LXRpdGxlPjwvdGl0bGVz
PjxwZXJpb2RpY2FsPjxmdWxsLXRpdGxlPlZhbHVlIEhlYWx0aCBSZWcgSXNzdWVzPC9mdWxsLXRp
dGxlPjwvcGVyaW9kaWNhbD48cGFnZXM+MTIzLTEyODwvcGFnZXM+PHZvbHVtZT4xPC92b2x1bWU+
PG51bWJlcj4yPC9udW1iZXI+PGVkaXRpb24+MjAxMi8xMi8wMTwvZWRpdGlvbj48a2V5d29yZHM+
PGtleXdvcmQ+Q29sb21iaWE8L2tleXdvcmQ+PGtleXdvcmQ+Y29zdCBvZiBpbGxuZXNzPC9rZXl3
b3JkPjxrZXl3b3JkPmNvc3RzIGFuZCBjb3N0IGFuYWx5c2lzPC9rZXl3b3JkPjxrZXl3b3JkPmRl
bmd1ZTwva2V5d29yZD48a2V5d29yZD5tb2RlbHM8L2tleXdvcmQ+PC9rZXl3b3Jkcz48ZGF0ZXM+
PHllYXI+MjAxMjwveWVhcj48cHViLWRhdGVzPjxkYXRlPkRlYzwvZGF0ZT48L3B1Yi1kYXRlcz48
L2RhdGVzPjxpc2JuPjIyMTItMTEwMiAoRWxlY3Ryb25pYykmI3hEOzIyMTItMTA5OSAoTGlua2lu
Zyk8L2lzYm4+PGFjY2Vzc2lvbi1udW0+Mjk3MDI4OTA8L2FjY2Vzc2lvbi1udW0+PHVybHM+PHJl
bGF0ZWQtdXJscz48dXJsPmh0dHBzOi8vd3d3Lm5jYmkubmxtLm5paC5nb3YvcHVibWVkLzI5NzAy
ODkwPC91cmw+PC9yZWxhdGVkLXVybHM+PC91cmxzPjxlbGVjdHJvbmljLXJlc291cmNlLW51bT4x
MC4xMDE2L2oudmhyaS4yMDEyLjA5LjAxNDwvZWxlY3Ryb25pYy1yZXNvdXJjZS1udW0+PC9yZWNv
cmQ+PC9DaXRlPjxDaXRlPjxBdXRob3I+S29uZ3NpbjwvQXV0aG9yPjxZZWFyPjIwMTA8L1llYXI+
PFJlY051bT42ODwvUmVjTnVtPjxyZWNvcmQ+PHJlYy1udW1iZXI+Njg8L3JlYy1udW1iZXI+PGZv
cmVpZ24ta2V5cz48a2V5IGFwcD0iRU4iIGRiLWlkPSJlNWQ1czV2cGZkeHhyaGUwMHNyeHh2ZHd6
emF2NTI5cDAwcGEiIHRpbWVzdGFtcD0iMTYzODEzNjk3MyI+Njg8L2tleT48L2ZvcmVpZ24ta2V5
cz48cmVmLXR5cGUgbmFtZT0iSm91cm5hbCBBcnRpY2xlIj4xNzwvcmVmLXR5cGU+PGNvbnRyaWJ1
dG9ycz48YXV0aG9ycz48YXV0aG9yPktvbmdzaW4sIFM8L2F1dGhvcj48YXV0aG9yPkphaW10b24s
IFMgPC9hdXRob3I+PGF1dGhvcj5TdWF5YSwgSjwvYXV0aG9yPjxhdXRob3I+VmFzYW5hd2F0aGFu
YSwgUzwvYXV0aG9yPjxhdXRob3I+U2lyaXN1dmFuLCBQIDwvYXV0aG9yPjxhdXRob3I+U2hlcGFy
ZCwgRFMgPC9hdXRob3I+PC9hdXRob3JzPjwvY29udHJpYnV0b3JzPjx0aXRsZXM+PHRpdGxlPkNv
c3Qgb2YgZGVuZ3VlIGluIFRoYWlsYW5kLjwvdGl0bGU+PHNlY29uZGFyeS10aXRsZT5EZW5ndWUg
QnVsbDwvc2Vjb25kYXJ5LXRpdGxlPjwvdGl0bGVzPjxwZXJpb2RpY2FsPjxmdWxsLXRpdGxlPkRl
bmd1ZSBCdWxsPC9mdWxsLXRpdGxlPjwvcGVyaW9kaWNhbD48cGFnZXM+NzfigJM4ODwvcGFnZXM+
PHZvbHVtZT4zNDwvdm9sdW1lPjxkYXRlcz48eWVhcj4yMDEwPC95ZWFyPjwvZGF0ZXM+PHVybHM+
PC91cmxzPjwvcmVjb3JkPjwvQ2l0ZT48Q2l0ZT48QXV0aG9yPk9yZWxsYW5vPC9BdXRob3I+PFll
YXI+MjAwODwvWWVhcj48UmVjTnVtPjkwPC9SZWNOdW0+PHJlY29yZD48cmVjLW51bWJlcj45MDwv
cmVjLW51bWJlcj48Zm9yZWlnbi1rZXlzPjxrZXkgYXBwPSJFTiIgZGItaWQ9ImU1ZDVzNXZwZmR4
eHJoZTAwc3J4eHZkd3p6YXY1MjlwMDBwYSIgdGltZXN0YW1wPSIxNjQ2NDk3MzA2Ij45MDwva2V5
PjwvZm9yZWlnbi1rZXlzPjxyZWYtdHlwZSBuYW1lPSJKb3VybmFsIEFydGljbGUiPjE3PC9yZWYt
dHlwZT48Y29udHJpYnV0b3JzPjxhdXRob3JzPjxhdXRob3I+T3JlbGxhbm8sIFAuIFcuPC9hdXRo
b3I+PGF1dGhvcj5QZWRyb25pLCBFLjwvYXV0aG9yPjwvYXV0aG9ycz48L2NvbnRyaWJ1dG9ycz48
YXV0aC1hZGRyZXNzPk1pbmlzdGVyaW8gZGUgU2FsdWQgZGUgbGEgTmFjaW9uLCBBcmdlbnRpbmEs
IERpcmVjY2lvbiBkZSBFcGlkZW1pb2xvZ2lhLiBwb3JlbGxhbm9AbXNhbC5nb3YuYXI8L2F1dGgt
YWRkcmVzcz48dGl0bGVzPjx0aXRsZT5bQ29zdC1iZW5lZml0IGFuYWx5c2lzIG9mIHZlY3RvciBj
b250cm9sIGluIGFyZWFzIG9mIHBvdGVudGlhbCBkZW5ndWUgdHJhbnNtaXNzaW9uXTwvdGl0bGU+
PHNlY29uZGFyeS10aXRsZT5SZXYgUGFuYW0gU2FsdWQgUHVibGljYTwvc2Vjb25kYXJ5LXRpdGxl
PjwvdGl0bGVzPjxwZXJpb2RpY2FsPjxmdWxsLXRpdGxlPlJldiBQYW5hbSBTYWx1ZCBQdWJsaWNh
PC9mdWxsLXRpdGxlPjwvcGVyaW9kaWNhbD48cGFnZXM+MTEzLTk8L3BhZ2VzPjx2b2x1bWU+MjQ8
L3ZvbHVtZT48bnVtYmVyPjI8L251bWJlcj48ZWRpdGlvbj4yMDA4LzEyLzEwPC9lZGl0aW9uPjxr
ZXl3b3Jkcz48a2V5d29yZD4qQWVkZXM8L2tleXdvcmQ+PGtleXdvcmQ+QW5pbWFsczwva2V5d29y
ZD48a2V5d29yZD5BcmdlbnRpbmE8L2tleXdvcmQ+PGtleXdvcmQ+Q29zdC1CZW5lZml0IEFuYWx5
c2lzPC9rZXl3b3JkPjxrZXl3b3JkPkRlbmd1ZS8qZWNvbm9taWNzLypwcmV2ZW50aW9uICZhbXA7
IGNvbnRyb2wvdHJhbnNtaXNzaW9uPC9rZXl3b3JkPjxrZXl3b3JkPipEaXNlYXNlIFZlY3RvcnM8
L2tleXdvcmQ+PGtleXdvcmQ+SHVtYW5zPC9rZXl3b3JkPjxrZXl3b3JkPk1vc3F1aXRvIENvbnRy
b2wvKmVjb25vbWljczwva2V5d29yZD48L2tleXdvcmRzPjxkYXRlcz48eWVhcj4yMDA4PC95ZWFy
PjxwdWItZGF0ZXM+PGRhdGU+QXVnPC9kYXRlPjwvcHViLWRhdGVzPjwvZGF0ZXM+PG9yaWctcHVi
PkFuYWxpc2lzIGNvc3RvLWJlbmVmaWNpbyBkZWwgY29udHJvbCBkZSB2ZWN0b3JlcyBlbiBsYSB0
cmFuc21pc2lvbiBwb3RlbmNpYWwgZGUgZGVuZ3VlLjwvb3JpZy1wdWI+PGlzYm4+MTAyMC00OTg5
IChQcmludCkmI3hEOzEwMjAtNDk4OSAoTGlua2luZyk8L2lzYm4+PGFjY2Vzc2lvbi1udW0+MTkw
NjI2MDI8L2FjY2Vzc2lvbi1udW0+PHVybHM+PHJlbGF0ZWQtdXJscz48dXJsPmh0dHBzOi8vd3d3
Lm5jYmkubmxtLm5paC5nb3YvcHVibWVkLzE5MDYyNjAyPC91cmw+PC9yZWxhdGVkLXVybHM+PC91
cmxzPjxlbGVjdHJvbmljLXJlc291cmNlLW51bT4xMC4xNTkwL3MxMDIwLTQ5ODkyMDA4MDAwODAw
MDA1PC9lbGVjdHJvbmljLXJlc291cmNlLW51bT48L3JlY29yZD48L0NpdGU+PENpdGU+PEF1dGhv
cj5QYWNraWVyaXNhbXk8L0F1dGhvcj48WWVhcj4yMDE1PC9ZZWFyPjxSZWNOdW0+MjI8L1JlY051
bT48cmVjb3JkPjxyZWMtbnVtYmVyPjIyPC9yZWMtbnVtYmVyPjxmb3JlaWduLWtleXM+PGtleSBh
cHA9IkVOIiBkYi1pZD0iZTVkNXM1dnBmZHh4cmhlMDBzcnh4dmR3enphdjUyOXAwMHBhIiB0aW1l
c3RhbXA9IjE2MzgxMzU5NjQiPjIyPC9rZXk+PC9mb3JlaWduLWtleXM+PHJlZi10eXBlIG5hbWU9
IkpvdXJuYWwgQXJ0aWNsZSI+MTc8L3JlZi10eXBlPjxjb250cmlidXRvcnM+PGF1dGhvcnM+PGF1
dGhvcj5QYWNraWVyaXNhbXksIFAuIFIuPC9hdXRob3I+PGF1dGhvcj5OZywgQy4gVy48L2F1dGhv
cj48YXV0aG9yPkRhaGx1aSwgTS48L2F1dGhvcj48YXV0aG9yPkluYmFyYWosIEouPC9hdXRob3I+
PGF1dGhvcj5CYWxhbiwgVi4gSy48L2F1dGhvcj48YXV0aG9yPkhhbGFzYSwgWS4gQS48L2F1dGhv
cj48YXV0aG9yPlNoZXBhcmQsIEQuIFMuPC9hdXRob3I+PC9hdXRob3JzPjwvY29udHJpYnV0b3Jz
Pjx0aXRsZXM+PHRpdGxlPkNvc3Qgb2YgRGVuZ3VlIFZlY3RvciBDb250cm9sIEFjdGl2aXRpZXMg
aW4gTWFsYXlzaWE8L3RpdGxlPjxzZWNvbmRhcnktdGl0bGU+QW0gSiBUcm9wIE1lZCBIeWc8L3Nl
Y29uZGFyeS10aXRsZT48L3RpdGxlcz48cGVyaW9kaWNhbD48ZnVsbC10aXRsZT5BbSBKIFRyb3Ag
TWVkIEh5ZzwvZnVsbC10aXRsZT48L3BlcmlvZGljYWw+PHBhZ2VzPjEwMjAtMTAyNzwvcGFnZXM+
PHZvbHVtZT45Mzwvdm9sdW1lPjxudW1iZXI+NTwvbnVtYmVyPjxlZGl0aW9uPjIwMTUvMDkvMzA8
L2VkaXRpb24+PGtleXdvcmRzPjxrZXl3b3JkPkFlZGVzLyp2aXJvbG9neTwva2V5d29yZD48a2V5
d29yZD5BbmltYWxzPC9rZXl3b3JkPjxrZXl3b3JkPkNvc3Qgb2YgSWxsbmVzczwva2V5d29yZD48
a2V5d29yZD5EZW5ndWUvZWNvbm9taWNzL2VwaWRlbWlvbG9neS8qcHJldmVudGlvbiAmYW1wOyBj
b250cm9sPC9rZXl3b3JkPjxrZXl3b3JkPkRlbmd1ZSBWYWNjaW5lcy9lY29ub21pY3M8L2tleXdv
cmQ+PGtleXdvcmQ+KkVuZGVtaWMgRGlzZWFzZXMvZWNvbm9taWNzL3ByZXZlbnRpb24gJmFtcDsg
Y29udHJvbDwva2V5d29yZD48a2V5d29yZD5IdW1hbnM8L2tleXdvcmQ+PGtleXdvcmQ+SW5zZWN0
IFZlY3RvcnMvKnZpcm9sb2d5PC9rZXl3b3JkPjxrZXl3b3JkPk1hbGF5c2lhL2VwaWRlbWlvbG9n
eTwva2V5d29yZD48a2V5d29yZD5Nb3NxdWl0byBDb250cm9sLyplY29ub21pY3M8L2tleXdvcmQ+
PC9rZXl3b3Jkcz48ZGF0ZXM+PHllYXI+MjAxNTwveWVhcj48cHViLWRhdGVzPjxkYXRlPk5vdjwv
ZGF0ZT48L3B1Yi1kYXRlcz48L2RhdGVzPjxpc2JuPjE0NzYtMTY0NSAoRWxlY3Ryb25pYykmI3hE
OzAwMDItOTYzNyAoTGlua2luZyk8L2lzYm4+PGFjY2Vzc2lvbi1udW0+MjY0MTYxMTY8L2FjY2Vz
c2lvbi1udW0+PHVybHM+PHJlbGF0ZWQtdXJscz48dXJsPmh0dHBzOi8vd3d3Lm5jYmkubmxtLm5p
aC5nb3YvcHVibWVkLzI2NDE2MTE2PC91cmw+PC9yZWxhdGVkLXVybHM+PC91cmxzPjxjdXN0b20y
PlBNQzQ3MDMyNDg8L2N1c3RvbTI+PGVsZWN0cm9uaWMtcmVzb3VyY2UtbnVtPjEwLjQyNjkvYWp0
bWguMTQtMDY2NzwvZWxlY3Ryb25pYy1yZXNvdXJjZS1udW0+PC9yZWNvcmQ+PC9DaXRlPjxDaXRl
PjxBdXRob3I+U2FsaW5hcy1Mb3BlejwvQXV0aG9yPjxZZWFyPjIwMTg8L1llYXI+PFJlY051bT41
MzwvUmVjTnVtPjxyZWNvcmQ+PHJlYy1udW1iZXI+NTM8L3JlYy1udW1iZXI+PGZvcmVpZ24ta2V5
cz48a2V5IGFwcD0iRU4iIGRiLWlkPSJlNWQ1czV2cGZkeHhyaGUwMHNyeHh2ZHd6emF2NTI5cDAw
cGEiIHRpbWVzdGFtcD0iMTYzODEzNjUwMSI+NTM8L2tleT48L2ZvcmVpZ24ta2V5cz48cmVmLXR5
cGUgbmFtZT0iSm91cm5hbCBBcnRpY2xlIj4xNzwvcmVmLXR5cGU+PGNvbnRyaWJ1dG9ycz48YXV0
aG9ycz48YXV0aG9yPlNhbGluYXMtTG9wZXosIE0uIEEuPC9hdXRob3I+PGF1dGhvcj5Tb3RvLVJv
amFzLCBWLiBFLjwvYXV0aG9yPjxhdXRob3I+T2NhbXBvLCBDLiBCLjwvYXV0aG9yPjwvYXV0aG9y
cz48L2NvbnRyaWJ1dG9ycz48YXV0aC1hZGRyZXNzPlVuaXZlcnNpZGFkIEljZXNpLCBDYWxpLCBD
b2xvbWJpYS4mI3hEO0NlbnRybyBkZSBFc3R1ZGlvcyBlbiBQcm90ZWNjaW9uIFNvY2lhbCB5IEVj
b25vbWlhIGRlIGxhIFNhbHVkLCBDYWxpLCBDb2xvbWJpYS4mI3hEO0NlbnRybyBJbnRlcm5hY2lv
bmFsIGRlIEVudHJlbmFtaWVudG8gZSBJbnZlc3RpZ2FjaW9uZXMgTWVkaWNhcywgQ2FsaSwgQ29s
b21iaWEuPC9hdXRoLWFkZHJlc3M+PHRpdGxlcz48dGl0bGU+W0Nvc3RzIG9mIGFuIEFlZGVzIGFl
Z3lwdGkgdmVjdG9yIGNvbnRyb2wgcHJvZ3JhbSBpbiBtdW5pY2lwYWxpdGllcyBpbiBDb2xvbWJp
YTogYSBjYXNlIHN0dWR5IGluIEdpcm9uIGFuZCBHdWFkYWxhamFyYSBkZSBCdWdhLCAyMDE2XTwv
dGl0bGU+PHNlY29uZGFyeS10aXRsZT5DYWQgU2F1ZGUgUHVibGljYTwvc2Vjb25kYXJ5LXRpdGxl
PjwvdGl0bGVzPjxwZXJpb2RpY2FsPjxmdWxsLXRpdGxlPkNhZCBTYXVkZSBQdWJsaWNhPC9mdWxs
LXRpdGxlPjwvcGVyaW9kaWNhbD48cGFnZXM+ZTAwMDQ0NTE4PC9wYWdlcz48dm9sdW1lPjM0PC92
b2x1bWU+PG51bWJlcj4xMjwvbnVtYmVyPjxlZGl0aW9uPjIwMTgvMTIvMDY8L2VkaXRpb24+PGtl
eXdvcmRzPjxrZXl3b3JkPipBZWRlczwva2V5d29yZD48a2V5d29yZD5BbmltYWxzPC9rZXl3b3Jk
PjxrZXl3b3JkPkNvbG9tYmlhL2VwaWRlbWlvbG9neTwva2V5d29yZD48a2V5d29yZD5Db3N0cyBh
bmQgQ29zdCBBbmFseXNpczwva2V5d29yZD48a2V5d29yZD5EZW5ndWUvKmVjb25vbWljcy9lcGlk
ZW1pb2xvZ3kvcHJldmVudGlvbiAmYW1wOyBjb250cm9sL3RyYW5zbWlzc2lvbjwva2V5d29yZD48
a2V5d29yZD5IdW1hbnM8L2tleXdvcmQ+PGtleXdvcmQ+TW9zcXVpdG8gQ29udHJvbC8qZWNvbm9t
aWNzL21ldGhvZHMvc3RhdGlzdGljcyAmYW1wOyBudW1lcmljYWwgZGF0YTwva2V5d29yZD48a2V5
d29yZD5Nb3NxdWl0byBWZWN0b3JzPC9rZXl3b3JkPjwva2V5d29yZHM+PGRhdGVzPjx5ZWFyPjIw
MTg8L3llYXI+PHB1Yi1kYXRlcz48ZGF0ZT5Ob3YgMjk8L2RhdGU+PC9wdWItZGF0ZXM+PC9kYXRl
cz48b3JpZy1wdWI+Q29zdG9zIGRlIHVuIHByb2dyYW1hIGRlIGNvbnRyb2wgZGVsIHZlY3RvciBB
ZWRlcyBhZWd5cHRpIGVuIG11bmljaXBpb3MgZGUgQ29sb21iaWE6IGVsIGNhc28gZGUgR2lyb24g
eSBHdWFkYWxhamFyYSBkZSBCdWdhLCAyMDE2Ljwvb3JpZy1wdWI+PGlzYm4+MTY3OC00NDY0IChF
bGVjdHJvbmljKSYjeEQ7MDEwMi0zMTFYIChMaW5raW5nKTwvaXNibj48YWNjZXNzaW9uLW51bT4z
MDUxNzMxNDwvYWNjZXNzaW9uLW51bT48dXJscz48cmVsYXRlZC11cmxzPjx1cmw+aHR0cHM6Ly93
d3cubmNiaS5ubG0ubmloLmdvdi9wdWJtZWQvMzA1MTczMTQ8L3VybD48L3JlbGF0ZWQtdXJscz48
L3VybHM+PGVsZWN0cm9uaWMtcmVzb3VyY2UtbnVtPjEwLjE1OTAvMDEwMi0zMTFYMDAwNDQ1MTg8
L2VsZWN0cm9uaWMtcmVzb3VyY2UtbnVtPjwvcmVjb3JkPjwvQ2l0ZT48Q2l0ZT48QXV0aG9yPlN1
YXlhPC9BdXRob3I+PFllYXI+MjAwNzwvWWVhcj48UmVjTnVtPjk0PC9SZWNOdW0+PHJlY29yZD48
cmVjLW51bWJlcj45NDwvcmVjLW51bWJlcj48Zm9yZWlnbi1rZXlzPjxrZXkgYXBwPSJFTiIgZGIt
aWQ9ImU1ZDVzNXZwZmR4eHJoZTAwc3J4eHZkd3p6YXY1MjlwMDBwYSIgdGltZXN0YW1wPSIxNjQ2
NDk3Mzk2Ij45NDwva2V5PjwvZm9yZWlnbi1rZXlzPjxyZWYtdHlwZSBuYW1lPSJKb3VybmFsIEFy
dGljbGUiPjE3PC9yZWYtdHlwZT48Y29udHJpYnV0b3JzPjxhdXRob3JzPjxhdXRob3I+U3VheWEs
IEouIEEuPC9hdXRob3I+PGF1dGhvcj5TaGVwYXJkLCBELiBTLjwvYXV0aG9yPjxhdXRob3I+Q2hh
bmcsIE0uIFMuPC9hdXRob3I+PGF1dGhvcj5DYXJhbSwgTS48L2F1dGhvcj48YXV0aG9yPkhveWVy
LCBTLjwvYXV0aG9yPjxhdXRob3I+U29jaGVhdCwgRC48L2F1dGhvcj48YXV0aG9yPkNoYW50aGEs
IE4uPC9hdXRob3I+PGF1dGhvcj5OYXRoYW4sIE0uIEIuPC9hdXRob3I+PC9hdXRob3JzPjwvY29u
dHJpYnV0b3JzPjxhdXRoLWFkZHJlc3M+U2NobmVpZGVyIEluc3RpdHV0ZXMgZm9yIEhlYWx0aCBQ
b2xpY3ksIEhlbGxlciBTY2hvb2wsIEJyYW5kZWlzIFVuaXZlcnNpdHksIFdhbHRoYW0sIE1BIDAy
NDU0LTkxMTAsIFVTQS4gc3VheWFAYnJhbmRlaXMuZWR1PC9hdXRoLWFkZHJlc3M+PHRpdGxlcz48
dGl0bGU+Q29zdC1lZmZlY3RpdmVuZXNzIG9mIGFubnVhbCB0YXJnZXRlZCBsYXJ2aWNpZGluZyBj
YW1wYWlnbnMgaW4gQ2FtYm9kaWEgYWdhaW5zdCB0aGUgZGVuZ3VlIHZlY3RvciBBZWRlcyBhZWd5
cHRpPC90aXRsZT48c2Vjb25kYXJ5LXRpdGxlPlRyb3AgTWVkIEludCBIZWFsdGg8L3NlY29uZGFy
eS10aXRsZT48L3RpdGxlcz48cGVyaW9kaWNhbD48ZnVsbC10aXRsZT5Ucm9wIE1lZCBJbnQgSGVh
bHRoPC9mdWxsLXRpdGxlPjwvcGVyaW9kaWNhbD48cGFnZXM+MTAyNi0zNjwvcGFnZXM+PHZvbHVt
ZT4xMjwvdm9sdW1lPjxudW1iZXI+OTwvbnVtYmVyPjxlZGl0aW9uPjIwMDcvMDkvMTk8L2VkaXRp
b24+PGtleXdvcmRzPjxrZXl3b3JkPkFlZGVzL2RydWcgZWZmZWN0czwva2V5d29yZD48a2V5d29y
ZD5BbmltYWxzPC9rZXl3b3JkPjxrZXl3b3JkPkNhbWJvZGlhL2VwaWRlbWlvbG9neTwva2V5d29y
ZD48a2V5d29yZD5Db3N0LUJlbmVmaXQgQW5hbHlzaXM8L2tleXdvcmQ+PGtleXdvcmQ+Q29zdHMg
YW5kIENvc3QgQW5hbHlzaXM8L2tleXdvcmQ+PGtleXdvcmQ+RGVuZ3VlL2VwaWRlbWlvbG9neS8q
cHJldmVudGlvbiAmYW1wOyBjb250cm9sPC9rZXl3b3JkPjxrZXl3b3JkPkRlbmd1ZSBWaXJ1czwv
a2V5d29yZD48a2V5d29yZD5EaXNlYXNlIE91dGJyZWFrcy8qcHJldmVudGlvbiAmYW1wOyBjb250
cm9sPC9rZXl3b3JkPjxrZXl3b3JkPkh1bWFuczwva2V5d29yZD48a2V5d29yZD5JbnNlY3QgVmVj
dG9yczwva2V5d29yZD48a2V5d29yZD5Nb3NxdWl0byBDb250cm9sLyplY29ub21pY3M8L2tleXdv
cmQ+PC9rZXl3b3Jkcz48ZGF0ZXM+PHllYXI+MjAwNzwveWVhcj48cHViLWRhdGVzPjxkYXRlPlNl
cDwvZGF0ZT48L3B1Yi1kYXRlcz48L2RhdGVzPjxpc2JuPjEzNjAtMjI3NiAoUHJpbnQpJiN4RDsx
MzYwLTIyNzYgKExpbmtpbmcpPC9pc2JuPjxhY2Nlc3Npb24tbnVtPjE3ODc1MDE0PC9hY2Nlc3Np
b24tbnVtPjx1cmxzPjxyZWxhdGVkLXVybHM+PHVybD5odHRwczovL3d3dy5uY2JpLm5sbS5uaWgu
Z292L3B1Ym1lZC8xNzg3NTAxNDwvdXJsPjwvcmVsYXRlZC11cmxzPjwvdXJscz48ZWxlY3Ryb25p
Yy1yZXNvdXJjZS1udW0+MTAuMTExMS9qLjEzNjUtMzE1Ni4yMDA3LjAxODg5Lng8L2VsZWN0cm9u
aWMtcmVzb3VyY2UtbnVtPjwvcmVjb3JkPjwvQ2l0ZT48Q2l0ZT48QXV0aG9yPlRhbGliZXJ0aTwv
QXV0aG9yPjxZZWFyPjIwMTA8L1llYXI+PFJlY051bT4xPC9SZWNOdW0+PHJlY29yZD48cmVjLW51
bWJlcj4xPC9yZWMtbnVtYmVyPjxmb3JlaWduLWtleXM+PGtleSBhcHA9IkVOIiBkYi1pZD0iZTVk
NXM1dnBmZHh4cmhlMDBzcnh4dmR3enphdjUyOXAwMHBhIiB0aW1lc3RhbXA9IjE2MzgxMzU2MTIi
PjE8L2tleT48L2ZvcmVpZ24ta2V5cz48cmVmLXR5cGUgbmFtZT0iSm91cm5hbCBBcnRpY2xlIj4x
NzwvcmVmLXR5cGU+PGNvbnRyaWJ1dG9ycz48YXV0aG9ycz48YXV0aG9yPlRhbGliZXJ0aSwgSC48
L2F1dGhvcj48YXV0aG9yPlp1Y2NoaSwgUC48L2F1dGhvcj48L2F1dGhvcnM+PC9jb250cmlidXRv
cnM+PGF1dGgtYWRkcmVzcz5Vbml2ZXJzaWRhZGUgRmVkZXJhbCBkZSBTYW8gUGF1bG8uPC9hdXRo
LWFkZHJlc3M+PHRpdGxlcz48dGl0bGU+W0RpcmVjdCBjb3N0cyBvZiB0aGUgZGVuZ3VlIGZldmVy
IGNvbnRyb2wgYW5kIHByZXZlbnRpb24gcHJvZ3JhbSBpbiAyMDA1IGluIHRoZSBDaXR5IG9mIFNh
byBQYXVsb108L3RpdGxlPjxzZWNvbmRhcnktdGl0bGU+UmV2IFBhbmFtIFNhbHVkIFB1YmxpY2E8
L3NlY29uZGFyeS10aXRsZT48L3RpdGxlcz48cGVyaW9kaWNhbD48ZnVsbC10aXRsZT5SZXYgUGFu
YW0gU2FsdWQgUHVibGljYTwvZnVsbC10aXRsZT48L3BlcmlvZGljYWw+PHBhZ2VzPjE3NS04MDwv
cGFnZXM+PHZvbHVtZT4yNzwvdm9sdW1lPjxudW1iZXI+MzwvbnVtYmVyPjxlZGl0aW9uPjIwMTAv
MDQvMjQ8L2VkaXRpb24+PGtleXdvcmRzPjxrZXl3b3JkPkJyYXppbDwva2V5d29yZD48a2V5d29y
ZD5Db3N0cyBhbmQgQ29zdCBBbmFseXNpczwva2V5d29yZD48a2V5d29yZD5EZW5ndWUvKmVjb25v
bWljcy8qcHJldmVudGlvbiAmYW1wOyBjb250cm9sPC9rZXl3b3JkPjxrZXl3b3JkPkh1bWFuczwv
a2V5d29yZD48a2V5d29yZD5QcmV2ZW50aXZlIEhlYWx0aCBTZXJ2aWNlcy8qZWNvbm9taWNzPC9r
ZXl3b3JkPjxrZXl3b3JkPlVyYmFuIEhlYWx0aDwva2V5d29yZD48L2tleXdvcmRzPjxkYXRlcz48
eWVhcj4yMDEwPC95ZWFyPjxwdWItZGF0ZXM+PGRhdGU+TWFyPC9kYXRlPjwvcHViLWRhdGVzPjwv
ZGF0ZXM+PG9yaWctcHViPkN1c3RvcyBkaXJldG9zIGRvIHByb2dyYW1hIGRlIHByZXZlbmNhbyBl
IGNvbnRyb2xlIGRhIGRlbmd1ZSBubyBNdW5pY2lwaW8gZGUgU2FvIFBhdWxvIGVtIDIwMDUuPC9v
cmlnLXB1Yj48aXNibj4xNjgwLTUzNDggKEVsZWN0cm9uaWMpJiN4RDsxMDIwLTQ5ODkgKExpbmtp
bmcpPC9pc2JuPjxhY2Nlc3Npb24tbnVtPjIwNDE0NTA2PC9hY2Nlc3Npb24tbnVtPjx1cmxzPjxy
ZWxhdGVkLXVybHM+PHVybD5odHRwczovL3d3dy5uY2JpLm5sbS5uaWguZ292L3B1Ym1lZC8yMDQx
NDUwNjwvdXJsPjwvcmVsYXRlZC11cmxzPjwvdXJscz48ZWxlY3Ryb25pYy1yZXNvdXJjZS1udW0+
MTAuMTU5MC9zMTAyMC00OTg5MjAxMDAwMDMwMDAwNDwvZWxlY3Ryb25pYy1yZXNvdXJjZS1udW0+
PC9yZWNvcmQ+PC9DaXRlPjxDaXRlPjxBdXRob3I+VGhhbGFnYWxhPC9BdXRob3I+PFllYXI+MjAx
NjwvWWVhcj48UmVjTnVtPjUxPC9SZWNOdW0+PHJlY29yZD48cmVjLW51bWJlcj41MTwvcmVjLW51
bWJlcj48Zm9yZWlnbi1rZXlzPjxrZXkgYXBwPSJFTiIgZGItaWQ9ImU1ZDVzNXZwZmR4eHJoZTAw
c3J4eHZkd3p6YXY1MjlwMDBwYSIgdGltZXN0YW1wPSIxNjM4MTM2MzkyIj41MTwva2V5PjwvZm9y
ZWlnbi1rZXlzPjxyZWYtdHlwZSBuYW1lPSJKb3VybmFsIEFydGljbGUiPjE3PC9yZWYtdHlwZT48
Y29udHJpYnV0b3JzPjxhdXRob3JzPjxhdXRob3I+VGhhbGFnYWxhLCBOLjwvYXV0aG9yPjxhdXRo
b3I+VGlzc2VyYSwgSC48L2F1dGhvcj48YXV0aG9yPlBhbGloYXdhZGFuYSwgUC48L2F1dGhvcj48
YXV0aG9yPkFtYXJhc2luZ2hlLCBBLjwvYXV0aG9yPjxhdXRob3I+QW1iYWdhaGF3aXRhLCBBLjwv
YXV0aG9yPjxhdXRob3I+V2lsZGVyLVNtaXRoLCBBLjwvYXV0aG9yPjxhdXRob3I+U2hlcGFyZCwg
RC4gUy48L2F1dGhvcj48YXV0aG9yPlRvemFuLCBZLjwvYXV0aG9yPjwvYXV0aG9ycz48L2NvbnRy
aWJ1dG9ycz48YXV0aC1hZGRyZXNzPk5hdGlvbmFsIENoaWxkIEhlYWx0aCBQcm9ncmFtbWUsIEZh
bWlseSBIZWFsdGggQnVyZWF1LCBNaW5pc3RyeSBvZiBIZWFsdGgsIENvbG9tYm8sIFNyaSBMYW5r
YS4mI3hEO0VwaWRlbWlvbG9neSBVbml0LCBNaW5pc3RyeSBvZiBIZWFsdGgsIENvbG9tYm8sIFNy
aSBMYW5rYS4mI3hEO05hdGlvbmFsIERlbmd1ZSBDb250cm9sIFVuaXQsIENvbG9tYm8sIFNyaSBM
YW5rYS4mI3hEO0RlcGFydG1lbnQgb2YgUHVibGljIEhlYWx0aCBhbmQgQ2xpbmljYWwgTWVkaWNp
bmUsIEVwaWRlbWlvbG9neSBhbmQgR2xvYmFsIEhlYWx0aCwgVW1lYSBVbml2ZXJzaXR5LCBVbWVh
LCBTd2VkZW4uJiN4RDtMZWUgS29uZyBDaGlhbiBTY2hvb2wgb2YgTWVkaWNpbmUsIE5hbnlhbmcg
VGVjaG5vbG9naWNhbCBVbml2ZXJzaXR5LCBTaW5nYXBvcmUsIFNpbmdhcG9yZS4mI3hEO0JyYW5k
ZWlzIFVuaXZlcnNpdHksIFRoZSBIZWxsZXIgU2Nob29sIGZvciBTb2NpYWwgUG9saWN5IGFuZCBN
YW5hZ2VtZW50LCBXYWx0aGFtLCBNYXNzYWNodXNldHRzLCBVbml0ZWQgU3RhdGVzIG9mIEFtZXJp
Y2EuJiN4RDtJbnN0aXR1dGUgb2YgUHVibGljIEhlYWx0aCwgSGVpZGVsYmVyZyBVbml2ZXJzaXR5
IE1lZGljYWwgU2Nob29sLCBIZWlkZWxiZXJnLCBHZXJtYW55LiYjeEQ7Q29sbGVnZSBvZiBHbG9i
YWwgUHVibGljIEhlYWx0aCwgTmV3IFlvcmsgVW5pdmVyc2l0eSwgTmV3IFlvcmssIE5ldyBZb3Jr
LCBVbml0ZWQgU3RhdGVzIG9mIEFtZXJpY2EuPC9hdXRoLWFkZHJlc3M+PHRpdGxlcz48dGl0bGU+
Q29zdHMgb2YgRGVuZ3VlIENvbnRyb2wgQWN0aXZpdGllcyBhbmQgSG9zcGl0YWxpemF0aW9ucyBp
biB0aGUgUHVibGljIEhlYWx0aCBTZWN0b3IgZHVyaW5nIGFuIEVwaWRlbWljIFllYXIgaW4gVXJi
YW4gU3JpIExhbmthPC90aXRsZT48c2Vjb25kYXJ5LXRpdGxlPlBMb1MgTmVnbCBUcm9wIERpczwv
c2Vjb25kYXJ5LXRpdGxlPjwvdGl0bGVzPjxwZXJpb2RpY2FsPjxmdWxsLXRpdGxlPlBMb1MgTmVn
bCBUcm9wIERpczwvZnVsbC10aXRsZT48L3BlcmlvZGljYWw+PHBhZ2VzPmUwMDA0NDY2PC9wYWdl
cz48dm9sdW1lPjEwPC92b2x1bWU+PG51bWJlcj4yPC9udW1iZXI+PGVkaXRpb24+MjAxNi8wMi8y
NjwvZWRpdGlvbj48a2V5d29yZHM+PGtleXdvcmQ+QWR1bHQ8L2tleXdvcmQ+PGtleXdvcmQ+Q29z
dCBvZiBJbGxuZXNzPC9rZXl3b3JkPjxrZXl3b3JkPkRlbmd1ZS8qZWNvbm9taWNzL2VwaWRlbWlv
bG9neS90aGVyYXB5PC9rZXl3b3JkPjxrZXl3b3JkPkRpc2Vhc2UgT3V0YnJlYWtzL2Vjb25vbWlj
czwva2V5d29yZD48a2V5d29yZD5GZW1hbGU8L2tleXdvcmQ+PGtleXdvcmQ+SG9zcGl0YWxpemF0
aW9uLyplY29ub21pY3M8L2tleXdvcmQ+PGtleXdvcmQ+SHVtYW5zPC9rZXl3b3JkPjxrZXl3b3Jk
Pk1hbGU8L2tleXdvcmQ+PGtleXdvcmQ+UHVibGljIEhlYWx0aC8qZWNvbm9taWNzPC9rZXl3b3Jk
PjxrZXl3b3JkPlB1YmxpYyBTZWN0b3IvZWNvbm9taWNzPC9rZXl3b3JkPjxrZXl3b3JkPlJldHJv
c3BlY3RpdmUgU3R1ZGllczwva2V5d29yZD48a2V5d29yZD5TcmkgTGFua2EvZXBpZGVtaW9sb2d5
PC9rZXl3b3JkPjxrZXl3b3JkPlVyYmFuIEhlYWx0aC8qZWNvbm9taWNzPC9rZXl3b3JkPjxrZXl3
b3JkPllvdW5nIEFkdWx0PC9rZXl3b3JkPjwva2V5d29yZHM+PGRhdGVzPjx5ZWFyPjIwMTY8L3ll
YXI+PHB1Yi1kYXRlcz48ZGF0ZT5GZWI8L2RhdGU+PC9wdWItZGF0ZXM+PC9kYXRlcz48aXNibj4x
OTM1LTI3MzUgKEVsZWN0cm9uaWMpJiN4RDsxOTM1LTI3MjcgKExpbmtpbmcpPC9pc2JuPjxhY2Nl
c3Npb24tbnVtPjI2OTEwOTA3PC9hY2Nlc3Npb24tbnVtPjx1cmxzPjxyZWxhdGVkLXVybHM+PHVy
bD5odHRwczovL3d3dy5uY2JpLm5sbS5uaWguZ292L3B1Ym1lZC8yNjkxMDkwNzwvdXJsPjwvcmVs
YXRlZC11cmxzPjwvdXJscz48Y3VzdG9tMj5QTUM0NzY2MDg2PC9jdXN0b20yPjxlbGVjdHJvbmlj
LXJlc291cmNlLW51bT4xMC4xMzcxL2pvdXJuYWwucG50ZC4wMDA0NDY2PC9lbGVjdHJvbmljLXJl
c291cmNlLW51bT48L3JlY29yZD48L0NpdGU+PENpdGU+PEF1dGhvcj5VbmR1cnJhZ2E8L0F1dGhv
cj48WWVhcj4yMDE1PC9ZZWFyPjxSZWNOdW0+MjY8L1JlY051bT48cmVjb3JkPjxyZWMtbnVtYmVy
PjI2PC9yZWMtbnVtYmVyPjxmb3JlaWduLWtleXM+PGtleSBhcHA9IkVOIiBkYi1pZD0iZTVkNXM1
dnBmZHh4cmhlMDBzcnh4dmR3enphdjUyOXAwMHBhIiB0aW1lc3RhbXA9IjE2MzgxMzYwMDIiPjI2
PC9rZXk+PC9mb3JlaWduLWtleXM+PHJlZi10eXBlIG5hbWU9IkpvdXJuYWwgQXJ0aWNsZSI+MTc8
L3JlZi10eXBlPjxjb250cmlidXRvcnM+PGF1dGhvcnM+PGF1dGhvcj5VbmR1cnJhZ2EsIEUuIEEu
PC9hdXRob3I+PGF1dGhvcj5CZXRhbmNvdXJ0LUNyYXZpb3RvLCBNLjwvYXV0aG9yPjxhdXRob3I+
UmFtb3MtQ2FzdGFuZWRhLCBKLjwvYXV0aG9yPjxhdXRob3I+TWFydGluZXotVmVnYSwgUi48L2F1
dGhvcj48YXV0aG9yPk1lbmRlei1HYWx2YW4sIEouPC9hdXRob3I+PGF1dGhvcj5HdWJsZXIsIEQu
IEouPC9hdXRob3I+PGF1dGhvcj5HdXptYW4sIE0uIEcuPC9hdXRob3I+PGF1dGhvcj5IYWxzdGVh
ZCwgUy4gQi48L2F1dGhvcj48YXV0aG9yPkhhcnJpcywgRS48L2F1dGhvcj48YXV0aG9yPkt1cmkt
TW9yYWxlcywgUC48L2F1dGhvcj48YXV0aG9yPlRhcGlhLUNvbnllciwgUi48L2F1dGhvcj48YXV0
aG9yPlNoZXBhcmQsIEQuIFMuPC9hdXRob3I+PC9hdXRob3JzPjwvY29udHJpYnV0b3JzPjxhdXRo
LWFkZHJlc3M+U2NobmVpZGVyIEluc3RpdHV0ZXMgZm9yIEhlYWx0aCBQb2xpY3ksIEhlbGxlciBT
Y2hvb2wsIEJyYW5kZWlzIFVuaXZlcnNpdHksIFdhbHRoYW0sIE1hc3NhY2h1c2V0dHMsIFVuaXRl
ZCBTdGF0ZXMgb2YgQW1lcmljYS4mI3hEO0NhcmxvcyBTbGltIEhlYWx0aCBJbnN0aXR1dGUsIE1l
eGljbyBDaXR5LCBNZXhpY28uJiN4RDtJbnN0aXR1dG8gTmFjaW9uYWwgZGUgU2FsdWQgUHVibGlj
YSwgQ3Vlcm5hdmFjYSwgTWV4aWNvOyBDZW50ZXIgZm9yIFRyb3BpY2FsIERpc2Vhc2VzLCBVbml2
ZXJzaXR5IG9mIFRleGFzLU1lZGljYWwgQnJhbmNoLCBHYWx2ZXN0b24sIFRleGFzLCBVbml0ZWQg
U3RhdGVzIG9mIEFtZXJpY2EuJiN4RDtJbnN0aXR1dG8gTmFjaW9uYWwgZGUgU2FsdWQgUHVibGlj
YSwgQ3Vlcm5hdmFjYSwgTWV4aWNvOyBPcmdhbml6YWNpb24gTGF0aW5vYW1lcmljYW5hIHBhcmEg
ZWwgRm9tZW50byBkZSBsYSBJbnZlc3RpZ2FjaW9uIGVuIFNhbHVkLCBCdWNhcmFtYW5nYSwgQ29s
b21iaWEuJiN4RDtIb3NwaXRhbCBJbmZhbnRpbCBkZSBNZXhpY28gRmVkZXJpY28gR29tZXosIE1l
eGljbyBDaXR5LCBNZXhpY28uJiN4RDtEdWtlLU5VUyBHcmFkdWF0ZSBNZWRpY2FsIFNjaG9vbCwg
U2luZ2Fwb3JlLiYjeEQ7UGVkcm8gS291cmkgVHJvcGljYWwgTWVkaWNpbmUgSW5zdGl0dXRlLCBI
YXZhbmEsIEN1YmEuJiN4RDtQZWRpYXRyaWMgRGVuZ3VlIFZhY2NpbmUgSW5pdGlhdGl2ZSwgUm9j
a3ZpbGxlLCBNYXJ5bGFuZCwgVW5pdGVkIFN0YXRlcyBvZiBBbWVyaWNhLiYjeEQ7VW5pdmVyc2l0
eSBvZiBDYWxpZm9ybmlhLCBCZXJrZWxleSwgQmVya2VsZXksIENhbGlmb3JuaWEsIFVuaXRlZCBT
dGF0ZXMgb2YgQW1lcmljYS4mI3hEO01pbmlzdHJ5IG9mIEhlYWx0aCwgTWV4aWNvIENpdHksIE1l
eGljby48L2F1dGgtYWRkcmVzcz48dGl0bGVzPjx0aXRsZT5FY29ub21pYyBhbmQgZGlzZWFzZSBi
dXJkZW4gb2YgZGVuZ3VlIGluIE1leGljbzwvdGl0bGU+PHNlY29uZGFyeS10aXRsZT5QTG9TIE5l
Z2wgVHJvcCBEaXM8L3NlY29uZGFyeS10aXRsZT48L3RpdGxlcz48cGVyaW9kaWNhbD48ZnVsbC10
aXRsZT5QTG9TIE5lZ2wgVHJvcCBEaXM8L2Z1bGwtdGl0bGU+PC9wZXJpb2RpY2FsPjxwYWdlcz5l
MDAwMzU0NzwvcGFnZXM+PHZvbHVtZT45PC92b2x1bWU+PG51bWJlcj4zPC9udW1iZXI+PGVkaXRp
b24+MjAxNS8wMy8xOTwvZWRpdGlvbj48a2V5d29yZHM+PGtleXdvcmQ+QWR1bHQ8L2tleXdvcmQ+
PGtleXdvcmQ+QnVkZ2V0czwva2V5d29yZD48a2V5d29yZD5Db2hvcnQgU3R1ZGllczwva2V5d29y
ZD48a2V5d29yZD4qQ29zdCBvZiBJbGxuZXNzPC9rZXl3b3JkPjxrZXl3b3JkPkRlbmd1ZS8qZWNv
bm9taWNzLyplcGlkZW1pb2xvZ3k8L2tleXdvcmQ+PGtleXdvcmQ+SGVhbHRoIFBvbGljeS8qZWNv
bm9taWNzPC9rZXl3b3JkPjxrZXl3b3JkPkhvc3BpdGFsczwva2V5d29yZD48a2V5d29yZD5IdW1h
bnM8L2tleXdvcmQ+PGtleXdvcmQ+SW5jaWRlbmNlPC9rZXl3b3JkPjxrZXl3b3JkPk1hbGU8L2tl
eXdvcmQ+PGtleXdvcmQ+TWV4aWNvPC9rZXl3b3JkPjxrZXl3b3JkPk5pY2FyYWd1YTwva2V5d29y
ZD48a2V5d29yZD5QYW5hbWE8L2tleXdvcmQ+PGtleXdvcmQ+UHJvc3BlY3RpdmUgU3R1ZGllczwv
a2V5d29yZD48a2V5d29yZD5QdWVydG8gUmljbzwva2V5d29yZD48a2V5d29yZD5RdWFsaXR5LUFk
anVzdGVkIExpZmUgWWVhcnM8L2tleXdvcmQ+PGtleXdvcmQ+VGhhaWxhbmQ8L2tleXdvcmQ+PC9r
ZXl3b3Jkcz48ZGF0ZXM+PHllYXI+MjAxNTwveWVhcj48cHViLWRhdGVzPjxkYXRlPk1hcjwvZGF0
ZT48L3B1Yi1kYXRlcz48L2RhdGVzPjxpc2JuPjE5MzUtMjczNSAoRWxlY3Ryb25pYykmI3hEOzE5
MzUtMjcyNyAoTGlua2luZyk8L2lzYm4+PGFjY2Vzc2lvbi1udW0+MjU3ODYyMjU8L2FjY2Vzc2lv
bi1udW0+PHVybHM+PHJlbGF0ZWQtdXJscz48dXJsPmh0dHBzOi8vd3d3Lm5jYmkubmxtLm5paC5n
b3YvcHVibWVkLzI1Nzg2MjI1PC91cmw+PC9yZWxhdGVkLXVybHM+PC91cmxzPjxjdXN0b20yPlBN
QzQzNjQ4ODY8L2N1c3RvbTI+PGVsZWN0cm9uaWMtcmVzb3VyY2UtbnVtPjEwLjEzNzEvam91cm5h
bC5wbnRkLjAwMDM1NDc8L2VsZWN0cm9uaWMtcmVzb3VyY2UtbnVtPjwvcmVjb3JkPjwvQ2l0ZT48
Q2l0ZT48QXV0aG9yPlp1YmlldGEtWmF2YWxhPC9BdXRob3I+PFllYXI+MjAxODwvWWVhcj48UmVj
TnVtPjQ5PC9SZWNOdW0+PHJlY29yZD48cmVjLW51bWJlcj40OTwvcmVjLW51bWJlcj48Zm9yZWln
bi1rZXlzPjxrZXkgYXBwPSJFTiIgZGItaWQ9ImU1ZDVzNXZwZmR4eHJoZTAwc3J4eHZkd3p6YXY1
MjlwMDBwYSIgdGltZXN0YW1wPSIxNjM4MTM2MzYxIj40OTwva2V5PjwvZm9yZWlnbi1rZXlzPjxy
ZWYtdHlwZSBuYW1lPSJKb3VybmFsIEFydGljbGUiPjE3PC9yZWYtdHlwZT48Y29udHJpYnV0b3Jz
PjxhdXRob3JzPjxhdXRob3I+WnViaWV0YS1aYXZhbGEsIEEuPC9hdXRob3I+PGF1dGhvcj5Mb3Bl
ei1DZXJ2YW50ZXMsIE0uPC9hdXRob3I+PGF1dGhvcj5TYWxpbmFzLUVzY3VkZXJvLCBHLjwvYXV0
aG9yPjxhdXRob3I+UmFtaXJlei1DaGF2ZXosIEEuPC9hdXRob3I+PGF1dGhvcj5DYXN0YW5lZGEs
IEouIFIuPC9hdXRob3I+PGF1dGhvcj5IZXJuYW5kZXotR2F5dGFuLCBTLiBJLjwvYXV0aG9yPjxh
dXRob3I+TG9wZXogWWVzY2FzLCBKLiBHLjwvYXV0aG9yPjxhdXRob3I+RHVyYW4tQXJlbmFzLCBM
LjwvYXV0aG9yPjwvYXV0aG9ycz48L2NvbnRyaWJ1dG9ycz48YXV0aC1hZGRyZXNzPkZhY3VsdHkg
b2YgTWVkaWNpbmUsIE5hdGlvbmFsIEF1dG9ub21vdXMgVW5pdmVyc2l0eSBvZiBNZXhpY28sIE1l
eGljbyBDaXR5LCBNZXhpY28uJiN4RDtDZW50ZXIgZm9yIEVjb25vbWljIFN0dWRpZXMgYW5kIFNv
Y2lhbCBIZWFsdGgsIENoaWxkcmVuJmFwb3M7cyBIb3NwaXRhbCBvZiBNZXhpY28gRmVkZXJpY28g
R29tZXosIE1pbmlzdHJ5IG9mIEhlYWx0aCwgTWV4aWNvIENpdHksIE1leGljby4mI3hEO1ByaXZh
dGUgUHJhY3RpY2UsIE1leGljbyBDaXR5LCBNZXhpY28uJiN4RDtEZXBhcnRhbWVudG8gZGUgQXJi
b3ZpcnVzLCBOYXRpb25hbCBJbnN0aXR1dGUgb2YgUHVibGljIEhlYWx0aCwgQ3Vlcm5hdmFjYSwg
TWV4aWNvLiYjeEQ7TWVkaWNhbCBBZmZhaXJzLCBTYW5vZmkgUGFzdGV1ciBMYXRpbiBBbWVyaWNh
LCBNZXhpY28gQ2l0eSwgTWV4aWNvLjwvYXV0aC1hZGRyZXNzPjx0aXRsZXM+PHRpdGxlPkVjb25v
bWljIGltcGFjdCBvZiBkZW5ndWUgaW4gTWV4aWNvIGNvbnNpZGVyaW5nIHJlcG9ydGVkIGNhc2Vz
IGZvciAyMDEyIHRvIDIwMTY8L3RpdGxlPjxzZWNvbmRhcnktdGl0bGU+UExvUyBOZWdsIFRyb3Ag
RGlzPC9zZWNvbmRhcnktdGl0bGU+PC90aXRsZXM+PHBlcmlvZGljYWw+PGZ1bGwtdGl0bGU+UExv
UyBOZWdsIFRyb3AgRGlzPC9mdWxsLXRpdGxlPjwvcGVyaW9kaWNhbD48cGFnZXM+ZTAwMDY5Mzg8
L3BhZ2VzPjx2b2x1bWU+MTI8L3ZvbHVtZT48bnVtYmVyPjEyPC9udW1iZXI+PGVkaXRpb24+MjAx
OC8xMi8xNTwvZWRpdGlvbj48a2V5d29yZHM+PGtleXdvcmQ+QWRvbGVzY2VudDwva2V5d29yZD48
a2V5d29yZD5BZHVsdDwva2V5d29yZD48a2V5d29yZD5BZ2VkPC9rZXl3b3JkPjxrZXl3b3JkPkNh
cmVnaXZlcnM8L2tleXdvcmQ+PGtleXdvcmQ+Q2hpbGQ8L2tleXdvcmQ+PGtleXdvcmQ+Q2hpbGQs
IFByZXNjaG9vbDwva2V5d29yZD48a2V5d29yZD5EZW5ndWUvKmVjb25vbWljcy9lcGlkZW1pb2xv
Z3kvcHJldmVudGlvbiAmYW1wOyBjb250cm9sPC9rZXl3b3JkPjxrZXl3b3JkPkRpc2FibGVkIFBl
cnNvbnM8L2tleXdvcmQ+PGtleXdvcmQ+R292ZXJubWVudCBQcm9ncmFtczwva2V5d29yZD48a2V5
d29yZD5IZWFsdGggQ2FyZSBDb3N0czwva2V5d29yZD48a2V5d29yZD5IZWFsdGggRXhwZW5kaXR1
cmVzPC9rZXl3b3JkPjxrZXl3b3JkPkh1bWFuczwva2V5d29yZD48a2V5d29yZD5JbmZhbnQ8L2tl
eXdvcmQ+PGtleXdvcmQ+TWV4aWNvL2VwaWRlbWlvbG9neTwva2V5d29yZD48a2V5d29yZD5NaWRk
bGUgQWdlZDwva2V5d29yZD48a2V5d29yZD5RdWFsaXR5LUFkanVzdGVkIExpZmUgWWVhcnM8L2tl
eXdvcmQ+PGtleXdvcmQ+U2V2ZXJlIERlbmd1ZS8qZWNvbm9taWNzL2VwaWRlbWlvbG9neS9wcmV2
ZW50aW9uICZhbXA7IGNvbnRyb2w8L2tleXdvcmQ+PGtleXdvcmQ+WW91bmcgQWR1bHQ8L2tleXdv
cmQ+PC9rZXl3b3Jkcz48ZGF0ZXM+PHllYXI+MjAxODwveWVhcj48cHViLWRhdGVzPjxkYXRlPkRl
YzwvZGF0ZT48L3B1Yi1kYXRlcz48L2RhdGVzPjxpc2JuPjE5MzUtMjczNSAoRWxlY3Ryb25pYykm
I3hEOzE5MzUtMjcyNyAoTGlua2luZyk8L2lzYm4+PGFjY2Vzc2lvbi1udW0+MzA1NTA1Njk8L2Fj
Y2Vzc2lvbi1udW0+PHVybHM+PHJlbGF0ZWQtdXJscz48dXJsPmh0dHBzOi8vd3d3Lm5jYmkubmxt
Lm5paC5nb3YvcHVibWVkLzMwNTUwNTY5PC91cmw+PC9yZWxhdGVkLXVybHM+PC91cmxzPjxjdXN0
b20yPlBNQzYzMTAyODggZm9sbG93aW5nIGNvbXBldGluZyBpbnRlcmVzdHM6IEpSQyBpcyBtZW1i
ZXIgb2YgdGhlIFNjaWVudGlmaWMgQWR2aXNvcnkgQm9hcmQgb24gRGVuZ3VlIFZhY2NpbmUgZnJv
bSBTYW5vZmkgUGFzdGV1ciBhbmQgaGFzIHJlY2VpdmVkIGhvbm9yYXJpYSBmb3IgdGhlaXIgcGFy
dGljaXBhdGlvbi4gSlJDIGhhcyBhbHNvIHJlY2VpdmVkIGZ1bmRpbmcgZm9yIHNjaWVudGlmaWMg
cmVzZWFyY2ggZnJvbSBTYW5vZmkgUGFzdGV1ci4gSkdMWSBpcyBhbiBlbXBsb3llZSBvZiBTYW5v
ZmkgUGFzdGV1ci4gVGhpcyBkb2VzIG5vdCBhbHRlciBvdXIgYWRoZXJlbmNlIHRvIGFsbCBQTE9T
IHBvbGljaWVzIG9uIHNoYXJpbmcgZGF0YSBhbmQgbWF0ZXJpYWxzLjwvY3VzdG9tMj48ZWxlY3Ry
b25pYy1yZXNvdXJjZS1udW0+MTAuMTM3MS9qb3VybmFsLnBudGQuMDAwNjkzODwvZWxlY3Ryb25p
Yy1yZXNvdXJjZS1udW0+PC9yZWNvcmQ+PC9DaXRlPjwvRW5kTm90ZT5=
</w:fldData>
        </w:fldChar>
      </w:r>
      <w:r w:rsidRPr="00E7544F">
        <w:instrText xml:space="preserve"> ADDIN EN.CITE </w:instrText>
      </w:r>
      <w:r w:rsidRPr="00E7544F">
        <w:fldChar w:fldCharType="begin">
          <w:fldData xml:space="preserve">PEVuZE5vdGU+PENpdGU+PEF1dGhvcj5CYWx5PC9BdXRob3I+PFllYXI+MjAxNjwvWWVhcj48UmVj
TnVtPjY8L1JlY051bT48RGlzcGxheVRleHQ+KDIsIDMsIDUsIDgtMTAsIDEyLCAxNS0xNywgMTkt
MjMpPC9EaXNwbGF5VGV4dD48cmVjb3JkPjxyZWMtbnVtYmVyPjY8L3JlYy1udW1iZXI+PGZvcmVp
Z24ta2V5cz48a2V5IGFwcD0iRU4iIGRiLWlkPSJlNWQ1czV2cGZkeHhyaGUwMHNyeHh2ZHd6emF2
NTI5cDAwcGEiIHRpbWVzdGFtcD0iMTYzODEzNTc4NCI+Njwva2V5PjwvZm9yZWlnbi1rZXlzPjxy
ZWYtdHlwZSBuYW1lPSJKb3VybmFsIEFydGljbGUiPjE3PC9yZWYtdHlwZT48Y29udHJpYnV0b3Jz
PjxhdXRob3JzPjxhdXRob3I+QmFseSwgQS48L2F1dGhvcj48YXV0aG9yPkdvbnphbGV6LCBLLjwv
YXV0aG9yPjxhdXRob3I+Q2FicmVyYSwgUC48L2F1dGhvcj48YXV0aG9yPlBvcGEsIEouIEMuPC9h
dXRob3I+PGF1dGhvcj5Ub2xlZG8sIE0uIEUuPC9hdXRob3I+PGF1dGhvcj5IZXJuYW5kZXosIEMu
PC9hdXRob3I+PGF1dGhvcj5Nb250YWRhLCBELjwvYXV0aG9yPjxhdXRob3I+VmFubGVyYmVyZ2hl
LCBWLjwvYXV0aG9yPjxhdXRob3I+VmFuIGRlciBTdHV5ZnQsIFAuPC9hdXRob3I+PC9hdXRob3Jz
PjwvY29udHJpYnV0b3JzPjxhdXRoLWFkZHJlc3M+SW5zdGl0dXRvIGRlIE1lZGljaW5hIFRyb3Bp
Y2FsIFBlZHJvIEtvdXJpLCBIYWJhbmEsIEN1YmEuJiN4RDtVbmlkYWQgUHJvdmluY2lhbCBkZSBW
aWdpbGFuY2lhIHkgTHVjaGEgQW50aXZlY3RvcmlhbCwgU2FudGlhZ28gZGUgQ3ViYSwgQ3ViYS4m
I3hEO0dlbmVyYWwgRXBpZGVtaW9sb2d5IGFuZCBEaXNlYXNlIENvbnRyb2wgVW5pdCwgSW5zdGl0
dXRlIG9mIFRyb3BpY2FsIE1lZGljaW5lLCBBbnR3ZXJwLCBCZWxnaXVtLiYjeEQ7RGVwYXJ0bWVu
dCBvZiBQdWJsaWMgSGVhbHRoLCBHaGVudCBVbml2ZXJzaXR5LCBHaGVudCwgQmVsZ2l1bS48L2F1
dGgtYWRkcmVzcz48dGl0bGVzPjx0aXRsZT5JbmNyZW1lbnRhbCBjb3N0IG9mIGltcGxlbWVudGlu
ZyByZXNpZHVhbCBpbnNlY3RpY2lkZSB0cmVhdG1lbnQgd2l0aCBkZWx0aGFtZXRyaW5lIG9uIHRv
cCBvZiBpbnRlbnNpdmUgcm91dGluZSBBZWRlcyBhZWd5cHRpIGNvbnRyb2w8L3RpdGxlPjxzZWNv
bmRhcnktdGl0bGU+VHJvcCBNZWQgSW50IEhlYWx0aDwvc2Vjb25kYXJ5LXRpdGxlPjwvdGl0bGVz
PjxwZXJpb2RpY2FsPjxmdWxsLXRpdGxlPlRyb3AgTWVkIEludCBIZWFsdGg8L2Z1bGwtdGl0bGU+
PC9wZXJpb2RpY2FsPjxwYWdlcz41OTctNjAyPC9wYWdlcz48dm9sdW1lPjIxPC92b2x1bWU+PG51
bWJlcj41PC9udW1iZXI+PGVkaXRpb24+MjAxNi8wMy8yMjwvZWRpdGlvbj48a2V5d29yZHM+PGtl
eXdvcmQ+QWVkZXMvKnZpcm9sb2d5PC9rZXl3b3JkPjxrZXl3b3JkPkFuaW1hbHM8L2tleXdvcmQ+
PGtleXdvcmQ+Q2x1c3RlciBBbmFseXNpczwva2V5d29yZD48a2V5d29yZD5Db3N0cyBhbmQgQ29z
dCBBbmFseXNpczwva2V5d29yZD48a2V5d29yZD5DdWJhL2VwaWRlbWlvbG9neTwva2V5d29yZD48
a2V5d29yZD5EZW5ndWUvKmVjb25vbWljcy9lcGlkZW1pb2xvZ3kvcHJldmVudGlvbiAmYW1wOyBj
b250cm9sL3RyYW5zbWlzc2lvbjwva2V5d29yZD48a2V5d29yZD5EaXNlYXNlIE91dGJyZWFrcy8q
ZWNvbm9taWNzL3ByZXZlbnRpb24gJmFtcDsgY29udHJvbDwva2V5d29yZD48a2V5d29yZD5IdW1h
bnM8L2tleXdvcmQ+PGtleXdvcmQ+Kkluc2VjdCBWZWN0b3JzPC9rZXl3b3JkPjxrZXl3b3JkPklu
c2VjdGljaWRlcy8qZWNvbm9taWNzPC9rZXl3b3JkPjxrZXl3b3JkPk1vc3F1aXRvIENvbnRyb2wv
KmVjb25vbWljcy9tZXRob2RzPC9rZXl3b3JkPjxrZXl3b3JkPlJhbmRvbWl6ZWQgQ29udHJvbGxl
ZCBUcmlhbHMgYXMgVG9waWM8L2tleXdvcmQ+PGtleXdvcmQ+UmVzaWRlbmNlIENoYXJhY3Rlcmlz
dGljczwva2V5d29yZD48a2V5d29yZD5BZWRlczwva2V5d29yZD48a2V5d29yZD5DdWJhPC9rZXl3
b3JkPjxrZXl3b3JkPmNvbnRyb2wgdmVjdG9yaWFsIHJ1dGluYXJpbzwva2V5d29yZD48a2V5d29y
ZD5jb250cm9sZSBkZSByb3V0aW5lIGRlcyB2ZWN0ZXVyczwva2V5d29yZD48a2V5d29yZD5jb3N0
PC9rZXl3b3JkPjxrZXl3b3JkPmNvc3RlPC9rZXl3b3JkPjxrZXl3b3JkPmNvc3RlIGluY3JlbWVu
dGFsPC9rZXl3b3JkPjxrZXl3b3JkPmNvdXQ8L2tleXdvcmQ+PGtleXdvcmQ+Y291dCBpbmNyZW1l
bnRhbDwva2V5d29yZD48a2V5d29yZD5kZW5ndWU8L2tleXdvcmQ+PGtleXdvcmQ+aW5jcmVtZW50
YWwgY29zdDwva2V5d29yZD48a2V5d29yZD5wdWx2ZXJpemFjaW9uIHJlc2lkdWFsPC9rZXl3b3Jk
PjxrZXl3b3JkPnB1bHZlcmlzYXRpb24gcmVzaWR1ZWxsZTwva2V5d29yZD48a2V5d29yZD5yZXNp
ZHVhbCBpbnNlY3RpY2lkZSB0cmVhdG1lbnQ8L2tleXdvcmQ+PGtleXdvcmQ+cmVzaWR1YWwgc3By
YXlpbmc8L2tleXdvcmQ+PGtleXdvcmQ+cm91dGluZSB2ZWN0b3IgY29udHJvbDwva2V5d29yZD48
a2V5d29yZD50cmFpdGVtZW50IGluc2VjdGljaWRlIHJlc2lkdWVsPC9rZXl3b3JkPjxrZXl3b3Jk
PnRyYXRhbWllbnRvIGNvbiBpbnNlY3RpY2lkYSByZXNpZHVhbDwva2V5d29yZD48L2tleXdvcmRz
PjxkYXRlcz48eWVhcj4yMDE2PC95ZWFyPjxwdWItZGF0ZXM+PGRhdGU+TWF5PC9kYXRlPjwvcHVi
LWRhdGVzPjwvZGF0ZXM+PGlzYm4+MTM2NS0zMTU2IChFbGVjdHJvbmljKSYjeEQ7MTM2MC0yMjc2
IChMaW5raW5nKTwvaXNibj48YWNjZXNzaW9uLW51bT4yNjk5NjI3OTwvYWNjZXNzaW9uLW51bT48
dXJscz48cmVsYXRlZC11cmxzPjx1cmw+aHR0cHM6Ly93d3cubmNiaS5ubG0ubmloLmdvdi9wdWJt
ZWQvMjY5OTYyNzk8L3VybD48L3JlbGF0ZWQtdXJscz48L3VybHM+PGVsZWN0cm9uaWMtcmVzb3Vy
Y2UtbnVtPjEwLjExMTEvdG1pLjEyNjkzPC9lbGVjdHJvbmljLXJlc291cmNlLW51bT48L3JlY29y
ZD48L0NpdGU+PENpdGU+PEF1dGhvcj5CYWx5PC9BdXRob3I+PFllYXI+MjAwNzwvWWVhcj48UmVj
TnVtPjk2PC9SZWNOdW0+PHJlY29yZD48cmVjLW51bWJlcj45NjwvcmVjLW51bWJlcj48Zm9yZWln
bi1rZXlzPjxrZXkgYXBwPSJFTiIgZGItaWQ9ImU1ZDVzNXZwZmR4eHJoZTAwc3J4eHZkd3p6YXY1
MjlwMDBwYSIgdGltZXN0YW1wPSIxNjQ2NDk3NTIzIj45Njwva2V5PjwvZm9yZWlnbi1rZXlzPjxy
ZWYtdHlwZSBuYW1lPSJKb3VybmFsIEFydGljbGUiPjE3PC9yZWYtdHlwZT48Y29udHJpYnV0b3Jz
PjxhdXRob3JzPjxhdXRob3I+QmFseSwgQS48L2F1dGhvcj48YXV0aG9yPlRvbGVkbywgTS4gRS48
L2F1dGhvcj48YXV0aG9yPkJvZWxhZXJ0LCBNLjwvYXV0aG9yPjxhdXRob3I+UmV5ZXMsIEEuPC9h
dXRob3I+PGF1dGhvcj5WYW5sZXJiZXJnaGUsIFYuPC9hdXRob3I+PGF1dGhvcj5DZWJhbGxvcywg
RS48L2F1dGhvcj48YXV0aG9yPkNhcnZhamFsLCBNLjwvYXV0aG9yPjxhdXRob3I+TWFzbywgUi48
L2F1dGhvcj48YXV0aG9yPkxhIFJvc2EsIE0uPC9hdXRob3I+PGF1dGhvcj5EZW5pcywgTy48L2F1
dGhvcj48YXV0aG9yPlZhbiBkZXIgU3R1eWZ0LCBQLjwvYXV0aG9yPjwvYXV0aG9ycz48L2NvbnRy
aWJ1dG9ycz48YXV0aC1hZGRyZXNzPkluc3RpdHV0byBkZSBNZWRpY2luYSBUcm9waWNhbCBQZWRy
byBLb3VyaSwgRGVwYXJ0bWVudCBvZiBFcGlkZW1pb2xvZ3ksIEF1dG9waXN0YSBOb3ZpYSBkZWwg
TWVkaW9kaWEgS20gNiAxLzIsIExhIExpc2EsIENpdWRhZCBkZSBMYSBIYWJhbmEsIEN1YmEuIGJh
bHlAaXBrLnNsZC5jdTwvYXV0aC1hZGRyZXNzPjx0aXRsZXM+PHRpdGxlPkNvc3QgZWZmZWN0aXZl
bmVzcyBvZiBBZWRlcyBhZWd5cHRpIGNvbnRyb2wgcHJvZ3JhbW1lczogcGFydGljaXBhdG9yeSB2
ZXJzdXMgdmVydGljYWw8L3RpdGxlPjxzZWNvbmRhcnktdGl0bGU+VHJhbnMgUiBTb2MgVHJvcCBN
ZWQgSHlnPC9zZWNvbmRhcnktdGl0bGU+PC90aXRsZXM+PHBlcmlvZGljYWw+PGZ1bGwtdGl0bGU+
VHJhbnMgUiBTb2MgVHJvcCBNZWQgSHlnPC9mdWxsLXRpdGxlPjwvcGVyaW9kaWNhbD48cGFnZXM+
NTc4LTg2PC9wYWdlcz48dm9sdW1lPjEwMTwvdm9sdW1lPjxudW1iZXI+NjwvbnVtYmVyPjxlZGl0
aW9uPjIwMDcvMDMvMjE8L2VkaXRpb24+PGtleXdvcmRzPjxrZXl3b3JkPipBZWRlczwva2V5d29y
ZD48a2V5d29yZD5BbmltYWxzPC9rZXl3b3JkPjxrZXl3b3JkPkNvbW11bml0eSBIZWFsdGggU2Vy
dmljZXMvZWNvbm9taWNzPC9rZXl3b3JkPjxrZXl3b3JkPkNvc3QtQmVuZWZpdCBBbmFseXNpczwv
a2V5d29yZD48a2V5d29yZD5DdWJhPC9rZXl3b3JkPjxrZXl3b3JkPkRlbmd1ZS8qcHJldmVudGlv
biAmYW1wOyBjb250cm9sPC9rZXl3b3JkPjxrZXl3b3JkPipJbnNlY3QgVmVjdG9yczwva2V5d29y
ZD48a2V5d29yZD5Nb3NxdWl0byBDb250cm9sLyplY29ub21pY3MvbWV0aG9kczwva2V5d29yZD48
a2V5d29yZD5Qcm9ncmFtIEV2YWx1YXRpb248L2tleXdvcmQ+PC9rZXl3b3Jkcz48ZGF0ZXM+PHll
YXI+MjAwNzwveWVhcj48cHViLWRhdGVzPjxkYXRlPkp1bjwvZGF0ZT48L3B1Yi1kYXRlcz48L2Rh
dGVzPjxpc2JuPjAwMzUtOTIwMyAoUHJpbnQpJiN4RDswMDM1LTkyMDMgKExpbmtpbmcpPC9pc2Ju
PjxhY2Nlc3Npb24tbnVtPjE3MzY4Njk2PC9hY2Nlc3Npb24tbnVtPjx1cmxzPjxyZWxhdGVkLXVy
bHM+PHVybD5odHRwczovL3d3dy5uY2JpLm5sbS5uaWguZ292L3B1Ym1lZC8xNzM2ODY5NjwvdXJs
PjwvcmVsYXRlZC11cmxzPjwvdXJscz48ZWxlY3Ryb25pYy1yZXNvdXJjZS1udW0+MTAuMTAxNi9q
LnRyc3RtaC4yMDA3LjAxLjAwMjwvZWxlY3Ryb25pYy1yZXNvdXJjZS1udW0+PC9yZWNvcmQ+PC9D
aXRlPjxDaXRlPjxBdXRob3I+QmFybmlnaGF1c2VuPC9BdXRob3I+PFllYXI+MjAxMzwvWWVhcj48
UmVjTnVtPjQ4PC9SZWNOdW0+PHJlY29yZD48cmVjLW51bWJlcj40ODwvcmVjLW51bWJlcj48Zm9y
ZWlnbi1rZXlzPjxrZXkgYXBwPSJFTiIgZGItaWQ9ImU1ZDVzNXZwZmR4eHJoZTAwc3J4eHZkd3p6
YXY1MjlwMDBwYSIgdGltZXN0YW1wPSIxNjM4MTM2MzIxIj40ODwva2V5PjwvZm9yZWlnbi1rZXlz
PjxyZWYtdHlwZSBuYW1lPSJKb3VybmFsIEFydGljbGUiPjE3PC9yZWYtdHlwZT48Y29udHJpYnV0
b3JzPjxhdXRob3JzPjxhdXRob3I+QmFybmlnaGF1c2VuLCBULjwvYXV0aG9yPjxhdXRob3I+Qmxv
b20sIEQuIEUuPC9hdXRob3I+PGF1dGhvcj5DYWZpZXJvLCBFLiBULjwvYXV0aG9yPjxhdXRob3I+
TyZhcG9zO0JyaWVuLCBKLiBDLjwvYXV0aG9yPjwvYXV0aG9ycz48L2NvbnRyaWJ1dG9ycz48YXV0
aC1hZGRyZXNzPkhhcnZhcmQgU2Nob29sIG9mIFB1YmxpYyBIZWFsdGgsIERlcGFydG1lbnQgb2Yg
R2xvYmFsIEhlYWx0aCBhbmQgUG9wdWxhdGlvbiwgQm9zdG9uLCBNQSAwMjExNSwgVVNBLjwvYXV0
aC1hZGRyZXNzPjx0aXRsZXM+PHRpdGxlPlZhbHVpbmcgdGhlIGJyb2FkZXIgYmVuZWZpdHMgb2Yg
ZGVuZ3VlIHZhY2NpbmF0aW9uLCB3aXRoIGEgcHJlbGltaW5hcnkgYXBwbGljYXRpb24gdG8gQnJh
emlsPC90aXRsZT48c2Vjb25kYXJ5LXRpdGxlPlNlbWluIEltbXVub2w8L3NlY29uZGFyeS10aXRs
ZT48L3RpdGxlcz48cGVyaW9kaWNhbD48ZnVsbC10aXRsZT5TZW1pbiBJbW11bm9sPC9mdWxsLXRp
dGxlPjwvcGVyaW9kaWNhbD48cGFnZXM+MTA0LTEzPC9wYWdlcz48dm9sdW1lPjI1PC92b2x1bWU+
PG51bWJlcj4yPC9udW1iZXI+PGVkaXRpb24+MjAxMy8wNy8yODwvZWRpdGlvbj48a2V5d29yZHM+
PGtleXdvcmQ+QW5pbWFsczwva2V5d29yZD48a2V5d29yZD5CcmF6aWw8L2tleXdvcmQ+PGtleXdv
cmQ+Q29zdC1CZW5lZml0IEFuYWx5c2lzPC9rZXl3b3JkPjxrZXl3b3JkPkRlbmd1ZS9lcGlkZW1p
b2xvZ3kvKnByZXZlbnRpb24gJmFtcDsgY29udHJvbDwva2V5d29yZD48a2V5d29yZD4qRGVuZ3Vl
IFZhY2NpbmVzPC9rZXl3b3JkPjxrZXl3b3JkPkh1bWFuczwva2V5d29yZD48a2V5d29yZD5RdWFs
aXR5IEltcHJvdmVtZW50PC9rZXl3b3JkPjxrZXl3b3JkPkRlbmd1ZTwva2V5d29yZD48a2V5d29y
ZD5FY29ub21pYyBldmFsdWF0aW9uPC9rZXl3b3JkPjxrZXl3b3JkPkltbXVuaXphdGlvbjwva2V5
d29yZD48a2V5d29yZD5WYWNjaW5hdGlvbjwva2V5d29yZD48a2V5d29yZD5WYWNjaW5lPC9rZXl3
b3JkPjwva2V5d29yZHM+PGRhdGVzPjx5ZWFyPjIwMTM8L3llYXI+PHB1Yi1kYXRlcz48ZGF0ZT5B
cHI8L2RhdGU+PC9wdWItZGF0ZXM+PC9kYXRlcz48aXNibj4xMDk2LTM2MTggKEVsZWN0cm9uaWMp
JiN4RDsxMDQ0LTUzMjMgKExpbmtpbmcpPC9pc2JuPjxhY2Nlc3Npb24tbnVtPjIzODg2ODk1PC9h
Y2Nlc3Npb24tbnVtPjx1cmxzPjxyZWxhdGVkLXVybHM+PHVybD5odHRwczovL3d3dy5uY2JpLm5s
bS5uaWguZ292L3B1Ym1lZC8yMzg4Njg5NTwvdXJsPjwvcmVsYXRlZC11cmxzPjwvdXJscz48ZWxl
Y3Ryb25pYy1yZXNvdXJjZS1udW0+MTAuMTAxNi9qLnNtaW0uMjAxMy4wNC4wMTA8L2VsZWN0cm9u
aWMtcmVzb3VyY2UtbnVtPjwvcmVjb3JkPjwvQ2l0ZT48Q2l0ZT48QXV0aG9yPkJhcnJldG88L0F1
dGhvcj48WWVhcj4yMDExPC9ZZWFyPjxSZWNOdW0+NjU8L1JlY051bT48cmVjb3JkPjxyZWMtbnVt
YmVyPjY1PC9yZWMtbnVtYmVyPjxmb3JlaWduLWtleXM+PGtleSBhcHA9IkVOIiBkYi1pZD0iZTVk
NXM1dnBmZHh4cmhlMDBzcnh4dmR3enphdjUyOXAwMHBhIiB0aW1lc3RhbXA9IjE2MzgxMzY2ODQi
PjY1PC9rZXk+PC9mb3JlaWduLWtleXM+PHJlZi10eXBlIG5hbWU9IkpvdXJuYWwgQXJ0aWNsZSI+
MTc8L3JlZi10eXBlPjxjb250cmlidXRvcnM+PGF1dGhvcnM+PGF1dGhvcj5CYXJyZXRvLCBNLiBM
LjwvYXV0aG9yPjxhdXRob3I+VGVpeGVpcmEsIE0uIEcuPC9hdXRob3I+PGF1dGhvcj5CYXN0b3Ms
IEYuIEkuPC9hdXRob3I+PGF1dGhvcj5YaW1lbmVzLCBSLiBBLjwvYXV0aG9yPjxhdXRob3I+QmFy
YXRhLCBSLiBCLjwvYXV0aG9yPjxhdXRob3I+Um9kcmlndWVzLCBMLiBDLjwvYXV0aG9yPjwvYXV0
aG9ycz48L2NvbnRyaWJ1dG9ycz48YXV0aC1hZGRyZXNzPkluc3RpdHV0byBkZSBTYXVkZSBDb2xl
dGl2YSwgRmVkZXJhbCBVbml2ZXJzaXR5IG9mIEJhaGlhLCBTYWx2YWRvciwgQnJhemlsLiBtYXVy
aWNpb0B1ZmJhLmJyPC9hdXRoLWFkZHJlc3M+PHRpdGxlcz48dGl0bGU+U3VjY2Vzc2VzIGFuZCBm
YWlsdXJlcyBpbiB0aGUgY29udHJvbCBvZiBpbmZlY3Rpb3VzIGRpc2Vhc2VzIGluIEJyYXppbDog
c29jaWFsIGFuZCBlbnZpcm9ubWVudGFsIGNvbnRleHQsIHBvbGljaWVzLCBpbnRlcnZlbnRpb25z
LCBhbmQgcmVzZWFyY2ggbmVlZHM8L3RpdGxlPjxzZWNvbmRhcnktdGl0bGU+TGFuY2V0PC9zZWNv
bmRhcnktdGl0bGU+PC90aXRsZXM+PHBlcmlvZGljYWw+PGZ1bGwtdGl0bGU+TGFuY2V0PC9mdWxs
LXRpdGxlPjwvcGVyaW9kaWNhbD48cGFnZXM+MTg3Ny04OTwvcGFnZXM+PHZvbHVtZT4zNzc8L3Zv
bHVtZT48bnVtYmVyPjk3ODA8L251bWJlcj48ZWRpdGlvbj4yMDExLzA1LzEzPC9lZGl0aW9uPjxr
ZXl3b3Jkcz48a2V5d29yZD5CcmF6aWwvZXBpZGVtaW9sb2d5PC9rZXl3b3JkPjxrZXl3b3JkPkRp
c2Vhc2UgVHJhbnNtaXNzaW9uLCBJbmZlY3Rpb3VzLypwcmV2ZW50aW9uICZhbXA7IGNvbnRyb2w8
L2tleXdvcmQ+PGtleXdvcmQ+SGVhbHRoIFBvbGljeTwva2V5d29yZD48a2V5d29yZD5IdW1hbnM8
L2tleXdvcmQ+PGtleXdvcmQ+KkluZmVjdGlvbiBDb250cm9sPC9rZXl3b3JkPjxrZXl3b3JkPklu
ZmVjdGlvbnMvZXBpZGVtaW9sb2d5L2ltbXVub2xvZ3k8L2tleXdvcmQ+PGtleXdvcmQ+TmF0aW9u
YWwgSGVhbHRoIFByb2dyYW1zPC9rZXl3b3JkPjxrZXl3b3JkPlZhY2NpbmF0aW9uPC9rZXl3b3Jk
Pjwva2V5d29yZHM+PGRhdGVzPjx5ZWFyPjIwMTE8L3llYXI+PHB1Yi1kYXRlcz48ZGF0ZT5NYXkg
Mjg8L2RhdGU+PC9wdWItZGF0ZXM+PC9kYXRlcz48aXNibj4xNDc0LTU0N1ggKEVsZWN0cm9uaWMp
JiN4RDswMTQwLTY3MzYgKExpbmtpbmcpPC9pc2JuPjxhY2Nlc3Npb24tbnVtPjIxNTYxNjU3PC9h
Y2Nlc3Npb24tbnVtPjx1cmxzPjxyZWxhdGVkLXVybHM+PHVybD5odHRwczovL3d3dy5uY2JpLm5s
bS5uaWguZ292L3B1Ym1lZC8yMTU2MTY1NzwvdXJsPjwvcmVsYXRlZC11cmxzPjwvdXJscz48ZWxl
Y3Ryb25pYy1yZXNvdXJjZS1udW0+MTAuMTAxNi9TMDE0MC02NzM2KDExKTYwMjAyLVg8L2VsZWN0
cm9uaWMtcmVzb3VyY2UtbnVtPjwvcmVjb3JkPjwvQ2l0ZT48Q2l0ZT48QXV0aG9yPkNhcnJhc2Nv
PC9BdXRob3I+PFllYXI+MjAxMTwvWWVhcj48UmVjTnVtPjMzPC9SZWNOdW0+PHJlY29yZD48cmVj
LW51bWJlcj4zMzwvcmVjLW51bWJlcj48Zm9yZWlnbi1rZXlzPjxrZXkgYXBwPSJFTiIgZGItaWQ9
ImU1ZDVzNXZwZmR4eHJoZTAwc3J4eHZkd3p6YXY1MjlwMDBwYSIgdGltZXN0YW1wPSIxNjM4MTM2
MTA2Ij4zMzwva2V5PjwvZm9yZWlnbi1rZXlzPjxyZWYtdHlwZSBuYW1lPSJKb3VybmFsIEFydGlj
bGUiPjE3PC9yZWYtdHlwZT48Y29udHJpYnV0b3JzPjxhdXRob3JzPjxhdXRob3I+Q2FycmFzY28s
IEwuIFIuPC9hdXRob3I+PGF1dGhvcj5MZWUsIEwuIEsuPC9hdXRob3I+PGF1dGhvcj5MZWUsIFYu
IEouPC9hdXRob3I+PGF1dGhvcj5Pb2ksIEUuIEUuPC9hdXRob3I+PGF1dGhvcj5TaGVwYXJkLCBE
LiBTLjwvYXV0aG9yPjxhdXRob3I+VGhlaW4sIFQuIEwuPC9hdXRob3I+PGF1dGhvcj5HYW4sIFYu
PC9hdXRob3I+PGF1dGhvcj5Db29rLCBBLiBSLjwvYXV0aG9yPjxhdXRob3I+THllLCBELjwvYXV0
aG9yPjxhdXRob3I+TmcsIEwuIEMuPC9hdXRob3I+PGF1dGhvcj5MZW8sIFkuIFMuPC9hdXRob3I+
PC9hdXRob3JzPjwvY29udHJpYnV0b3JzPjxhdXRoLWFkZHJlc3M+RGVwYXJ0bWVudCBvZiBTdGF0
aXN0aWNzIGFuZCBBcHBsaWVkIFByb2JhYmlsaXR5LCBOYXRpb25hbCBVbml2ZXJzaXR5IG9mIFNp
bmdhcG9yZSwgU2luZ2Fwb3JlLCBTaW5nYXBvcmUuPC9hdXRoLWFkZHJlc3M+PHRpdGxlcz48dGl0
bGU+RWNvbm9taWMgaW1wYWN0IG9mIGRlbmd1ZSBpbGxuZXNzIGFuZCB0aGUgY29zdC1lZmZlY3Rp
dmVuZXNzIG9mIGZ1dHVyZSB2YWNjaW5hdGlvbiBwcm9ncmFtcyBpbiBTaW5nYXBvcmU8L3RpdGxl
PjxzZWNvbmRhcnktdGl0bGU+UExvUyBOZWdsIFRyb3AgRGlzPC9zZWNvbmRhcnktdGl0bGU+PC90
aXRsZXM+PHBlcmlvZGljYWw+PGZ1bGwtdGl0bGU+UExvUyBOZWdsIFRyb3AgRGlzPC9mdWxsLXRp
dGxlPjwvcGVyaW9kaWNhbD48cGFnZXM+ZTE0MjY8L3BhZ2VzPjx2b2x1bWU+NTwvdm9sdW1lPjxu
dW1iZXI+MTI8L251bWJlcj48ZWRpdGlvbj4yMDExLzEyLzMwPC9lZGl0aW9uPjxrZXl3b3Jkcz48
a2V5d29yZD5BZG9sZXNjZW50PC9rZXl3b3JkPjxrZXl3b3JkPkFkdWx0PC9rZXl3b3JkPjxrZXl3
b3JkPkFnZWQ8L2tleXdvcmQ+PGtleXdvcmQ+QWdlZCwgODAgYW5kIG92ZXI8L2tleXdvcmQ+PGtl
eXdvcmQ+Q2hpbGQ8L2tleXdvcmQ+PGtleXdvcmQ+Q2hpbGQsIFByZXNjaG9vbDwva2V5d29yZD48
a2V5d29yZD5Db3N0LUJlbmVmaXQgQW5hbHlzaXM8L2tleXdvcmQ+PGtleXdvcmQ+RGVuZ3VlLypl
Y29ub21pY3MvKmVwaWRlbWlvbG9neS9wcmV2ZW50aW9uICZhbXA7IGNvbnRyb2w8L2tleXdvcmQ+
PGtleXdvcmQ+RGVuZ3VlIFZhY2NpbmVzL2FkbWluaXN0cmF0aW9uICZhbXA7IGRvc2FnZS8qZWNv
bm9taWNzLyppbW11bm9sb2d5PC9rZXl3b3JkPjxrZXl3b3JkPkZlbWFsZTwva2V5d29yZD48a2V5
d29yZD5IdW1hbnM8L2tleXdvcmQ+PGtleXdvcmQ+SW5mYW50PC9rZXl3b3JkPjxrZXl3b3JkPklu
ZmFudCwgTmV3Ym9ybjwva2V5d29yZD48a2V5d29yZD5NYWxlPC9rZXl3b3JkPjxrZXl3b3JkPk1p
ZGRsZSBBZ2VkPC9rZXl3b3JkPjxrZXl3b3JkPlNpbmdhcG9yZS9lcGlkZW1pb2xvZ3k8L2tleXdv
cmQ+PGtleXdvcmQ+VmFjY2luYXRpb24vKmVjb25vbWljczwva2V5d29yZD48a2V5d29yZD5Zb3Vu
ZyBBZHVsdDwva2V5d29yZD48L2tleXdvcmRzPjxkYXRlcz48eWVhcj4yMDExPC95ZWFyPjxwdWIt
ZGF0ZXM+PGRhdGU+RGVjPC9kYXRlPjwvcHViLWRhdGVzPjwvZGF0ZXM+PGlzYm4+MTkzNS0yNzM1
IChFbGVjdHJvbmljKSYjeEQ7MTkzNS0yNzI3IChMaW5raW5nKTwvaXNibj48YWNjZXNzaW9uLW51
bT4yMjIwNjAyODwvYWNjZXNzaW9uLW51bT48dXJscz48cmVsYXRlZC11cmxzPjx1cmw+aHR0cHM6
Ly93d3cubmNiaS5ubG0ubmloLmdvdi9wdWJtZWQvMjIyMDYwMjg8L3VybD48L3JlbGF0ZWQtdXJs
cz48L3VybHM+PGN1c3RvbTI+UE1DMzI0MzcwNDwvY3VzdG9tMj48ZWxlY3Ryb25pYy1yZXNvdXJj
ZS1udW0+MTAuMTM3MS9qb3VybmFsLnBudGQuMDAwMTQyNjwvZWxlY3Ryb25pYy1yZXNvdXJjZS1u
dW0+PC9yZWNvcmQ+PC9DaXRlPjxDaXRlPjxBdXRob3I+Q2FzdGFuZWRhLU9yanVlbGE8L0F1dGhv
cj48WWVhcj4yMDEyPC9ZZWFyPjxSZWNOdW0+Mzc8L1JlY051bT48cmVjb3JkPjxyZWMtbnVtYmVy
PjM3PC9yZWMtbnVtYmVyPjxmb3JlaWduLWtleXM+PGtleSBhcHA9IkVOIiBkYi1pZD0iZTVkNXM1
dnBmZHh4cmhlMDBzcnh4dmR3enphdjUyOXAwMHBhIiB0aW1lc3RhbXA9IjE2MzgxMzYyMDgiPjM3
PC9rZXk+PC9mb3JlaWduLWtleXM+PHJlZi10eXBlIG5hbWU9IkpvdXJuYWwgQXJ0aWNsZSI+MTc8
L3JlZi10eXBlPjxjb250cmlidXRvcnM+PGF1dGhvcnM+PGF1dGhvcj5DYXN0YW5lZGEtT3JqdWVs
YSwgQy48L2F1dGhvcj48YXV0aG9yPkRpYXosIEguPC9hdXRob3I+PGF1dGhvcj5BbHZpcy1HdXpt
YW4sIE4uPC9hdXRob3I+PGF1dGhvcj5PbGFydGUsIEEuPC9hdXRob3I+PGF1dGhvcj5Sb2RyaWd1
ZXosIEguPC9hdXRob3I+PGF1dGhvcj5DYW1hcmdvLCBHLjwvYXV0aG9yPjxhdXRob3I+RGUgbGEg
SG96LVJlc3RyZXBvLCBGLjwvYXV0aG9yPjwvYXV0aG9ycz48L2NvbnRyaWJ1dG9ycz48YXV0aC1h
ZGRyZXNzPkVwaWRlbWlvbG9neSBhbmQgUHVibGljIEhlYWx0aCBFdmFsdWF0aW9uIEdyb3VwLCBE
ZXBhcnRhbWVudG8gZGUgU2FsdWQgUHVibGljYSwgVW5pdmVyc2lkYWQgTmFjaW9uYWwgZGUgQ29s
b21iaWEsIEJvZ290YSwgQ29sb21iaWEuIEVsZWN0cm9uaWMgYWRkcmVzczogY2FjYXN0YW5lZGFv
QHVuYWwuZWR1LmNvLiYjeEQ7R3J1cG8gZGUgTW9kZWxhbWllbnRvIHkgQ29udHJvbCBkZSBsb3Mg
U2lzdGVtYXMgQmlvbG9naWNvcywgRmFjdWx0YWQgZGUgSW5nZW5pZXJpYSwgVW5pdmVyc2lkYWQg
TmFjaW9uYWwgZGUgQ29sb21iaWEsIEJvZ290YSwgQ29sb21iaWEuJiN4RDtIZWFsdGggRWNvbm9t
aWNzIFJlc2VhcmNoIEdyb3VwLCBVbml2ZXJzaWRhZCBkZSBDYXJ0YWdlbmEsIENhcnRhZ2VuYSBk
ZSBJbmRpYXMsIENvbG9tYmlhLiYjeEQ7RXBpZGVtaW9sb2d5IGFuZCBQdWJsaWMgSGVhbHRoIEV2
YWx1YXRpb24gR3JvdXAsIERlcGFydGFtZW50byBkZSBTYWx1ZCBQdWJsaWNhLCBVbml2ZXJzaWRh
ZCBOYWNpb25hbCBkZSBDb2xvbWJpYSwgQm9nb3RhLCBDb2xvbWJpYS48L2F1dGgtYWRkcmVzcz48
dGl0bGVzPjx0aXRsZT5CdXJkZW4gb2YgRGlzZWFzZSBhbmQgRWNvbm9taWMgSW1wYWN0IG9mIERl
bmd1ZSBhbmQgU2V2ZXJlIERlbmd1ZSBpbiBDb2xvbWJpYSwgMjAxMTwvdGl0bGU+PHNlY29uZGFy
eS10aXRsZT5WYWx1ZSBIZWFsdGggUmVnIElzc3Vlczwvc2Vjb25kYXJ5LXRpdGxlPjwvdGl0bGVz
PjxwZXJpb2RpY2FsPjxmdWxsLXRpdGxlPlZhbHVlIEhlYWx0aCBSZWcgSXNzdWVzPC9mdWxsLXRp
dGxlPjwvcGVyaW9kaWNhbD48cGFnZXM+MTIzLTEyODwvcGFnZXM+PHZvbHVtZT4xPC92b2x1bWU+
PG51bWJlcj4yPC9udW1iZXI+PGVkaXRpb24+MjAxMi8xMi8wMTwvZWRpdGlvbj48a2V5d29yZHM+
PGtleXdvcmQ+Q29sb21iaWE8L2tleXdvcmQ+PGtleXdvcmQ+Y29zdCBvZiBpbGxuZXNzPC9rZXl3
b3JkPjxrZXl3b3JkPmNvc3RzIGFuZCBjb3N0IGFuYWx5c2lzPC9rZXl3b3JkPjxrZXl3b3JkPmRl
bmd1ZTwva2V5d29yZD48a2V5d29yZD5tb2RlbHM8L2tleXdvcmQ+PC9rZXl3b3Jkcz48ZGF0ZXM+
PHllYXI+MjAxMjwveWVhcj48cHViLWRhdGVzPjxkYXRlPkRlYzwvZGF0ZT48L3B1Yi1kYXRlcz48
L2RhdGVzPjxpc2JuPjIyMTItMTEwMiAoRWxlY3Ryb25pYykmI3hEOzIyMTItMTA5OSAoTGlua2lu
Zyk8L2lzYm4+PGFjY2Vzc2lvbi1udW0+Mjk3MDI4OTA8L2FjY2Vzc2lvbi1udW0+PHVybHM+PHJl
bGF0ZWQtdXJscz48dXJsPmh0dHBzOi8vd3d3Lm5jYmkubmxtLm5paC5nb3YvcHVibWVkLzI5NzAy
ODkwPC91cmw+PC9yZWxhdGVkLXVybHM+PC91cmxzPjxlbGVjdHJvbmljLXJlc291cmNlLW51bT4x
MC4xMDE2L2oudmhyaS4yMDEyLjA5LjAxNDwvZWxlY3Ryb25pYy1yZXNvdXJjZS1udW0+PC9yZWNv
cmQ+PC9DaXRlPjxDaXRlPjxBdXRob3I+S29uZ3NpbjwvQXV0aG9yPjxZZWFyPjIwMTA8L1llYXI+
PFJlY051bT42ODwvUmVjTnVtPjxyZWNvcmQ+PHJlYy1udW1iZXI+Njg8L3JlYy1udW1iZXI+PGZv
cmVpZ24ta2V5cz48a2V5IGFwcD0iRU4iIGRiLWlkPSJlNWQ1czV2cGZkeHhyaGUwMHNyeHh2ZHd6
emF2NTI5cDAwcGEiIHRpbWVzdGFtcD0iMTYzODEzNjk3MyI+Njg8L2tleT48L2ZvcmVpZ24ta2V5
cz48cmVmLXR5cGUgbmFtZT0iSm91cm5hbCBBcnRpY2xlIj4xNzwvcmVmLXR5cGU+PGNvbnRyaWJ1
dG9ycz48YXV0aG9ycz48YXV0aG9yPktvbmdzaW4sIFM8L2F1dGhvcj48YXV0aG9yPkphaW10b24s
IFMgPC9hdXRob3I+PGF1dGhvcj5TdWF5YSwgSjwvYXV0aG9yPjxhdXRob3I+VmFzYW5hd2F0aGFu
YSwgUzwvYXV0aG9yPjxhdXRob3I+U2lyaXN1dmFuLCBQIDwvYXV0aG9yPjxhdXRob3I+U2hlcGFy
ZCwgRFMgPC9hdXRob3I+PC9hdXRob3JzPjwvY29udHJpYnV0b3JzPjx0aXRsZXM+PHRpdGxlPkNv
c3Qgb2YgZGVuZ3VlIGluIFRoYWlsYW5kLjwvdGl0bGU+PHNlY29uZGFyeS10aXRsZT5EZW5ndWUg
QnVsbDwvc2Vjb25kYXJ5LXRpdGxlPjwvdGl0bGVzPjxwZXJpb2RpY2FsPjxmdWxsLXRpdGxlPkRl
bmd1ZSBCdWxsPC9mdWxsLXRpdGxlPjwvcGVyaW9kaWNhbD48cGFnZXM+NzfigJM4ODwvcGFnZXM+
PHZvbHVtZT4zNDwvdm9sdW1lPjxkYXRlcz48eWVhcj4yMDEwPC95ZWFyPjwvZGF0ZXM+PHVybHM+
PC91cmxzPjwvcmVjb3JkPjwvQ2l0ZT48Q2l0ZT48QXV0aG9yPk9yZWxsYW5vPC9BdXRob3I+PFll
YXI+MjAwODwvWWVhcj48UmVjTnVtPjkwPC9SZWNOdW0+PHJlY29yZD48cmVjLW51bWJlcj45MDwv
cmVjLW51bWJlcj48Zm9yZWlnbi1rZXlzPjxrZXkgYXBwPSJFTiIgZGItaWQ9ImU1ZDVzNXZwZmR4
eHJoZTAwc3J4eHZkd3p6YXY1MjlwMDBwYSIgdGltZXN0YW1wPSIxNjQ2NDk3MzA2Ij45MDwva2V5
PjwvZm9yZWlnbi1rZXlzPjxyZWYtdHlwZSBuYW1lPSJKb3VybmFsIEFydGljbGUiPjE3PC9yZWYt
dHlwZT48Y29udHJpYnV0b3JzPjxhdXRob3JzPjxhdXRob3I+T3JlbGxhbm8sIFAuIFcuPC9hdXRo
b3I+PGF1dGhvcj5QZWRyb25pLCBFLjwvYXV0aG9yPjwvYXV0aG9ycz48L2NvbnRyaWJ1dG9ycz48
YXV0aC1hZGRyZXNzPk1pbmlzdGVyaW8gZGUgU2FsdWQgZGUgbGEgTmFjaW9uLCBBcmdlbnRpbmEs
IERpcmVjY2lvbiBkZSBFcGlkZW1pb2xvZ2lhLiBwb3JlbGxhbm9AbXNhbC5nb3YuYXI8L2F1dGgt
YWRkcmVzcz48dGl0bGVzPjx0aXRsZT5bQ29zdC1iZW5lZml0IGFuYWx5c2lzIG9mIHZlY3RvciBj
b250cm9sIGluIGFyZWFzIG9mIHBvdGVudGlhbCBkZW5ndWUgdHJhbnNtaXNzaW9uXTwvdGl0bGU+
PHNlY29uZGFyeS10aXRsZT5SZXYgUGFuYW0gU2FsdWQgUHVibGljYTwvc2Vjb25kYXJ5LXRpdGxl
PjwvdGl0bGVzPjxwZXJpb2RpY2FsPjxmdWxsLXRpdGxlPlJldiBQYW5hbSBTYWx1ZCBQdWJsaWNh
PC9mdWxsLXRpdGxlPjwvcGVyaW9kaWNhbD48cGFnZXM+MTEzLTk8L3BhZ2VzPjx2b2x1bWU+MjQ8
L3ZvbHVtZT48bnVtYmVyPjI8L251bWJlcj48ZWRpdGlvbj4yMDA4LzEyLzEwPC9lZGl0aW9uPjxr
ZXl3b3Jkcz48a2V5d29yZD4qQWVkZXM8L2tleXdvcmQ+PGtleXdvcmQ+QW5pbWFsczwva2V5d29y
ZD48a2V5d29yZD5BcmdlbnRpbmE8L2tleXdvcmQ+PGtleXdvcmQ+Q29zdC1CZW5lZml0IEFuYWx5
c2lzPC9rZXl3b3JkPjxrZXl3b3JkPkRlbmd1ZS8qZWNvbm9taWNzLypwcmV2ZW50aW9uICZhbXA7
IGNvbnRyb2wvdHJhbnNtaXNzaW9uPC9rZXl3b3JkPjxrZXl3b3JkPipEaXNlYXNlIFZlY3RvcnM8
L2tleXdvcmQ+PGtleXdvcmQ+SHVtYW5zPC9rZXl3b3JkPjxrZXl3b3JkPk1vc3F1aXRvIENvbnRy
b2wvKmVjb25vbWljczwva2V5d29yZD48L2tleXdvcmRzPjxkYXRlcz48eWVhcj4yMDA4PC95ZWFy
PjxwdWItZGF0ZXM+PGRhdGU+QXVnPC9kYXRlPjwvcHViLWRhdGVzPjwvZGF0ZXM+PG9yaWctcHVi
PkFuYWxpc2lzIGNvc3RvLWJlbmVmaWNpbyBkZWwgY29udHJvbCBkZSB2ZWN0b3JlcyBlbiBsYSB0
cmFuc21pc2lvbiBwb3RlbmNpYWwgZGUgZGVuZ3VlLjwvb3JpZy1wdWI+PGlzYm4+MTAyMC00OTg5
IChQcmludCkmI3hEOzEwMjAtNDk4OSAoTGlua2luZyk8L2lzYm4+PGFjY2Vzc2lvbi1udW0+MTkw
NjI2MDI8L2FjY2Vzc2lvbi1udW0+PHVybHM+PHJlbGF0ZWQtdXJscz48dXJsPmh0dHBzOi8vd3d3
Lm5jYmkubmxtLm5paC5nb3YvcHVibWVkLzE5MDYyNjAyPC91cmw+PC9yZWxhdGVkLXVybHM+PC91
cmxzPjxlbGVjdHJvbmljLXJlc291cmNlLW51bT4xMC4xNTkwL3MxMDIwLTQ5ODkyMDA4MDAwODAw
MDA1PC9lbGVjdHJvbmljLXJlc291cmNlLW51bT48L3JlY29yZD48L0NpdGU+PENpdGU+PEF1dGhv
cj5QYWNraWVyaXNhbXk8L0F1dGhvcj48WWVhcj4yMDE1PC9ZZWFyPjxSZWNOdW0+MjI8L1JlY051
bT48cmVjb3JkPjxyZWMtbnVtYmVyPjIyPC9yZWMtbnVtYmVyPjxmb3JlaWduLWtleXM+PGtleSBh
cHA9IkVOIiBkYi1pZD0iZTVkNXM1dnBmZHh4cmhlMDBzcnh4dmR3enphdjUyOXAwMHBhIiB0aW1l
c3RhbXA9IjE2MzgxMzU5NjQiPjIyPC9rZXk+PC9mb3JlaWduLWtleXM+PHJlZi10eXBlIG5hbWU9
IkpvdXJuYWwgQXJ0aWNsZSI+MTc8L3JlZi10eXBlPjxjb250cmlidXRvcnM+PGF1dGhvcnM+PGF1
dGhvcj5QYWNraWVyaXNhbXksIFAuIFIuPC9hdXRob3I+PGF1dGhvcj5OZywgQy4gVy48L2F1dGhv
cj48YXV0aG9yPkRhaGx1aSwgTS48L2F1dGhvcj48YXV0aG9yPkluYmFyYWosIEouPC9hdXRob3I+
PGF1dGhvcj5CYWxhbiwgVi4gSy48L2F1dGhvcj48YXV0aG9yPkhhbGFzYSwgWS4gQS48L2F1dGhv
cj48YXV0aG9yPlNoZXBhcmQsIEQuIFMuPC9hdXRob3I+PC9hdXRob3JzPjwvY29udHJpYnV0b3Jz
Pjx0aXRsZXM+PHRpdGxlPkNvc3Qgb2YgRGVuZ3VlIFZlY3RvciBDb250cm9sIEFjdGl2aXRpZXMg
aW4gTWFsYXlzaWE8L3RpdGxlPjxzZWNvbmRhcnktdGl0bGU+QW0gSiBUcm9wIE1lZCBIeWc8L3Nl
Y29uZGFyeS10aXRsZT48L3RpdGxlcz48cGVyaW9kaWNhbD48ZnVsbC10aXRsZT5BbSBKIFRyb3Ag
TWVkIEh5ZzwvZnVsbC10aXRsZT48L3BlcmlvZGljYWw+PHBhZ2VzPjEwMjAtMTAyNzwvcGFnZXM+
PHZvbHVtZT45Mzwvdm9sdW1lPjxudW1iZXI+NTwvbnVtYmVyPjxlZGl0aW9uPjIwMTUvMDkvMzA8
L2VkaXRpb24+PGtleXdvcmRzPjxrZXl3b3JkPkFlZGVzLyp2aXJvbG9neTwva2V5d29yZD48a2V5
d29yZD5BbmltYWxzPC9rZXl3b3JkPjxrZXl3b3JkPkNvc3Qgb2YgSWxsbmVzczwva2V5d29yZD48
a2V5d29yZD5EZW5ndWUvZWNvbm9taWNzL2VwaWRlbWlvbG9neS8qcHJldmVudGlvbiAmYW1wOyBj
b250cm9sPC9rZXl3b3JkPjxrZXl3b3JkPkRlbmd1ZSBWYWNjaW5lcy9lY29ub21pY3M8L2tleXdv
cmQ+PGtleXdvcmQ+KkVuZGVtaWMgRGlzZWFzZXMvZWNvbm9taWNzL3ByZXZlbnRpb24gJmFtcDsg
Y29udHJvbDwva2V5d29yZD48a2V5d29yZD5IdW1hbnM8L2tleXdvcmQ+PGtleXdvcmQ+SW5zZWN0
IFZlY3RvcnMvKnZpcm9sb2d5PC9rZXl3b3JkPjxrZXl3b3JkPk1hbGF5c2lhL2VwaWRlbWlvbG9n
eTwva2V5d29yZD48a2V5d29yZD5Nb3NxdWl0byBDb250cm9sLyplY29ub21pY3M8L2tleXdvcmQ+
PC9rZXl3b3Jkcz48ZGF0ZXM+PHllYXI+MjAxNTwveWVhcj48cHViLWRhdGVzPjxkYXRlPk5vdjwv
ZGF0ZT48L3B1Yi1kYXRlcz48L2RhdGVzPjxpc2JuPjE0NzYtMTY0NSAoRWxlY3Ryb25pYykmI3hE
OzAwMDItOTYzNyAoTGlua2luZyk8L2lzYm4+PGFjY2Vzc2lvbi1udW0+MjY0MTYxMTY8L2FjY2Vz
c2lvbi1udW0+PHVybHM+PHJlbGF0ZWQtdXJscz48dXJsPmh0dHBzOi8vd3d3Lm5jYmkubmxtLm5p
aC5nb3YvcHVibWVkLzI2NDE2MTE2PC91cmw+PC9yZWxhdGVkLXVybHM+PC91cmxzPjxjdXN0b20y
PlBNQzQ3MDMyNDg8L2N1c3RvbTI+PGVsZWN0cm9uaWMtcmVzb3VyY2UtbnVtPjEwLjQyNjkvYWp0
bWguMTQtMDY2NzwvZWxlY3Ryb25pYy1yZXNvdXJjZS1udW0+PC9yZWNvcmQ+PC9DaXRlPjxDaXRl
PjxBdXRob3I+U2FsaW5hcy1Mb3BlejwvQXV0aG9yPjxZZWFyPjIwMTg8L1llYXI+PFJlY051bT41
MzwvUmVjTnVtPjxyZWNvcmQ+PHJlYy1udW1iZXI+NTM8L3JlYy1udW1iZXI+PGZvcmVpZ24ta2V5
cz48a2V5IGFwcD0iRU4iIGRiLWlkPSJlNWQ1czV2cGZkeHhyaGUwMHNyeHh2ZHd6emF2NTI5cDAw
cGEiIHRpbWVzdGFtcD0iMTYzODEzNjUwMSI+NTM8L2tleT48L2ZvcmVpZ24ta2V5cz48cmVmLXR5
cGUgbmFtZT0iSm91cm5hbCBBcnRpY2xlIj4xNzwvcmVmLXR5cGU+PGNvbnRyaWJ1dG9ycz48YXV0
aG9ycz48YXV0aG9yPlNhbGluYXMtTG9wZXosIE0uIEEuPC9hdXRob3I+PGF1dGhvcj5Tb3RvLVJv
amFzLCBWLiBFLjwvYXV0aG9yPjxhdXRob3I+T2NhbXBvLCBDLiBCLjwvYXV0aG9yPjwvYXV0aG9y
cz48L2NvbnRyaWJ1dG9ycz48YXV0aC1hZGRyZXNzPlVuaXZlcnNpZGFkIEljZXNpLCBDYWxpLCBD
b2xvbWJpYS4mI3hEO0NlbnRybyBkZSBFc3R1ZGlvcyBlbiBQcm90ZWNjaW9uIFNvY2lhbCB5IEVj
b25vbWlhIGRlIGxhIFNhbHVkLCBDYWxpLCBDb2xvbWJpYS4mI3hEO0NlbnRybyBJbnRlcm5hY2lv
bmFsIGRlIEVudHJlbmFtaWVudG8gZSBJbnZlc3RpZ2FjaW9uZXMgTWVkaWNhcywgQ2FsaSwgQ29s
b21iaWEuPC9hdXRoLWFkZHJlc3M+PHRpdGxlcz48dGl0bGU+W0Nvc3RzIG9mIGFuIEFlZGVzIGFl
Z3lwdGkgdmVjdG9yIGNvbnRyb2wgcHJvZ3JhbSBpbiBtdW5pY2lwYWxpdGllcyBpbiBDb2xvbWJp
YTogYSBjYXNlIHN0dWR5IGluIEdpcm9uIGFuZCBHdWFkYWxhamFyYSBkZSBCdWdhLCAyMDE2XTwv
dGl0bGU+PHNlY29uZGFyeS10aXRsZT5DYWQgU2F1ZGUgUHVibGljYTwvc2Vjb25kYXJ5LXRpdGxl
PjwvdGl0bGVzPjxwZXJpb2RpY2FsPjxmdWxsLXRpdGxlPkNhZCBTYXVkZSBQdWJsaWNhPC9mdWxs
LXRpdGxlPjwvcGVyaW9kaWNhbD48cGFnZXM+ZTAwMDQ0NTE4PC9wYWdlcz48dm9sdW1lPjM0PC92
b2x1bWU+PG51bWJlcj4xMjwvbnVtYmVyPjxlZGl0aW9uPjIwMTgvMTIvMDY8L2VkaXRpb24+PGtl
eXdvcmRzPjxrZXl3b3JkPipBZWRlczwva2V5d29yZD48a2V5d29yZD5BbmltYWxzPC9rZXl3b3Jk
PjxrZXl3b3JkPkNvbG9tYmlhL2VwaWRlbWlvbG9neTwva2V5d29yZD48a2V5d29yZD5Db3N0cyBh
bmQgQ29zdCBBbmFseXNpczwva2V5d29yZD48a2V5d29yZD5EZW5ndWUvKmVjb25vbWljcy9lcGlk
ZW1pb2xvZ3kvcHJldmVudGlvbiAmYW1wOyBjb250cm9sL3RyYW5zbWlzc2lvbjwva2V5d29yZD48
a2V5d29yZD5IdW1hbnM8L2tleXdvcmQ+PGtleXdvcmQ+TW9zcXVpdG8gQ29udHJvbC8qZWNvbm9t
aWNzL21ldGhvZHMvc3RhdGlzdGljcyAmYW1wOyBudW1lcmljYWwgZGF0YTwva2V5d29yZD48a2V5
d29yZD5Nb3NxdWl0byBWZWN0b3JzPC9rZXl3b3JkPjwva2V5d29yZHM+PGRhdGVzPjx5ZWFyPjIw
MTg8L3llYXI+PHB1Yi1kYXRlcz48ZGF0ZT5Ob3YgMjk8L2RhdGU+PC9wdWItZGF0ZXM+PC9kYXRl
cz48b3JpZy1wdWI+Q29zdG9zIGRlIHVuIHByb2dyYW1hIGRlIGNvbnRyb2wgZGVsIHZlY3RvciBB
ZWRlcyBhZWd5cHRpIGVuIG11bmljaXBpb3MgZGUgQ29sb21iaWE6IGVsIGNhc28gZGUgR2lyb24g
eSBHdWFkYWxhamFyYSBkZSBCdWdhLCAyMDE2Ljwvb3JpZy1wdWI+PGlzYm4+MTY3OC00NDY0IChF
bGVjdHJvbmljKSYjeEQ7MDEwMi0zMTFYIChMaW5raW5nKTwvaXNibj48YWNjZXNzaW9uLW51bT4z
MDUxNzMxNDwvYWNjZXNzaW9uLW51bT48dXJscz48cmVsYXRlZC11cmxzPjx1cmw+aHR0cHM6Ly93
d3cubmNiaS5ubG0ubmloLmdvdi9wdWJtZWQvMzA1MTczMTQ8L3VybD48L3JlbGF0ZWQtdXJscz48
L3VybHM+PGVsZWN0cm9uaWMtcmVzb3VyY2UtbnVtPjEwLjE1OTAvMDEwMi0zMTFYMDAwNDQ1MTg8
L2VsZWN0cm9uaWMtcmVzb3VyY2UtbnVtPjwvcmVjb3JkPjwvQ2l0ZT48Q2l0ZT48QXV0aG9yPlN1
YXlhPC9BdXRob3I+PFllYXI+MjAwNzwvWWVhcj48UmVjTnVtPjk0PC9SZWNOdW0+PHJlY29yZD48
cmVjLW51bWJlcj45NDwvcmVjLW51bWJlcj48Zm9yZWlnbi1rZXlzPjxrZXkgYXBwPSJFTiIgZGIt
aWQ9ImU1ZDVzNXZwZmR4eHJoZTAwc3J4eHZkd3p6YXY1MjlwMDBwYSIgdGltZXN0YW1wPSIxNjQ2
NDk3Mzk2Ij45NDwva2V5PjwvZm9yZWlnbi1rZXlzPjxyZWYtdHlwZSBuYW1lPSJKb3VybmFsIEFy
dGljbGUiPjE3PC9yZWYtdHlwZT48Y29udHJpYnV0b3JzPjxhdXRob3JzPjxhdXRob3I+U3VheWEs
IEouIEEuPC9hdXRob3I+PGF1dGhvcj5TaGVwYXJkLCBELiBTLjwvYXV0aG9yPjxhdXRob3I+Q2hh
bmcsIE0uIFMuPC9hdXRob3I+PGF1dGhvcj5DYXJhbSwgTS48L2F1dGhvcj48YXV0aG9yPkhveWVy
LCBTLjwvYXV0aG9yPjxhdXRob3I+U29jaGVhdCwgRC48L2F1dGhvcj48YXV0aG9yPkNoYW50aGEs
IE4uPC9hdXRob3I+PGF1dGhvcj5OYXRoYW4sIE0uIEIuPC9hdXRob3I+PC9hdXRob3JzPjwvY29u
dHJpYnV0b3JzPjxhdXRoLWFkZHJlc3M+U2NobmVpZGVyIEluc3RpdHV0ZXMgZm9yIEhlYWx0aCBQ
b2xpY3ksIEhlbGxlciBTY2hvb2wsIEJyYW5kZWlzIFVuaXZlcnNpdHksIFdhbHRoYW0sIE1BIDAy
NDU0LTkxMTAsIFVTQS4gc3VheWFAYnJhbmRlaXMuZWR1PC9hdXRoLWFkZHJlc3M+PHRpdGxlcz48
dGl0bGU+Q29zdC1lZmZlY3RpdmVuZXNzIG9mIGFubnVhbCB0YXJnZXRlZCBsYXJ2aWNpZGluZyBj
YW1wYWlnbnMgaW4gQ2FtYm9kaWEgYWdhaW5zdCB0aGUgZGVuZ3VlIHZlY3RvciBBZWRlcyBhZWd5
cHRpPC90aXRsZT48c2Vjb25kYXJ5LXRpdGxlPlRyb3AgTWVkIEludCBIZWFsdGg8L3NlY29uZGFy
eS10aXRsZT48L3RpdGxlcz48cGVyaW9kaWNhbD48ZnVsbC10aXRsZT5Ucm9wIE1lZCBJbnQgSGVh
bHRoPC9mdWxsLXRpdGxlPjwvcGVyaW9kaWNhbD48cGFnZXM+MTAyNi0zNjwvcGFnZXM+PHZvbHVt
ZT4xMjwvdm9sdW1lPjxudW1iZXI+OTwvbnVtYmVyPjxlZGl0aW9uPjIwMDcvMDkvMTk8L2VkaXRp
b24+PGtleXdvcmRzPjxrZXl3b3JkPkFlZGVzL2RydWcgZWZmZWN0czwva2V5d29yZD48a2V5d29y
ZD5BbmltYWxzPC9rZXl3b3JkPjxrZXl3b3JkPkNhbWJvZGlhL2VwaWRlbWlvbG9neTwva2V5d29y
ZD48a2V5d29yZD5Db3N0LUJlbmVmaXQgQW5hbHlzaXM8L2tleXdvcmQ+PGtleXdvcmQ+Q29zdHMg
YW5kIENvc3QgQW5hbHlzaXM8L2tleXdvcmQ+PGtleXdvcmQ+RGVuZ3VlL2VwaWRlbWlvbG9neS8q
cHJldmVudGlvbiAmYW1wOyBjb250cm9sPC9rZXl3b3JkPjxrZXl3b3JkPkRlbmd1ZSBWaXJ1czwv
a2V5d29yZD48a2V5d29yZD5EaXNlYXNlIE91dGJyZWFrcy8qcHJldmVudGlvbiAmYW1wOyBjb250
cm9sPC9rZXl3b3JkPjxrZXl3b3JkPkh1bWFuczwva2V5d29yZD48a2V5d29yZD5JbnNlY3QgVmVj
dG9yczwva2V5d29yZD48a2V5d29yZD5Nb3NxdWl0byBDb250cm9sLyplY29ub21pY3M8L2tleXdv
cmQ+PC9rZXl3b3Jkcz48ZGF0ZXM+PHllYXI+MjAwNzwveWVhcj48cHViLWRhdGVzPjxkYXRlPlNl
cDwvZGF0ZT48L3B1Yi1kYXRlcz48L2RhdGVzPjxpc2JuPjEzNjAtMjI3NiAoUHJpbnQpJiN4RDsx
MzYwLTIyNzYgKExpbmtpbmcpPC9pc2JuPjxhY2Nlc3Npb24tbnVtPjE3ODc1MDE0PC9hY2Nlc3Np
b24tbnVtPjx1cmxzPjxyZWxhdGVkLXVybHM+PHVybD5odHRwczovL3d3dy5uY2JpLm5sbS5uaWgu
Z292L3B1Ym1lZC8xNzg3NTAxNDwvdXJsPjwvcmVsYXRlZC11cmxzPjwvdXJscz48ZWxlY3Ryb25p
Yy1yZXNvdXJjZS1udW0+MTAuMTExMS9qLjEzNjUtMzE1Ni4yMDA3LjAxODg5Lng8L2VsZWN0cm9u
aWMtcmVzb3VyY2UtbnVtPjwvcmVjb3JkPjwvQ2l0ZT48Q2l0ZT48QXV0aG9yPlRhbGliZXJ0aTwv
QXV0aG9yPjxZZWFyPjIwMTA8L1llYXI+PFJlY051bT4xPC9SZWNOdW0+PHJlY29yZD48cmVjLW51
bWJlcj4xPC9yZWMtbnVtYmVyPjxmb3JlaWduLWtleXM+PGtleSBhcHA9IkVOIiBkYi1pZD0iZTVk
NXM1dnBmZHh4cmhlMDBzcnh4dmR3enphdjUyOXAwMHBhIiB0aW1lc3RhbXA9IjE2MzgxMzU2MTIi
PjE8L2tleT48L2ZvcmVpZ24ta2V5cz48cmVmLXR5cGUgbmFtZT0iSm91cm5hbCBBcnRpY2xlIj4x
NzwvcmVmLXR5cGU+PGNvbnRyaWJ1dG9ycz48YXV0aG9ycz48YXV0aG9yPlRhbGliZXJ0aSwgSC48
L2F1dGhvcj48YXV0aG9yPlp1Y2NoaSwgUC48L2F1dGhvcj48L2F1dGhvcnM+PC9jb250cmlidXRv
cnM+PGF1dGgtYWRkcmVzcz5Vbml2ZXJzaWRhZGUgRmVkZXJhbCBkZSBTYW8gUGF1bG8uPC9hdXRo
LWFkZHJlc3M+PHRpdGxlcz48dGl0bGU+W0RpcmVjdCBjb3N0cyBvZiB0aGUgZGVuZ3VlIGZldmVy
IGNvbnRyb2wgYW5kIHByZXZlbnRpb24gcHJvZ3JhbSBpbiAyMDA1IGluIHRoZSBDaXR5IG9mIFNh
byBQYXVsb108L3RpdGxlPjxzZWNvbmRhcnktdGl0bGU+UmV2IFBhbmFtIFNhbHVkIFB1YmxpY2E8
L3NlY29uZGFyeS10aXRsZT48L3RpdGxlcz48cGVyaW9kaWNhbD48ZnVsbC10aXRsZT5SZXYgUGFu
YW0gU2FsdWQgUHVibGljYTwvZnVsbC10aXRsZT48L3BlcmlvZGljYWw+PHBhZ2VzPjE3NS04MDwv
cGFnZXM+PHZvbHVtZT4yNzwvdm9sdW1lPjxudW1iZXI+MzwvbnVtYmVyPjxlZGl0aW9uPjIwMTAv
MDQvMjQ8L2VkaXRpb24+PGtleXdvcmRzPjxrZXl3b3JkPkJyYXppbDwva2V5d29yZD48a2V5d29y
ZD5Db3N0cyBhbmQgQ29zdCBBbmFseXNpczwva2V5d29yZD48a2V5d29yZD5EZW5ndWUvKmVjb25v
bWljcy8qcHJldmVudGlvbiAmYW1wOyBjb250cm9sPC9rZXl3b3JkPjxrZXl3b3JkPkh1bWFuczwv
a2V5d29yZD48a2V5d29yZD5QcmV2ZW50aXZlIEhlYWx0aCBTZXJ2aWNlcy8qZWNvbm9taWNzPC9r
ZXl3b3JkPjxrZXl3b3JkPlVyYmFuIEhlYWx0aDwva2V5d29yZD48L2tleXdvcmRzPjxkYXRlcz48
eWVhcj4yMDEwPC95ZWFyPjxwdWItZGF0ZXM+PGRhdGU+TWFyPC9kYXRlPjwvcHViLWRhdGVzPjwv
ZGF0ZXM+PG9yaWctcHViPkN1c3RvcyBkaXJldG9zIGRvIHByb2dyYW1hIGRlIHByZXZlbmNhbyBl
IGNvbnRyb2xlIGRhIGRlbmd1ZSBubyBNdW5pY2lwaW8gZGUgU2FvIFBhdWxvIGVtIDIwMDUuPC9v
cmlnLXB1Yj48aXNibj4xNjgwLTUzNDggKEVsZWN0cm9uaWMpJiN4RDsxMDIwLTQ5ODkgKExpbmtp
bmcpPC9pc2JuPjxhY2Nlc3Npb24tbnVtPjIwNDE0NTA2PC9hY2Nlc3Npb24tbnVtPjx1cmxzPjxy
ZWxhdGVkLXVybHM+PHVybD5odHRwczovL3d3dy5uY2JpLm5sbS5uaWguZ292L3B1Ym1lZC8yMDQx
NDUwNjwvdXJsPjwvcmVsYXRlZC11cmxzPjwvdXJscz48ZWxlY3Ryb25pYy1yZXNvdXJjZS1udW0+
MTAuMTU5MC9zMTAyMC00OTg5MjAxMDAwMDMwMDAwNDwvZWxlY3Ryb25pYy1yZXNvdXJjZS1udW0+
PC9yZWNvcmQ+PC9DaXRlPjxDaXRlPjxBdXRob3I+VGhhbGFnYWxhPC9BdXRob3I+PFllYXI+MjAx
NjwvWWVhcj48UmVjTnVtPjUxPC9SZWNOdW0+PHJlY29yZD48cmVjLW51bWJlcj41MTwvcmVjLW51
bWJlcj48Zm9yZWlnbi1rZXlzPjxrZXkgYXBwPSJFTiIgZGItaWQ9ImU1ZDVzNXZwZmR4eHJoZTAw
c3J4eHZkd3p6YXY1MjlwMDBwYSIgdGltZXN0YW1wPSIxNjM4MTM2MzkyIj41MTwva2V5PjwvZm9y
ZWlnbi1rZXlzPjxyZWYtdHlwZSBuYW1lPSJKb3VybmFsIEFydGljbGUiPjE3PC9yZWYtdHlwZT48
Y29udHJpYnV0b3JzPjxhdXRob3JzPjxhdXRob3I+VGhhbGFnYWxhLCBOLjwvYXV0aG9yPjxhdXRo
b3I+VGlzc2VyYSwgSC48L2F1dGhvcj48YXV0aG9yPlBhbGloYXdhZGFuYSwgUC48L2F1dGhvcj48
YXV0aG9yPkFtYXJhc2luZ2hlLCBBLjwvYXV0aG9yPjxhdXRob3I+QW1iYWdhaGF3aXRhLCBBLjwv
YXV0aG9yPjxhdXRob3I+V2lsZGVyLVNtaXRoLCBBLjwvYXV0aG9yPjxhdXRob3I+U2hlcGFyZCwg
RC4gUy48L2F1dGhvcj48YXV0aG9yPlRvemFuLCBZLjwvYXV0aG9yPjwvYXV0aG9ycz48L2NvbnRy
aWJ1dG9ycz48YXV0aC1hZGRyZXNzPk5hdGlvbmFsIENoaWxkIEhlYWx0aCBQcm9ncmFtbWUsIEZh
bWlseSBIZWFsdGggQnVyZWF1LCBNaW5pc3RyeSBvZiBIZWFsdGgsIENvbG9tYm8sIFNyaSBMYW5r
YS4mI3hEO0VwaWRlbWlvbG9neSBVbml0LCBNaW5pc3RyeSBvZiBIZWFsdGgsIENvbG9tYm8sIFNy
aSBMYW5rYS4mI3hEO05hdGlvbmFsIERlbmd1ZSBDb250cm9sIFVuaXQsIENvbG9tYm8sIFNyaSBM
YW5rYS4mI3hEO0RlcGFydG1lbnQgb2YgUHVibGljIEhlYWx0aCBhbmQgQ2xpbmljYWwgTWVkaWNp
bmUsIEVwaWRlbWlvbG9neSBhbmQgR2xvYmFsIEhlYWx0aCwgVW1lYSBVbml2ZXJzaXR5LCBVbWVh
LCBTd2VkZW4uJiN4RDtMZWUgS29uZyBDaGlhbiBTY2hvb2wgb2YgTWVkaWNpbmUsIE5hbnlhbmcg
VGVjaG5vbG9naWNhbCBVbml2ZXJzaXR5LCBTaW5nYXBvcmUsIFNpbmdhcG9yZS4mI3hEO0JyYW5k
ZWlzIFVuaXZlcnNpdHksIFRoZSBIZWxsZXIgU2Nob29sIGZvciBTb2NpYWwgUG9saWN5IGFuZCBN
YW5hZ2VtZW50LCBXYWx0aGFtLCBNYXNzYWNodXNldHRzLCBVbml0ZWQgU3RhdGVzIG9mIEFtZXJp
Y2EuJiN4RDtJbnN0aXR1dGUgb2YgUHVibGljIEhlYWx0aCwgSGVpZGVsYmVyZyBVbml2ZXJzaXR5
IE1lZGljYWwgU2Nob29sLCBIZWlkZWxiZXJnLCBHZXJtYW55LiYjeEQ7Q29sbGVnZSBvZiBHbG9i
YWwgUHVibGljIEhlYWx0aCwgTmV3IFlvcmsgVW5pdmVyc2l0eSwgTmV3IFlvcmssIE5ldyBZb3Jr
LCBVbml0ZWQgU3RhdGVzIG9mIEFtZXJpY2EuPC9hdXRoLWFkZHJlc3M+PHRpdGxlcz48dGl0bGU+
Q29zdHMgb2YgRGVuZ3VlIENvbnRyb2wgQWN0aXZpdGllcyBhbmQgSG9zcGl0YWxpemF0aW9ucyBp
biB0aGUgUHVibGljIEhlYWx0aCBTZWN0b3IgZHVyaW5nIGFuIEVwaWRlbWljIFllYXIgaW4gVXJi
YW4gU3JpIExhbmthPC90aXRsZT48c2Vjb25kYXJ5LXRpdGxlPlBMb1MgTmVnbCBUcm9wIERpczwv
c2Vjb25kYXJ5LXRpdGxlPjwvdGl0bGVzPjxwZXJpb2RpY2FsPjxmdWxsLXRpdGxlPlBMb1MgTmVn
bCBUcm9wIERpczwvZnVsbC10aXRsZT48L3BlcmlvZGljYWw+PHBhZ2VzPmUwMDA0NDY2PC9wYWdl
cz48dm9sdW1lPjEwPC92b2x1bWU+PG51bWJlcj4yPC9udW1iZXI+PGVkaXRpb24+MjAxNi8wMi8y
NjwvZWRpdGlvbj48a2V5d29yZHM+PGtleXdvcmQ+QWR1bHQ8L2tleXdvcmQ+PGtleXdvcmQ+Q29z
dCBvZiBJbGxuZXNzPC9rZXl3b3JkPjxrZXl3b3JkPkRlbmd1ZS8qZWNvbm9taWNzL2VwaWRlbWlv
bG9neS90aGVyYXB5PC9rZXl3b3JkPjxrZXl3b3JkPkRpc2Vhc2UgT3V0YnJlYWtzL2Vjb25vbWlj
czwva2V5d29yZD48a2V5d29yZD5GZW1hbGU8L2tleXdvcmQ+PGtleXdvcmQ+SG9zcGl0YWxpemF0
aW9uLyplY29ub21pY3M8L2tleXdvcmQ+PGtleXdvcmQ+SHVtYW5zPC9rZXl3b3JkPjxrZXl3b3Jk
Pk1hbGU8L2tleXdvcmQ+PGtleXdvcmQ+UHVibGljIEhlYWx0aC8qZWNvbm9taWNzPC9rZXl3b3Jk
PjxrZXl3b3JkPlB1YmxpYyBTZWN0b3IvZWNvbm9taWNzPC9rZXl3b3JkPjxrZXl3b3JkPlJldHJv
c3BlY3RpdmUgU3R1ZGllczwva2V5d29yZD48a2V5d29yZD5TcmkgTGFua2EvZXBpZGVtaW9sb2d5
PC9rZXl3b3JkPjxrZXl3b3JkPlVyYmFuIEhlYWx0aC8qZWNvbm9taWNzPC9rZXl3b3JkPjxrZXl3
b3JkPllvdW5nIEFkdWx0PC9rZXl3b3JkPjwva2V5d29yZHM+PGRhdGVzPjx5ZWFyPjIwMTY8L3ll
YXI+PHB1Yi1kYXRlcz48ZGF0ZT5GZWI8L2RhdGU+PC9wdWItZGF0ZXM+PC9kYXRlcz48aXNibj4x
OTM1LTI3MzUgKEVsZWN0cm9uaWMpJiN4RDsxOTM1LTI3MjcgKExpbmtpbmcpPC9pc2JuPjxhY2Nl
c3Npb24tbnVtPjI2OTEwOTA3PC9hY2Nlc3Npb24tbnVtPjx1cmxzPjxyZWxhdGVkLXVybHM+PHVy
bD5odHRwczovL3d3dy5uY2JpLm5sbS5uaWguZ292L3B1Ym1lZC8yNjkxMDkwNzwvdXJsPjwvcmVs
YXRlZC11cmxzPjwvdXJscz48Y3VzdG9tMj5QTUM0NzY2MDg2PC9jdXN0b20yPjxlbGVjdHJvbmlj
LXJlc291cmNlLW51bT4xMC4xMzcxL2pvdXJuYWwucG50ZC4wMDA0NDY2PC9lbGVjdHJvbmljLXJl
c291cmNlLW51bT48L3JlY29yZD48L0NpdGU+PENpdGU+PEF1dGhvcj5VbmR1cnJhZ2E8L0F1dGhv
cj48WWVhcj4yMDE1PC9ZZWFyPjxSZWNOdW0+MjY8L1JlY051bT48cmVjb3JkPjxyZWMtbnVtYmVy
PjI2PC9yZWMtbnVtYmVyPjxmb3JlaWduLWtleXM+PGtleSBhcHA9IkVOIiBkYi1pZD0iZTVkNXM1
dnBmZHh4cmhlMDBzcnh4dmR3enphdjUyOXAwMHBhIiB0aW1lc3RhbXA9IjE2MzgxMzYwMDIiPjI2
PC9rZXk+PC9mb3JlaWduLWtleXM+PHJlZi10eXBlIG5hbWU9IkpvdXJuYWwgQXJ0aWNsZSI+MTc8
L3JlZi10eXBlPjxjb250cmlidXRvcnM+PGF1dGhvcnM+PGF1dGhvcj5VbmR1cnJhZ2EsIEUuIEEu
PC9hdXRob3I+PGF1dGhvcj5CZXRhbmNvdXJ0LUNyYXZpb3RvLCBNLjwvYXV0aG9yPjxhdXRob3I+
UmFtb3MtQ2FzdGFuZWRhLCBKLjwvYXV0aG9yPjxhdXRob3I+TWFydGluZXotVmVnYSwgUi48L2F1
dGhvcj48YXV0aG9yPk1lbmRlei1HYWx2YW4sIEouPC9hdXRob3I+PGF1dGhvcj5HdWJsZXIsIEQu
IEouPC9hdXRob3I+PGF1dGhvcj5HdXptYW4sIE0uIEcuPC9hdXRob3I+PGF1dGhvcj5IYWxzdGVh
ZCwgUy4gQi48L2F1dGhvcj48YXV0aG9yPkhhcnJpcywgRS48L2F1dGhvcj48YXV0aG9yPkt1cmkt
TW9yYWxlcywgUC48L2F1dGhvcj48YXV0aG9yPlRhcGlhLUNvbnllciwgUi48L2F1dGhvcj48YXV0
aG9yPlNoZXBhcmQsIEQuIFMuPC9hdXRob3I+PC9hdXRob3JzPjwvY29udHJpYnV0b3JzPjxhdXRo
LWFkZHJlc3M+U2NobmVpZGVyIEluc3RpdHV0ZXMgZm9yIEhlYWx0aCBQb2xpY3ksIEhlbGxlciBT
Y2hvb2wsIEJyYW5kZWlzIFVuaXZlcnNpdHksIFdhbHRoYW0sIE1hc3NhY2h1c2V0dHMsIFVuaXRl
ZCBTdGF0ZXMgb2YgQW1lcmljYS4mI3hEO0NhcmxvcyBTbGltIEhlYWx0aCBJbnN0aXR1dGUsIE1l
eGljbyBDaXR5LCBNZXhpY28uJiN4RDtJbnN0aXR1dG8gTmFjaW9uYWwgZGUgU2FsdWQgUHVibGlj
YSwgQ3Vlcm5hdmFjYSwgTWV4aWNvOyBDZW50ZXIgZm9yIFRyb3BpY2FsIERpc2Vhc2VzLCBVbml2
ZXJzaXR5IG9mIFRleGFzLU1lZGljYWwgQnJhbmNoLCBHYWx2ZXN0b24sIFRleGFzLCBVbml0ZWQg
U3RhdGVzIG9mIEFtZXJpY2EuJiN4RDtJbnN0aXR1dG8gTmFjaW9uYWwgZGUgU2FsdWQgUHVibGlj
YSwgQ3Vlcm5hdmFjYSwgTWV4aWNvOyBPcmdhbml6YWNpb24gTGF0aW5vYW1lcmljYW5hIHBhcmEg
ZWwgRm9tZW50byBkZSBsYSBJbnZlc3RpZ2FjaW9uIGVuIFNhbHVkLCBCdWNhcmFtYW5nYSwgQ29s
b21iaWEuJiN4RDtIb3NwaXRhbCBJbmZhbnRpbCBkZSBNZXhpY28gRmVkZXJpY28gR29tZXosIE1l
eGljbyBDaXR5LCBNZXhpY28uJiN4RDtEdWtlLU5VUyBHcmFkdWF0ZSBNZWRpY2FsIFNjaG9vbCwg
U2luZ2Fwb3JlLiYjeEQ7UGVkcm8gS291cmkgVHJvcGljYWwgTWVkaWNpbmUgSW5zdGl0dXRlLCBI
YXZhbmEsIEN1YmEuJiN4RDtQZWRpYXRyaWMgRGVuZ3VlIFZhY2NpbmUgSW5pdGlhdGl2ZSwgUm9j
a3ZpbGxlLCBNYXJ5bGFuZCwgVW5pdGVkIFN0YXRlcyBvZiBBbWVyaWNhLiYjeEQ7VW5pdmVyc2l0
eSBvZiBDYWxpZm9ybmlhLCBCZXJrZWxleSwgQmVya2VsZXksIENhbGlmb3JuaWEsIFVuaXRlZCBT
dGF0ZXMgb2YgQW1lcmljYS4mI3hEO01pbmlzdHJ5IG9mIEhlYWx0aCwgTWV4aWNvIENpdHksIE1l
eGljby48L2F1dGgtYWRkcmVzcz48dGl0bGVzPjx0aXRsZT5FY29ub21pYyBhbmQgZGlzZWFzZSBi
dXJkZW4gb2YgZGVuZ3VlIGluIE1leGljbzwvdGl0bGU+PHNlY29uZGFyeS10aXRsZT5QTG9TIE5l
Z2wgVHJvcCBEaXM8L3NlY29uZGFyeS10aXRsZT48L3RpdGxlcz48cGVyaW9kaWNhbD48ZnVsbC10
aXRsZT5QTG9TIE5lZ2wgVHJvcCBEaXM8L2Z1bGwtdGl0bGU+PC9wZXJpb2RpY2FsPjxwYWdlcz5l
MDAwMzU0NzwvcGFnZXM+PHZvbHVtZT45PC92b2x1bWU+PG51bWJlcj4zPC9udW1iZXI+PGVkaXRp
b24+MjAxNS8wMy8xOTwvZWRpdGlvbj48a2V5d29yZHM+PGtleXdvcmQ+QWR1bHQ8L2tleXdvcmQ+
PGtleXdvcmQ+QnVkZ2V0czwva2V5d29yZD48a2V5d29yZD5Db2hvcnQgU3R1ZGllczwva2V5d29y
ZD48a2V5d29yZD4qQ29zdCBvZiBJbGxuZXNzPC9rZXl3b3JkPjxrZXl3b3JkPkRlbmd1ZS8qZWNv
bm9taWNzLyplcGlkZW1pb2xvZ3k8L2tleXdvcmQ+PGtleXdvcmQ+SGVhbHRoIFBvbGljeS8qZWNv
bm9taWNzPC9rZXl3b3JkPjxrZXl3b3JkPkhvc3BpdGFsczwva2V5d29yZD48a2V5d29yZD5IdW1h
bnM8L2tleXdvcmQ+PGtleXdvcmQ+SW5jaWRlbmNlPC9rZXl3b3JkPjxrZXl3b3JkPk1hbGU8L2tl
eXdvcmQ+PGtleXdvcmQ+TWV4aWNvPC9rZXl3b3JkPjxrZXl3b3JkPk5pY2FyYWd1YTwva2V5d29y
ZD48a2V5d29yZD5QYW5hbWE8L2tleXdvcmQ+PGtleXdvcmQ+UHJvc3BlY3RpdmUgU3R1ZGllczwv
a2V5d29yZD48a2V5d29yZD5QdWVydG8gUmljbzwva2V5d29yZD48a2V5d29yZD5RdWFsaXR5LUFk
anVzdGVkIExpZmUgWWVhcnM8L2tleXdvcmQ+PGtleXdvcmQ+VGhhaWxhbmQ8L2tleXdvcmQ+PC9r
ZXl3b3Jkcz48ZGF0ZXM+PHllYXI+MjAxNTwveWVhcj48cHViLWRhdGVzPjxkYXRlPk1hcjwvZGF0
ZT48L3B1Yi1kYXRlcz48L2RhdGVzPjxpc2JuPjE5MzUtMjczNSAoRWxlY3Ryb25pYykmI3hEOzE5
MzUtMjcyNyAoTGlua2luZyk8L2lzYm4+PGFjY2Vzc2lvbi1udW0+MjU3ODYyMjU8L2FjY2Vzc2lv
bi1udW0+PHVybHM+PHJlbGF0ZWQtdXJscz48dXJsPmh0dHBzOi8vd3d3Lm5jYmkubmxtLm5paC5n
b3YvcHVibWVkLzI1Nzg2MjI1PC91cmw+PC9yZWxhdGVkLXVybHM+PC91cmxzPjxjdXN0b20yPlBN
QzQzNjQ4ODY8L2N1c3RvbTI+PGVsZWN0cm9uaWMtcmVzb3VyY2UtbnVtPjEwLjEzNzEvam91cm5h
bC5wbnRkLjAwMDM1NDc8L2VsZWN0cm9uaWMtcmVzb3VyY2UtbnVtPjwvcmVjb3JkPjwvQ2l0ZT48
Q2l0ZT48QXV0aG9yPlp1YmlldGEtWmF2YWxhPC9BdXRob3I+PFllYXI+MjAxODwvWWVhcj48UmVj
TnVtPjQ5PC9SZWNOdW0+PHJlY29yZD48cmVjLW51bWJlcj40OTwvcmVjLW51bWJlcj48Zm9yZWln
bi1rZXlzPjxrZXkgYXBwPSJFTiIgZGItaWQ9ImU1ZDVzNXZwZmR4eHJoZTAwc3J4eHZkd3p6YXY1
MjlwMDBwYSIgdGltZXN0YW1wPSIxNjM4MTM2MzYxIj40OTwva2V5PjwvZm9yZWlnbi1rZXlzPjxy
ZWYtdHlwZSBuYW1lPSJKb3VybmFsIEFydGljbGUiPjE3PC9yZWYtdHlwZT48Y29udHJpYnV0b3Jz
PjxhdXRob3JzPjxhdXRob3I+WnViaWV0YS1aYXZhbGEsIEEuPC9hdXRob3I+PGF1dGhvcj5Mb3Bl
ei1DZXJ2YW50ZXMsIE0uPC9hdXRob3I+PGF1dGhvcj5TYWxpbmFzLUVzY3VkZXJvLCBHLjwvYXV0
aG9yPjxhdXRob3I+UmFtaXJlei1DaGF2ZXosIEEuPC9hdXRob3I+PGF1dGhvcj5DYXN0YW5lZGEs
IEouIFIuPC9hdXRob3I+PGF1dGhvcj5IZXJuYW5kZXotR2F5dGFuLCBTLiBJLjwvYXV0aG9yPjxh
dXRob3I+TG9wZXogWWVzY2FzLCBKLiBHLjwvYXV0aG9yPjxhdXRob3I+RHVyYW4tQXJlbmFzLCBM
LjwvYXV0aG9yPjwvYXV0aG9ycz48L2NvbnRyaWJ1dG9ycz48YXV0aC1hZGRyZXNzPkZhY3VsdHkg
b2YgTWVkaWNpbmUsIE5hdGlvbmFsIEF1dG9ub21vdXMgVW5pdmVyc2l0eSBvZiBNZXhpY28sIE1l
eGljbyBDaXR5LCBNZXhpY28uJiN4RDtDZW50ZXIgZm9yIEVjb25vbWljIFN0dWRpZXMgYW5kIFNv
Y2lhbCBIZWFsdGgsIENoaWxkcmVuJmFwb3M7cyBIb3NwaXRhbCBvZiBNZXhpY28gRmVkZXJpY28g
R29tZXosIE1pbmlzdHJ5IG9mIEhlYWx0aCwgTWV4aWNvIENpdHksIE1leGljby4mI3hEO1ByaXZh
dGUgUHJhY3RpY2UsIE1leGljbyBDaXR5LCBNZXhpY28uJiN4RDtEZXBhcnRhbWVudG8gZGUgQXJi
b3ZpcnVzLCBOYXRpb25hbCBJbnN0aXR1dGUgb2YgUHVibGljIEhlYWx0aCwgQ3Vlcm5hdmFjYSwg
TWV4aWNvLiYjeEQ7TWVkaWNhbCBBZmZhaXJzLCBTYW5vZmkgUGFzdGV1ciBMYXRpbiBBbWVyaWNh
LCBNZXhpY28gQ2l0eSwgTWV4aWNvLjwvYXV0aC1hZGRyZXNzPjx0aXRsZXM+PHRpdGxlPkVjb25v
bWljIGltcGFjdCBvZiBkZW5ndWUgaW4gTWV4aWNvIGNvbnNpZGVyaW5nIHJlcG9ydGVkIGNhc2Vz
IGZvciAyMDEyIHRvIDIwMTY8L3RpdGxlPjxzZWNvbmRhcnktdGl0bGU+UExvUyBOZWdsIFRyb3Ag
RGlzPC9zZWNvbmRhcnktdGl0bGU+PC90aXRsZXM+PHBlcmlvZGljYWw+PGZ1bGwtdGl0bGU+UExv
UyBOZWdsIFRyb3AgRGlzPC9mdWxsLXRpdGxlPjwvcGVyaW9kaWNhbD48cGFnZXM+ZTAwMDY5Mzg8
L3BhZ2VzPjx2b2x1bWU+MTI8L3ZvbHVtZT48bnVtYmVyPjEyPC9udW1iZXI+PGVkaXRpb24+MjAx
OC8xMi8xNTwvZWRpdGlvbj48a2V5d29yZHM+PGtleXdvcmQ+QWRvbGVzY2VudDwva2V5d29yZD48
a2V5d29yZD5BZHVsdDwva2V5d29yZD48a2V5d29yZD5BZ2VkPC9rZXl3b3JkPjxrZXl3b3JkPkNh
cmVnaXZlcnM8L2tleXdvcmQ+PGtleXdvcmQ+Q2hpbGQ8L2tleXdvcmQ+PGtleXdvcmQ+Q2hpbGQs
IFByZXNjaG9vbDwva2V5d29yZD48a2V5d29yZD5EZW5ndWUvKmVjb25vbWljcy9lcGlkZW1pb2xv
Z3kvcHJldmVudGlvbiAmYW1wOyBjb250cm9sPC9rZXl3b3JkPjxrZXl3b3JkPkRpc2FibGVkIFBl
cnNvbnM8L2tleXdvcmQ+PGtleXdvcmQ+R292ZXJubWVudCBQcm9ncmFtczwva2V5d29yZD48a2V5
d29yZD5IZWFsdGggQ2FyZSBDb3N0czwva2V5d29yZD48a2V5d29yZD5IZWFsdGggRXhwZW5kaXR1
cmVzPC9rZXl3b3JkPjxrZXl3b3JkPkh1bWFuczwva2V5d29yZD48a2V5d29yZD5JbmZhbnQ8L2tl
eXdvcmQ+PGtleXdvcmQ+TWV4aWNvL2VwaWRlbWlvbG9neTwva2V5d29yZD48a2V5d29yZD5NaWRk
bGUgQWdlZDwva2V5d29yZD48a2V5d29yZD5RdWFsaXR5LUFkanVzdGVkIExpZmUgWWVhcnM8L2tl
eXdvcmQ+PGtleXdvcmQ+U2V2ZXJlIERlbmd1ZS8qZWNvbm9taWNzL2VwaWRlbWlvbG9neS9wcmV2
ZW50aW9uICZhbXA7IGNvbnRyb2w8L2tleXdvcmQ+PGtleXdvcmQ+WW91bmcgQWR1bHQ8L2tleXdv
cmQ+PC9rZXl3b3Jkcz48ZGF0ZXM+PHllYXI+MjAxODwveWVhcj48cHViLWRhdGVzPjxkYXRlPkRl
YzwvZGF0ZT48L3B1Yi1kYXRlcz48L2RhdGVzPjxpc2JuPjE5MzUtMjczNSAoRWxlY3Ryb25pYykm
I3hEOzE5MzUtMjcyNyAoTGlua2luZyk8L2lzYm4+PGFjY2Vzc2lvbi1udW0+MzA1NTA1Njk8L2Fj
Y2Vzc2lvbi1udW0+PHVybHM+PHJlbGF0ZWQtdXJscz48dXJsPmh0dHBzOi8vd3d3Lm5jYmkubmxt
Lm5paC5nb3YvcHVibWVkLzMwNTUwNTY5PC91cmw+PC9yZWxhdGVkLXVybHM+PC91cmxzPjxjdXN0
b20yPlBNQzYzMTAyODggZm9sbG93aW5nIGNvbXBldGluZyBpbnRlcmVzdHM6IEpSQyBpcyBtZW1i
ZXIgb2YgdGhlIFNjaWVudGlmaWMgQWR2aXNvcnkgQm9hcmQgb24gRGVuZ3VlIFZhY2NpbmUgZnJv
bSBTYW5vZmkgUGFzdGV1ciBhbmQgaGFzIHJlY2VpdmVkIGhvbm9yYXJpYSBmb3IgdGhlaXIgcGFy
dGljaXBhdGlvbi4gSlJDIGhhcyBhbHNvIHJlY2VpdmVkIGZ1bmRpbmcgZm9yIHNjaWVudGlmaWMg
cmVzZWFyY2ggZnJvbSBTYW5vZmkgUGFzdGV1ci4gSkdMWSBpcyBhbiBlbXBsb3llZSBvZiBTYW5v
ZmkgUGFzdGV1ci4gVGhpcyBkb2VzIG5vdCBhbHRlciBvdXIgYWRoZXJlbmNlIHRvIGFsbCBQTE9T
IHBvbGljaWVzIG9uIHNoYXJpbmcgZGF0YSBhbmQgbWF0ZXJpYWxzLjwvY3VzdG9tMj48ZWxlY3Ry
b25pYy1yZXNvdXJjZS1udW0+MTAuMTM3MS9qb3VybmFsLnBudGQuMDAwNjkzODwvZWxlY3Ryb25p
Yy1yZXNvdXJjZS1udW0+PC9yZWNvcmQ+PC9DaXRlPjwvRW5kTm90ZT5=
</w:fldData>
        </w:fldChar>
      </w:r>
      <w:r w:rsidRPr="00E7544F">
        <w:instrText xml:space="preserve"> ADDIN EN.CITE.DATA </w:instrText>
      </w:r>
      <w:r w:rsidRPr="00E7544F">
        <w:fldChar w:fldCharType="end"/>
      </w:r>
      <w:r w:rsidRPr="00E7544F">
        <w:fldChar w:fldCharType="separate"/>
      </w:r>
      <w:r w:rsidRPr="00E7544F">
        <w:rPr>
          <w:noProof/>
        </w:rPr>
        <w:t>(2, 3, 5, 8-10, 12, 15-17, 19-23)</w:t>
      </w:r>
      <w:r w:rsidRPr="00E7544F">
        <w:fldChar w:fldCharType="end"/>
      </w:r>
      <w:r w:rsidRPr="00E7544F">
        <w:t xml:space="preserve">, five studies provided data on both routine and outbreak vector control costs </w:t>
      </w:r>
      <w:r w:rsidRPr="00E7544F">
        <w:fldChar w:fldCharType="begin">
          <w:fldData xml:space="preserve">PEVuZE5vdGU+PENpdGU+PEF1dGhvcj5CYWx5PC9BdXRob3I+PFllYXI+MjAxMjwvWWVhcj48UmVj
TnVtPjQ8L1JlY051bT48RGlzcGxheVRleHQ+KDQsIDYsIDExLCAxMywgMTgpPC9EaXNwbGF5VGV4
dD48cmVjb3JkPjxyZWMtbnVtYmVyPjQ8L3JlYy1udW1iZXI+PGZvcmVpZ24ta2V5cz48a2V5IGFw
cD0iRU4iIGRiLWlkPSJlNWQ1czV2cGZkeHhyaGUwMHNyeHh2ZHd6emF2NTI5cDAwcGEiIHRpbWVz
dGFtcD0iMTYzODEzNTcwMiI+NDwva2V5PjwvZm9yZWlnbi1rZXlzPjxyZWYtdHlwZSBuYW1lPSJK
b3VybmFsIEFydGljbGUiPjE3PC9yZWYtdHlwZT48Y29udHJpYnV0b3JzPjxhdXRob3JzPjxhdXRo
b3I+QmFseSwgQS48L2F1dGhvcj48YXV0aG9yPlRvbGVkbywgTS4gRS48L2F1dGhvcj48YXV0aG9y
PlJvZHJpZ3VleiwgSy48L2F1dGhvcj48YXV0aG9yPkJlbml0ZXosIEouIFIuPC9hdXRob3I+PGF1
dGhvcj5Sb2RyaWd1ZXosIE0uPC9hdXRob3I+PGF1dGhvcj5Cb2VsYWVydCwgTS48L2F1dGhvcj48
YXV0aG9yPlZhbmxlcmJlcmdoZSwgVi48L2F1dGhvcj48YXV0aG9yPlZhbiBkZXIgU3R1eWZ0LCBQ
LjwvYXV0aG9yPjwvYXV0aG9ycz48L2NvbnRyaWJ1dG9ycz48YXV0aC1hZGRyZXNzPkluc3RpdHV0
byBkZSBNZWRpY2luYSBUcm9waWNhbCAmYXBvcztQZWRybyBLb3VyaSZhcG9zOywgSGFiYW5hLCBD
dWJhLiBiYWx5QGlway5zbGQuY3U8L2F1dGgtYWRkcmVzcz48dGl0bGVzPjx0aXRsZT5Db3N0cyBv
ZiBkZW5ndWUgcHJldmVudGlvbiBhbmQgaW5jcmVtZW50YWwgY29zdCBvZiBkZW5ndWUgb3V0YnJl
YWsgY29udHJvbCBpbiBHdWFudGFuYW1vLCBDdWJhPC90aXRsZT48c2Vjb25kYXJ5LXRpdGxlPlRy
b3AgTWVkIEludCBIZWFsdGg8L3NlY29uZGFyeS10aXRsZT48L3RpdGxlcz48cGVyaW9kaWNhbD48
ZnVsbC10aXRsZT5Ucm9wIE1lZCBJbnQgSGVhbHRoPC9mdWxsLXRpdGxlPjwvcGVyaW9kaWNhbD48
cGFnZXM+MTIzLTMyPC9wYWdlcz48dm9sdW1lPjE3PC92b2x1bWU+PG51bWJlcj4xPC9udW1iZXI+
PGVkaXRpb24+MjAxMS8wOS8xMzwvZWRpdGlvbj48a2V5d29yZHM+PGtleXdvcmQ+KkFlZGVzPC9r
ZXl3b3JkPjxrZXl3b3JkPkFuaW1hbHM8L2tleXdvcmQ+PGtleXdvcmQ+Q29zdHMgYW5kIENvc3Qg
QW5hbHlzaXM8L2tleXdvcmQ+PGtleXdvcmQ+Q3ViYTwva2V5d29yZD48a2V5d29yZD5EZW5ndWUv
KmVjb25vbWljcy9wcmV2ZW50aW9uICZhbXA7IGNvbnRyb2wvdGhlcmFweS90cmFuc21pc3Npb248
L2tleXdvcmQ+PGtleXdvcmQ+RGlzZWFzZSBPdXRicmVha3MvKmVjb25vbWljczwva2V5d29yZD48
a2V5d29yZD4qSGVhbHRoIENhcmUgQ29zdHM8L2tleXdvcmQ+PGtleXdvcmQ+SGVhbHRoIFBlcnNv
bm5lbC9lY29ub21pY3M8L2tleXdvcmQ+PGtleXdvcmQ+SG9zcGl0YWxpemF0aW9uLyplY29ub21p
Y3M8L2tleXdvcmQ+PGtleXdvcmQ+SHVtYW5zPC9rZXl3b3JkPjxrZXl3b3JkPipJbnNlY3QgVmVj
dG9yczwva2V5d29yZD48a2V5d29yZD5Nb3NxdWl0byBDb250cm9sLyplY29ub21pY3M8L2tleXdv
cmQ+PGtleXdvcmQ+UmVzaWRlbmNlIENoYXJhY3RlcmlzdGljczwva2V5d29yZD48a2V5d29yZD5S
aXNrPC9rZXl3b3JkPjxrZXl3b3JkPlZvbHVudGVlcnM8L2tleXdvcmQ+PC9rZXl3b3Jkcz48ZGF0
ZXM+PHllYXI+MjAxMjwveWVhcj48cHViLWRhdGVzPjxkYXRlPkphbjwvZGF0ZT48L3B1Yi1kYXRl
cz48L2RhdGVzPjxpc2JuPjEzNjUtMzE1NiAoRWxlY3Ryb25pYykmI3hEOzEzNjAtMjI3NiAoTGlu
a2luZyk8L2lzYm4+PGFjY2Vzc2lvbi1udW0+MjE5MDYyMTY8L2FjY2Vzc2lvbi1udW0+PHVybHM+
PHJlbGF0ZWQtdXJscz48dXJsPmh0dHBzOi8vd3d3Lm5jYmkubmxtLm5paC5nb3YvcHVibWVkLzIx
OTA2MjE2PC91cmw+PC9yZWxhdGVkLXVybHM+PC91cmxzPjxlbGVjdHJvbmljLXJlc291cmNlLW51
bT4xMC4xMTExL2ouMTM2NS0zMTU2LjIwMTEuMDI4ODEueDwvZWxlY3Ryb25pYy1yZXNvdXJjZS1u
dW0+PC9yZWNvcmQ+PC9DaXRlPjxDaXRlPjxBdXRob3I+Q2FzdHJvIFJvZHJpZ3VlejwvQXV0aG9y
PjxZZWFyPjIwMTY8L1llYXI+PFJlY051bT4yMTwvUmVjTnVtPjxyZWNvcmQ+PHJlYy1udW1iZXI+
MjE8L3JlYy1udW1iZXI+PGZvcmVpZ24ta2V5cz48a2V5IGFwcD0iRU4iIGRiLWlkPSJlNWQ1czV2
cGZkeHhyaGUwMHNyeHh2ZHd6emF2NTI5cDAwcGEiIHRpbWVzdGFtcD0iMTYzODEzNTkzNCI+MjE8
L2tleT48L2ZvcmVpZ24ta2V5cz48cmVmLXR5cGUgbmFtZT0iSm91cm5hbCBBcnRpY2xlIj4xNzwv
cmVmLXR5cGU+PGNvbnRyaWJ1dG9ycz48YXV0aG9ycz48YXV0aG9yPkNhc3RybyBSb2RyaWd1ZXos
IFIuPC9hdXRob3I+PGF1dGhvcj5DYXJyYXNxdWlsbGEsIEcuPC9hdXRob3I+PGF1dGhvcj5Qb3Jy
YXMsIEEuPC9hdXRob3I+PGF1dGhvcj5HYWxlcmEtR2VsdmV6LCBLLjwvYXV0aG9yPjxhdXRob3I+
TG9wZXogWWVzY2FzLCBKLiBHLjwvYXV0aG9yPjxhdXRob3I+UnVlZGEtR2FsbGFyZG8sIEouIEEu
PC9hdXRob3I+PC9hdXRob3JzPjwvY29udHJpYnV0b3JzPjx0aXRsZXM+PHRpdGxlPlRoZSBCdXJk
ZW4gb2YgRGVuZ3VlIGFuZCB0aGUgRmluYW5jaWFsIENvc3QgdG8gQ29sb21iaWEsIDIwMTAtMjAx
MjwvdGl0bGU+PHNlY29uZGFyeS10aXRsZT5BbSBKIFRyb3AgTWVkIEh5Zzwvc2Vjb25kYXJ5LXRp
dGxlPjwvdGl0bGVzPjxwZXJpb2RpY2FsPjxmdWxsLXRpdGxlPkFtIEogVHJvcCBNZWQgSHlnPC9m
dWxsLXRpdGxlPjwvcGVyaW9kaWNhbD48cGFnZXM+MTA2NS0xMDcyPC9wYWdlcz48dm9sdW1lPjk0
PC92b2x1bWU+PG51bWJlcj41PC9udW1iZXI+PGVkaXRpb24+MjAxNi8wMy8wMjwvZWRpdGlvbj48
a2V5d29yZHM+PGtleXdvcmQ+QWRvbGVzY2VudDwva2V5d29yZD48a2V5d29yZD5BZHVsdDwva2V5
d29yZD48a2V5d29yZD5BZ2VkPC9rZXl3b3JkPjxrZXl3b3JkPkFnZWQsIDgwIGFuZCBvdmVyPC9r
ZXl3b3JkPjxrZXl3b3JkPkNoaWxkPC9rZXl3b3JkPjxrZXl3b3JkPkNoaWxkLCBQcmVzY2hvb2w8
L2tleXdvcmQ+PGtleXdvcmQ+Q29sb21iaWEvZXBpZGVtaW9sb2d5PC9rZXl3b3JkPjxrZXl3b3Jk
PkRlbmd1ZS8qZWNvbm9taWNzLyplcGlkZW1pb2xvZ3k8L2tleXdvcmQ+PGtleXdvcmQ+RW5kZW1p
YyBEaXNlYXNlczwva2V5d29yZD48a2V5d29yZD5GZW1hbGU8L2tleXdvcmQ+PGtleXdvcmQ+SHVt
YW5zPC9rZXl3b3JkPjxrZXl3b3JkPkluZmFudDwva2V5d29yZD48a2V5d29yZD5NYWxlPC9rZXl3
b3JkPjxrZXl3b3JkPk1pZGRsZSBBZ2VkPC9rZXl3b3JkPjxrZXl3b3JkPlJldHJvc3BlY3RpdmUg
U3R1ZGllczwva2V5d29yZD48a2V5d29yZD5Zb3VuZyBBZHVsdDwva2V5d29yZD48L2tleXdvcmRz
PjxkYXRlcz48eWVhcj4yMDE2PC95ZWFyPjxwdWItZGF0ZXM+PGRhdGU+TWF5IDQ8L2RhdGU+PC9w
dWItZGF0ZXM+PC9kYXRlcz48aXNibj4xNDc2LTE2NDUgKEVsZWN0cm9uaWMpJiN4RDswMDAyLTk2
MzcgKExpbmtpbmcpPC9pc2JuPjxhY2Nlc3Npb24tbnVtPjI2OTI4ODM0PC9hY2Nlc3Npb24tbnVt
Pjx1cmxzPjxyZWxhdGVkLXVybHM+PHVybD5odHRwczovL3d3dy5uY2JpLm5sbS5uaWguZ292L3B1
Ym1lZC8yNjkyODgzNDwvdXJsPjwvcmVsYXRlZC11cmxzPjwvdXJscz48Y3VzdG9tMj5QTUM0ODU2
NjA0PC9jdXN0b20yPjxlbGVjdHJvbmljLXJlc291cmNlLW51bT4xMC40MjY5L2FqdG1oLjE1LTAy
ODA8L2VsZWN0cm9uaWMtcmVzb3VyY2UtbnVtPjwvcmVjb3JkPjwvQ2l0ZT48Q2l0ZT48QXV0aG9y
PlBlcmV6LUd1ZXJyYTwvQXV0aG9yPjxZZWFyPjIwMTA8L1llYXI+PFJlY051bT42OTwvUmVjTnVt
PjxyZWNvcmQ+PHJlYy1udW1iZXI+Njk8L3JlYy1udW1iZXI+PGZvcmVpZ24ta2V5cz48a2V5IGFw
cD0iRU4iIGRiLWlkPSJlNWQ1czV2cGZkeHhyaGUwMHNyeHh2ZHd6emF2NTI5cDAwcGEiIHRpbWVz
dGFtcD0iMTYzODEzNzExMiI+Njk8L2tleT48L2ZvcmVpZ24ta2V5cz48cmVmLXR5cGUgbmFtZT0i
Sm91cm5hbCBBcnRpY2xlIj4xNzwvcmVmLXR5cGU+PGNvbnRyaWJ1dG9ycz48YXV0aG9ycz48YXV0
aG9yPlBlcmV6LUd1ZXJyYSwgQzwvYXV0aG9yPjxhdXRob3I+SGFsYXNhLCBZPC9hdXRob3I+PGF1
dGhvcj5SaXZlcmEsIFI8L2F1dGhvcj48YXV0aG9yPlBlw7FhLCBNIDwvYXV0aG9yPjxhdXRob3I+
UmFtw61yZXosIFYgPC9hdXRob3I+PGF1dGhvcj5DYW5vLCBNUDwvYXV0aG9yPjxhdXRob3I+U2hl
cGFyZCwgRFMgPC9hdXRob3I+PC9hdXRob3JzPjwvY29udHJpYnV0b3JzPjx0aXRsZXM+PHRpdGxl
PkVjb25vbWljIGNvc3Qgb2YgZGVuZ3VlIHB1YmxpYyBwcmV2ZW50aW9uIGFjdGl2aXRpZXMgaW4g
UHVlcnRvIFJpY288L3RpdGxlPjxzZWNvbmRhcnktdGl0bGU+RGVuZ3VlIEJ1bGw8L3NlY29uZGFy
eS10aXRsZT48L3RpdGxlcz48cGVyaW9kaWNhbD48ZnVsbC10aXRsZT5EZW5ndWUgQnVsbDwvZnVs
bC10aXRsZT48L3BlcmlvZGljYWw+PHBhZ2VzPjEz4oCTMjM8L3BhZ2VzPjx2b2x1bWU+MzQ8L3Zv
bHVtZT48ZGF0ZXM+PHllYXI+MjAxMDwveWVhcj48L2RhdGVzPjx1cmxzPjwvdXJscz48L3JlY29y
ZD48L0NpdGU+PENpdGU+PEF1dGhvcj5TYW50b3M8L0F1dGhvcj48WWVhcj4yMDE1PC9ZZWFyPjxS
ZWNOdW0+Njc8L1JlY051bT48cmVjb3JkPjxyZWMtbnVtYmVyPjY3PC9yZWMtbnVtYmVyPjxmb3Jl
aWduLWtleXM+PGtleSBhcHA9IkVOIiBkYi1pZD0iZTVkNXM1dnBmZHh4cmhlMDBzcnh4dmR3enph
djUyOXAwMHBhIiB0aW1lc3RhbXA9IjE2MzgxMzY4NDAiPjY3PC9rZXk+PC9mb3JlaWduLWtleXM+
PHJlZi10eXBlIG5hbWU9IkpvdXJuYWwgQXJ0aWNsZSI+MTc8L3JlZi10eXBlPjxjb250cmlidXRv
cnM+PGF1dGhvcnM+PGF1dGhvcj5TYW50b3MsIFNNLiA8L2F1dGhvcj48L2F1dGhvcnM+PC9jb250
cmlidXRvcnM+PHRpdGxlcz48dGl0bGU+RXN0aW1hdGl2YSBkZSBjdXN0byBkbyBQcm9ncmFtYSBN
dW5pY2lwYWwgZGUgQ29udHJvbGUgZSBQcmV2ZW7Dp8OjbyBkYSBkZW5ndWUgZW0gR29pw6JuaWEt
R08uIDwvdGl0bGU+PHNlY29uZGFyeS10aXRsZT5FcGlkZW1pb2wuIFNlcnYuIFNhw7pkZS4gPC9z
ZWNvbmRhcnktdGl0bGU+PC90aXRsZXM+PHBhZ2VzPjY2MeKAkzcwPC9wYWdlcz48dm9sdW1lPjI0
PC92b2x1bWU+PG51bWJlcj40PC9udW1iZXI+PGRhdGVzPjx5ZWFyPjIwMTU8L3llYXI+PC9kYXRl
cz48dXJscz48L3VybHM+PC9yZWNvcmQ+PC9DaXRlPjxDaXRlPjxBdXRob3I+VGlzc2VyYTwvQXV0
aG9yPjxZZWFyPjIwMjA8L1llYXI+PFJlY051bT42NDwvUmVjTnVtPjxyZWNvcmQ+PHJlYy1udW1i
ZXI+NjQ8L3JlYy1udW1iZXI+PGZvcmVpZ24ta2V5cz48a2V5IGFwcD0iRU4iIGRiLWlkPSJlNWQ1
czV2cGZkeHhyaGUwMHNyeHh2ZHd6emF2NTI5cDAwcGEiIHRpbWVzdGFtcD0iMTYzODEzNjU4NiI+
NjQ8L2tleT48L2ZvcmVpZ24ta2V5cz48cmVmLXR5cGUgbmFtZT0iSm91cm5hbCBBcnRpY2xlIj4x
NzwvcmVmLXR5cGU+PGNvbnRyaWJ1dG9ycz48YXV0aG9ycz48YXV0aG9yPlRpc3NlcmEsIEguIEEu
PC9hdXRob3I+PGF1dGhvcj5KYXlhbWFubmUsIEIuIEQuIFcuPC9hdXRob3I+PGF1dGhvcj5SYXV0
LCBSLjwvYXV0aG9yPjxhdXRob3I+SmFuYWtpLCBTLiBNLiBELjwvYXV0aG9yPjxhdXRob3I+VG96
YW4sIFkuPC9hdXRob3I+PGF1dGhvcj5TYW1hcmF3ZWVyYSwgUC4gQy48L2F1dGhvcj48YXV0aG9y
PkxpeWFuYWdlLCBQLjwvYXV0aG9yPjxhdXRob3I+R2hvdXNlLCBBLjwvYXV0aG9yPjxhdXRob3I+
Um9kcmlnbywgQy48L2F1dGhvcj48YXV0aG9yPmRlIFNpbHZhLCBBLiBNLjwvYXV0aG9yPjxhdXRo
b3I+RmVybmFuZG8sIFMuIEQuPC9hdXRob3I+PC9hdXRob3JzPjwvY29udHJpYnV0b3JzPjx0aXRs
ZXM+PHRpdGxlPlNldmVyZSBEZW5ndWUgRXBpZGVtaWMsIFNyaSBMYW5rYSwgMjAxNzwvdGl0bGU+
PHNlY29uZGFyeS10aXRsZT5FbWVyZyBJbmZlY3QgRGlzPC9zZWNvbmRhcnktdGl0bGU+PC90aXRs
ZXM+PHBlcmlvZGljYWw+PGZ1bGwtdGl0bGU+RW1lcmcgSW5mZWN0IERpczwvZnVsbC10aXRsZT48
L3BlcmlvZGljYWw+PHBhZ2VzPjY4Mi02OTE8L3BhZ2VzPjx2b2x1bWU+MjY8L3ZvbHVtZT48bnVt
YmVyPjQ8L251bWJlcj48ZWRpdGlvbj4yMDIwLzAzLzE5PC9lZGl0aW9uPjxrZXl3b3Jkcz48a2V5
d29yZD5DaGlsZDwva2V5d29yZD48a2V5d29yZD4qRGVuZ3VlL2VwaWRlbWlvbG9neTwva2V5d29y
ZD48a2V5d29yZD4qRGVuZ3VlIFZpcnVzL2dlbmV0aWNzPC9rZXl3b3JkPjxrZXl3b3JkPipFcGlk
ZW1pY3M8L2tleXdvcmQ+PGtleXdvcmQ+SHVtYW5zPC9rZXl3b3JkPjxrZXl3b3JkPipTZXZlcmUg
RGVuZ3VlL2RpYWdub3Npcy9lcGlkZW1pb2xvZ3k8L2tleXdvcmQ+PGtleXdvcmQ+U3JpIExhbmth
L2VwaWRlbWlvbG9neTwva2V5d29yZD48a2V5d29yZD5Zb3VuZyBBZHVsdDwva2V5d29yZD48a2V5
d29yZD4qRGVuZ3VlPC9rZXl3b3JkPjxrZXl3b3JkPipTcmkgTGFua2E8L2tleXdvcmQ+PGtleXdv
cmQ+KmFnZSBncm91cDwva2V5d29yZD48a2V5d29yZD4qZGVuZ3VlIHZpcnVzPC9rZXl3b3JkPjxr
ZXl3b3JkPiplcGlkZW1pYzwva2V5d29yZD48a2V5d29yZD4qbW9zcXVpdG9lczwva2V5d29yZD48
a2V5d29yZD4qc2Vyb3R5cGU8L2tleXdvcmQ+PGtleXdvcmQ+KnN1cnZlaWxsYW5jZTwva2V5d29y
ZD48a2V5d29yZD4qdmVjdG9yLWJvcm5lIGluZmVjdGlvbnM8L2tleXdvcmQ+PGtleXdvcmQ+KnZp
cnVzZXM8L2tleXdvcmQ+PC9rZXl3b3Jkcz48ZGF0ZXM+PHllYXI+MjAyMDwveWVhcj48cHViLWRh
dGVzPjxkYXRlPkFwcjwvZGF0ZT48L3B1Yi1kYXRlcz48L2RhdGVzPjxpc2JuPjEwODAtNjA1OSAo
RWxlY3Ryb25pYykmI3hEOzEwODAtNjA0MCAoTGlua2luZyk8L2lzYm4+PGFjY2Vzc2lvbi1udW0+
MzIxODY0OTA8L2FjY2Vzc2lvbi1udW0+PHVybHM+PHJlbGF0ZWQtdXJscz48dXJsPmh0dHBzOi8v
d3d3Lm5jYmkubmxtLm5paC5nb3YvcHVibWVkLzMyMTg2NDkwPC91cmw+PC9yZWxhdGVkLXVybHM+
PC91cmxzPjxjdXN0b20yPlBNQzcxMDExMDg8L2N1c3RvbTI+PGVsZWN0cm9uaWMtcmVzb3VyY2Ut
bnVtPjEwLjMyMDEvZWlkMjYwNC4xOTA0MzU8L2VsZWN0cm9uaWMtcmVzb3VyY2UtbnVtPjwvcmVj
b3JkPjwvQ2l0ZT48L0VuZE5vdGU+
</w:fldData>
        </w:fldChar>
      </w:r>
      <w:r w:rsidRPr="00E7544F">
        <w:instrText xml:space="preserve"> ADDIN EN.CITE </w:instrText>
      </w:r>
      <w:r w:rsidRPr="00E7544F">
        <w:fldChar w:fldCharType="begin">
          <w:fldData xml:space="preserve">PEVuZE5vdGU+PENpdGU+PEF1dGhvcj5CYWx5PC9BdXRob3I+PFllYXI+MjAxMjwvWWVhcj48UmVj
TnVtPjQ8L1JlY051bT48RGlzcGxheVRleHQ+KDQsIDYsIDExLCAxMywgMTgpPC9EaXNwbGF5VGV4
dD48cmVjb3JkPjxyZWMtbnVtYmVyPjQ8L3JlYy1udW1iZXI+PGZvcmVpZ24ta2V5cz48a2V5IGFw
cD0iRU4iIGRiLWlkPSJlNWQ1czV2cGZkeHhyaGUwMHNyeHh2ZHd6emF2NTI5cDAwcGEiIHRpbWVz
dGFtcD0iMTYzODEzNTcwMiI+NDwva2V5PjwvZm9yZWlnbi1rZXlzPjxyZWYtdHlwZSBuYW1lPSJK
b3VybmFsIEFydGljbGUiPjE3PC9yZWYtdHlwZT48Y29udHJpYnV0b3JzPjxhdXRob3JzPjxhdXRo
b3I+QmFseSwgQS48L2F1dGhvcj48YXV0aG9yPlRvbGVkbywgTS4gRS48L2F1dGhvcj48YXV0aG9y
PlJvZHJpZ3VleiwgSy48L2F1dGhvcj48YXV0aG9yPkJlbml0ZXosIEouIFIuPC9hdXRob3I+PGF1
dGhvcj5Sb2RyaWd1ZXosIE0uPC9hdXRob3I+PGF1dGhvcj5Cb2VsYWVydCwgTS48L2F1dGhvcj48
YXV0aG9yPlZhbmxlcmJlcmdoZSwgVi48L2F1dGhvcj48YXV0aG9yPlZhbiBkZXIgU3R1eWZ0LCBQ
LjwvYXV0aG9yPjwvYXV0aG9ycz48L2NvbnRyaWJ1dG9ycz48YXV0aC1hZGRyZXNzPkluc3RpdHV0
byBkZSBNZWRpY2luYSBUcm9waWNhbCAmYXBvcztQZWRybyBLb3VyaSZhcG9zOywgSGFiYW5hLCBD
dWJhLiBiYWx5QGlway5zbGQuY3U8L2F1dGgtYWRkcmVzcz48dGl0bGVzPjx0aXRsZT5Db3N0cyBv
ZiBkZW5ndWUgcHJldmVudGlvbiBhbmQgaW5jcmVtZW50YWwgY29zdCBvZiBkZW5ndWUgb3V0YnJl
YWsgY29udHJvbCBpbiBHdWFudGFuYW1vLCBDdWJhPC90aXRsZT48c2Vjb25kYXJ5LXRpdGxlPlRy
b3AgTWVkIEludCBIZWFsdGg8L3NlY29uZGFyeS10aXRsZT48L3RpdGxlcz48cGVyaW9kaWNhbD48
ZnVsbC10aXRsZT5Ucm9wIE1lZCBJbnQgSGVhbHRoPC9mdWxsLXRpdGxlPjwvcGVyaW9kaWNhbD48
cGFnZXM+MTIzLTMyPC9wYWdlcz48dm9sdW1lPjE3PC92b2x1bWU+PG51bWJlcj4xPC9udW1iZXI+
PGVkaXRpb24+MjAxMS8wOS8xMzwvZWRpdGlvbj48a2V5d29yZHM+PGtleXdvcmQ+KkFlZGVzPC9r
ZXl3b3JkPjxrZXl3b3JkPkFuaW1hbHM8L2tleXdvcmQ+PGtleXdvcmQ+Q29zdHMgYW5kIENvc3Qg
QW5hbHlzaXM8L2tleXdvcmQ+PGtleXdvcmQ+Q3ViYTwva2V5d29yZD48a2V5d29yZD5EZW5ndWUv
KmVjb25vbWljcy9wcmV2ZW50aW9uICZhbXA7IGNvbnRyb2wvdGhlcmFweS90cmFuc21pc3Npb248
L2tleXdvcmQ+PGtleXdvcmQ+RGlzZWFzZSBPdXRicmVha3MvKmVjb25vbWljczwva2V5d29yZD48
a2V5d29yZD4qSGVhbHRoIENhcmUgQ29zdHM8L2tleXdvcmQ+PGtleXdvcmQ+SGVhbHRoIFBlcnNv
bm5lbC9lY29ub21pY3M8L2tleXdvcmQ+PGtleXdvcmQ+SG9zcGl0YWxpemF0aW9uLyplY29ub21p
Y3M8L2tleXdvcmQ+PGtleXdvcmQ+SHVtYW5zPC9rZXl3b3JkPjxrZXl3b3JkPipJbnNlY3QgVmVj
dG9yczwva2V5d29yZD48a2V5d29yZD5Nb3NxdWl0byBDb250cm9sLyplY29ub21pY3M8L2tleXdv
cmQ+PGtleXdvcmQ+UmVzaWRlbmNlIENoYXJhY3RlcmlzdGljczwva2V5d29yZD48a2V5d29yZD5S
aXNrPC9rZXl3b3JkPjxrZXl3b3JkPlZvbHVudGVlcnM8L2tleXdvcmQ+PC9rZXl3b3Jkcz48ZGF0
ZXM+PHllYXI+MjAxMjwveWVhcj48cHViLWRhdGVzPjxkYXRlPkphbjwvZGF0ZT48L3B1Yi1kYXRl
cz48L2RhdGVzPjxpc2JuPjEzNjUtMzE1NiAoRWxlY3Ryb25pYykmI3hEOzEzNjAtMjI3NiAoTGlu
a2luZyk8L2lzYm4+PGFjY2Vzc2lvbi1udW0+MjE5MDYyMTY8L2FjY2Vzc2lvbi1udW0+PHVybHM+
PHJlbGF0ZWQtdXJscz48dXJsPmh0dHBzOi8vd3d3Lm5jYmkubmxtLm5paC5nb3YvcHVibWVkLzIx
OTA2MjE2PC91cmw+PC9yZWxhdGVkLXVybHM+PC91cmxzPjxlbGVjdHJvbmljLXJlc291cmNlLW51
bT4xMC4xMTExL2ouMTM2NS0zMTU2LjIwMTEuMDI4ODEueDwvZWxlY3Ryb25pYy1yZXNvdXJjZS1u
dW0+PC9yZWNvcmQ+PC9DaXRlPjxDaXRlPjxBdXRob3I+Q2FzdHJvIFJvZHJpZ3VlejwvQXV0aG9y
PjxZZWFyPjIwMTY8L1llYXI+PFJlY051bT4yMTwvUmVjTnVtPjxyZWNvcmQ+PHJlYy1udW1iZXI+
MjE8L3JlYy1udW1iZXI+PGZvcmVpZ24ta2V5cz48a2V5IGFwcD0iRU4iIGRiLWlkPSJlNWQ1czV2
cGZkeHhyaGUwMHNyeHh2ZHd6emF2NTI5cDAwcGEiIHRpbWVzdGFtcD0iMTYzODEzNTkzNCI+MjE8
L2tleT48L2ZvcmVpZ24ta2V5cz48cmVmLXR5cGUgbmFtZT0iSm91cm5hbCBBcnRpY2xlIj4xNzwv
cmVmLXR5cGU+PGNvbnRyaWJ1dG9ycz48YXV0aG9ycz48YXV0aG9yPkNhc3RybyBSb2RyaWd1ZXos
IFIuPC9hdXRob3I+PGF1dGhvcj5DYXJyYXNxdWlsbGEsIEcuPC9hdXRob3I+PGF1dGhvcj5Qb3Jy
YXMsIEEuPC9hdXRob3I+PGF1dGhvcj5HYWxlcmEtR2VsdmV6LCBLLjwvYXV0aG9yPjxhdXRob3I+
TG9wZXogWWVzY2FzLCBKLiBHLjwvYXV0aG9yPjxhdXRob3I+UnVlZGEtR2FsbGFyZG8sIEouIEEu
PC9hdXRob3I+PC9hdXRob3JzPjwvY29udHJpYnV0b3JzPjx0aXRsZXM+PHRpdGxlPlRoZSBCdXJk
ZW4gb2YgRGVuZ3VlIGFuZCB0aGUgRmluYW5jaWFsIENvc3QgdG8gQ29sb21iaWEsIDIwMTAtMjAx
MjwvdGl0bGU+PHNlY29uZGFyeS10aXRsZT5BbSBKIFRyb3AgTWVkIEh5Zzwvc2Vjb25kYXJ5LXRp
dGxlPjwvdGl0bGVzPjxwZXJpb2RpY2FsPjxmdWxsLXRpdGxlPkFtIEogVHJvcCBNZWQgSHlnPC9m
dWxsLXRpdGxlPjwvcGVyaW9kaWNhbD48cGFnZXM+MTA2NS0xMDcyPC9wYWdlcz48dm9sdW1lPjk0
PC92b2x1bWU+PG51bWJlcj41PC9udW1iZXI+PGVkaXRpb24+MjAxNi8wMy8wMjwvZWRpdGlvbj48
a2V5d29yZHM+PGtleXdvcmQ+QWRvbGVzY2VudDwva2V5d29yZD48a2V5d29yZD5BZHVsdDwva2V5
d29yZD48a2V5d29yZD5BZ2VkPC9rZXl3b3JkPjxrZXl3b3JkPkFnZWQsIDgwIGFuZCBvdmVyPC9r
ZXl3b3JkPjxrZXl3b3JkPkNoaWxkPC9rZXl3b3JkPjxrZXl3b3JkPkNoaWxkLCBQcmVzY2hvb2w8
L2tleXdvcmQ+PGtleXdvcmQ+Q29sb21iaWEvZXBpZGVtaW9sb2d5PC9rZXl3b3JkPjxrZXl3b3Jk
PkRlbmd1ZS8qZWNvbm9taWNzLyplcGlkZW1pb2xvZ3k8L2tleXdvcmQ+PGtleXdvcmQ+RW5kZW1p
YyBEaXNlYXNlczwva2V5d29yZD48a2V5d29yZD5GZW1hbGU8L2tleXdvcmQ+PGtleXdvcmQ+SHVt
YW5zPC9rZXl3b3JkPjxrZXl3b3JkPkluZmFudDwva2V5d29yZD48a2V5d29yZD5NYWxlPC9rZXl3
b3JkPjxrZXl3b3JkPk1pZGRsZSBBZ2VkPC9rZXl3b3JkPjxrZXl3b3JkPlJldHJvc3BlY3RpdmUg
U3R1ZGllczwva2V5d29yZD48a2V5d29yZD5Zb3VuZyBBZHVsdDwva2V5d29yZD48L2tleXdvcmRz
PjxkYXRlcz48eWVhcj4yMDE2PC95ZWFyPjxwdWItZGF0ZXM+PGRhdGU+TWF5IDQ8L2RhdGU+PC9w
dWItZGF0ZXM+PC9kYXRlcz48aXNibj4xNDc2LTE2NDUgKEVsZWN0cm9uaWMpJiN4RDswMDAyLTk2
MzcgKExpbmtpbmcpPC9pc2JuPjxhY2Nlc3Npb24tbnVtPjI2OTI4ODM0PC9hY2Nlc3Npb24tbnVt
Pjx1cmxzPjxyZWxhdGVkLXVybHM+PHVybD5odHRwczovL3d3dy5uY2JpLm5sbS5uaWguZ292L3B1
Ym1lZC8yNjkyODgzNDwvdXJsPjwvcmVsYXRlZC11cmxzPjwvdXJscz48Y3VzdG9tMj5QTUM0ODU2
NjA0PC9jdXN0b20yPjxlbGVjdHJvbmljLXJlc291cmNlLW51bT4xMC40MjY5L2FqdG1oLjE1LTAy
ODA8L2VsZWN0cm9uaWMtcmVzb3VyY2UtbnVtPjwvcmVjb3JkPjwvQ2l0ZT48Q2l0ZT48QXV0aG9y
PlBlcmV6LUd1ZXJyYTwvQXV0aG9yPjxZZWFyPjIwMTA8L1llYXI+PFJlY051bT42OTwvUmVjTnVt
PjxyZWNvcmQ+PHJlYy1udW1iZXI+Njk8L3JlYy1udW1iZXI+PGZvcmVpZ24ta2V5cz48a2V5IGFw
cD0iRU4iIGRiLWlkPSJlNWQ1czV2cGZkeHhyaGUwMHNyeHh2ZHd6emF2NTI5cDAwcGEiIHRpbWVz
dGFtcD0iMTYzODEzNzExMiI+Njk8L2tleT48L2ZvcmVpZ24ta2V5cz48cmVmLXR5cGUgbmFtZT0i
Sm91cm5hbCBBcnRpY2xlIj4xNzwvcmVmLXR5cGU+PGNvbnRyaWJ1dG9ycz48YXV0aG9ycz48YXV0
aG9yPlBlcmV6LUd1ZXJyYSwgQzwvYXV0aG9yPjxhdXRob3I+SGFsYXNhLCBZPC9hdXRob3I+PGF1
dGhvcj5SaXZlcmEsIFI8L2F1dGhvcj48YXV0aG9yPlBlw7FhLCBNIDwvYXV0aG9yPjxhdXRob3I+
UmFtw61yZXosIFYgPC9hdXRob3I+PGF1dGhvcj5DYW5vLCBNUDwvYXV0aG9yPjxhdXRob3I+U2hl
cGFyZCwgRFMgPC9hdXRob3I+PC9hdXRob3JzPjwvY29udHJpYnV0b3JzPjx0aXRsZXM+PHRpdGxl
PkVjb25vbWljIGNvc3Qgb2YgZGVuZ3VlIHB1YmxpYyBwcmV2ZW50aW9uIGFjdGl2aXRpZXMgaW4g
UHVlcnRvIFJpY288L3RpdGxlPjxzZWNvbmRhcnktdGl0bGU+RGVuZ3VlIEJ1bGw8L3NlY29uZGFy
eS10aXRsZT48L3RpdGxlcz48cGVyaW9kaWNhbD48ZnVsbC10aXRsZT5EZW5ndWUgQnVsbDwvZnVs
bC10aXRsZT48L3BlcmlvZGljYWw+PHBhZ2VzPjEz4oCTMjM8L3BhZ2VzPjx2b2x1bWU+MzQ8L3Zv
bHVtZT48ZGF0ZXM+PHllYXI+MjAxMDwveWVhcj48L2RhdGVzPjx1cmxzPjwvdXJscz48L3JlY29y
ZD48L0NpdGU+PENpdGU+PEF1dGhvcj5TYW50b3M8L0F1dGhvcj48WWVhcj4yMDE1PC9ZZWFyPjxS
ZWNOdW0+Njc8L1JlY051bT48cmVjb3JkPjxyZWMtbnVtYmVyPjY3PC9yZWMtbnVtYmVyPjxmb3Jl
aWduLWtleXM+PGtleSBhcHA9IkVOIiBkYi1pZD0iZTVkNXM1dnBmZHh4cmhlMDBzcnh4dmR3enph
djUyOXAwMHBhIiB0aW1lc3RhbXA9IjE2MzgxMzY4NDAiPjY3PC9rZXk+PC9mb3JlaWduLWtleXM+
PHJlZi10eXBlIG5hbWU9IkpvdXJuYWwgQXJ0aWNsZSI+MTc8L3JlZi10eXBlPjxjb250cmlidXRv
cnM+PGF1dGhvcnM+PGF1dGhvcj5TYW50b3MsIFNNLiA8L2F1dGhvcj48L2F1dGhvcnM+PC9jb250
cmlidXRvcnM+PHRpdGxlcz48dGl0bGU+RXN0aW1hdGl2YSBkZSBjdXN0byBkbyBQcm9ncmFtYSBN
dW5pY2lwYWwgZGUgQ29udHJvbGUgZSBQcmV2ZW7Dp8OjbyBkYSBkZW5ndWUgZW0gR29pw6JuaWEt
R08uIDwvdGl0bGU+PHNlY29uZGFyeS10aXRsZT5FcGlkZW1pb2wuIFNlcnYuIFNhw7pkZS4gPC9z
ZWNvbmRhcnktdGl0bGU+PC90aXRsZXM+PHBhZ2VzPjY2MeKAkzcwPC9wYWdlcz48dm9sdW1lPjI0
PC92b2x1bWU+PG51bWJlcj40PC9udW1iZXI+PGRhdGVzPjx5ZWFyPjIwMTU8L3llYXI+PC9kYXRl
cz48dXJscz48L3VybHM+PC9yZWNvcmQ+PC9DaXRlPjxDaXRlPjxBdXRob3I+VGlzc2VyYTwvQXV0
aG9yPjxZZWFyPjIwMjA8L1llYXI+PFJlY051bT42NDwvUmVjTnVtPjxyZWNvcmQ+PHJlYy1udW1i
ZXI+NjQ8L3JlYy1udW1iZXI+PGZvcmVpZ24ta2V5cz48a2V5IGFwcD0iRU4iIGRiLWlkPSJlNWQ1
czV2cGZkeHhyaGUwMHNyeHh2ZHd6emF2NTI5cDAwcGEiIHRpbWVzdGFtcD0iMTYzODEzNjU4NiI+
NjQ8L2tleT48L2ZvcmVpZ24ta2V5cz48cmVmLXR5cGUgbmFtZT0iSm91cm5hbCBBcnRpY2xlIj4x
NzwvcmVmLXR5cGU+PGNvbnRyaWJ1dG9ycz48YXV0aG9ycz48YXV0aG9yPlRpc3NlcmEsIEguIEEu
PC9hdXRob3I+PGF1dGhvcj5KYXlhbWFubmUsIEIuIEQuIFcuPC9hdXRob3I+PGF1dGhvcj5SYXV0
LCBSLjwvYXV0aG9yPjxhdXRob3I+SmFuYWtpLCBTLiBNLiBELjwvYXV0aG9yPjxhdXRob3I+VG96
YW4sIFkuPC9hdXRob3I+PGF1dGhvcj5TYW1hcmF3ZWVyYSwgUC4gQy48L2F1dGhvcj48YXV0aG9y
PkxpeWFuYWdlLCBQLjwvYXV0aG9yPjxhdXRob3I+R2hvdXNlLCBBLjwvYXV0aG9yPjxhdXRob3I+
Um9kcmlnbywgQy48L2F1dGhvcj48YXV0aG9yPmRlIFNpbHZhLCBBLiBNLjwvYXV0aG9yPjxhdXRo
b3I+RmVybmFuZG8sIFMuIEQuPC9hdXRob3I+PC9hdXRob3JzPjwvY29udHJpYnV0b3JzPjx0aXRs
ZXM+PHRpdGxlPlNldmVyZSBEZW5ndWUgRXBpZGVtaWMsIFNyaSBMYW5rYSwgMjAxNzwvdGl0bGU+
PHNlY29uZGFyeS10aXRsZT5FbWVyZyBJbmZlY3QgRGlzPC9zZWNvbmRhcnktdGl0bGU+PC90aXRs
ZXM+PHBlcmlvZGljYWw+PGZ1bGwtdGl0bGU+RW1lcmcgSW5mZWN0IERpczwvZnVsbC10aXRsZT48
L3BlcmlvZGljYWw+PHBhZ2VzPjY4Mi02OTE8L3BhZ2VzPjx2b2x1bWU+MjY8L3ZvbHVtZT48bnVt
YmVyPjQ8L251bWJlcj48ZWRpdGlvbj4yMDIwLzAzLzE5PC9lZGl0aW9uPjxrZXl3b3Jkcz48a2V5
d29yZD5DaGlsZDwva2V5d29yZD48a2V5d29yZD4qRGVuZ3VlL2VwaWRlbWlvbG9neTwva2V5d29y
ZD48a2V5d29yZD4qRGVuZ3VlIFZpcnVzL2dlbmV0aWNzPC9rZXl3b3JkPjxrZXl3b3JkPipFcGlk
ZW1pY3M8L2tleXdvcmQ+PGtleXdvcmQ+SHVtYW5zPC9rZXl3b3JkPjxrZXl3b3JkPipTZXZlcmUg
RGVuZ3VlL2RpYWdub3Npcy9lcGlkZW1pb2xvZ3k8L2tleXdvcmQ+PGtleXdvcmQ+U3JpIExhbmth
L2VwaWRlbWlvbG9neTwva2V5d29yZD48a2V5d29yZD5Zb3VuZyBBZHVsdDwva2V5d29yZD48a2V5
d29yZD4qRGVuZ3VlPC9rZXl3b3JkPjxrZXl3b3JkPipTcmkgTGFua2E8L2tleXdvcmQ+PGtleXdv
cmQ+KmFnZSBncm91cDwva2V5d29yZD48a2V5d29yZD4qZGVuZ3VlIHZpcnVzPC9rZXl3b3JkPjxr
ZXl3b3JkPiplcGlkZW1pYzwva2V5d29yZD48a2V5d29yZD4qbW9zcXVpdG9lczwva2V5d29yZD48
a2V5d29yZD4qc2Vyb3R5cGU8L2tleXdvcmQ+PGtleXdvcmQ+KnN1cnZlaWxsYW5jZTwva2V5d29y
ZD48a2V5d29yZD4qdmVjdG9yLWJvcm5lIGluZmVjdGlvbnM8L2tleXdvcmQ+PGtleXdvcmQ+KnZp
cnVzZXM8L2tleXdvcmQ+PC9rZXl3b3Jkcz48ZGF0ZXM+PHllYXI+MjAyMDwveWVhcj48cHViLWRh
dGVzPjxkYXRlPkFwcjwvZGF0ZT48L3B1Yi1kYXRlcz48L2RhdGVzPjxpc2JuPjEwODAtNjA1OSAo
RWxlY3Ryb25pYykmI3hEOzEwODAtNjA0MCAoTGlua2luZyk8L2lzYm4+PGFjY2Vzc2lvbi1udW0+
MzIxODY0OTA8L2FjY2Vzc2lvbi1udW0+PHVybHM+PHJlbGF0ZWQtdXJscz48dXJsPmh0dHBzOi8v
d3d3Lm5jYmkubmxtLm5paC5nb3YvcHVibWVkLzMyMTg2NDkwPC91cmw+PC9yZWxhdGVkLXVybHM+
PC91cmxzPjxjdXN0b20yPlBNQzcxMDExMDg8L2N1c3RvbTI+PGVsZWN0cm9uaWMtcmVzb3VyY2Ut
bnVtPjEwLjMyMDEvZWlkMjYwNC4xOTA0MzU8L2VsZWN0cm9uaWMtcmVzb3VyY2UtbnVtPjwvcmVj
b3JkPjwvQ2l0ZT48L0VuZE5vdGU+
</w:fldData>
        </w:fldChar>
      </w:r>
      <w:r w:rsidRPr="00E7544F">
        <w:instrText xml:space="preserve"> ADDIN EN.CITE.DATA </w:instrText>
      </w:r>
      <w:r w:rsidRPr="00E7544F">
        <w:fldChar w:fldCharType="end"/>
      </w:r>
      <w:r w:rsidRPr="00E7544F">
        <w:fldChar w:fldCharType="separate"/>
      </w:r>
      <w:r w:rsidRPr="00E7544F">
        <w:rPr>
          <w:noProof/>
        </w:rPr>
        <w:t>(4, 6, 11, 13, 18)</w:t>
      </w:r>
      <w:r w:rsidRPr="00E7544F">
        <w:fldChar w:fldCharType="end"/>
      </w:r>
      <w:r w:rsidRPr="00E7544F">
        <w:t xml:space="preserve">, and two studies provided data on outbreak vector control costs only </w:t>
      </w:r>
      <w:r w:rsidRPr="00E7544F">
        <w:fldChar w:fldCharType="begin">
          <w:fldData xml:space="preserve">PEVuZE5vdGU+PENpdGU+PEF1dGhvcj5Bcm1pZW48L0F1dGhvcj48WWVhcj4yMDA4PC9ZZWFyPjxS
ZWNOdW0+MTA1PC9SZWNOdW0+PERpc3BsYXlUZXh0PigxLCA3KTwvRGlzcGxheVRleHQ+PHJlY29y
ZD48cmVjLW51bWJlcj4xMDU8L3JlYy1udW1iZXI+PGZvcmVpZ24ta2V5cz48a2V5IGFwcD0iRU4i
IGRiLWlkPSJlNWQ1czV2cGZkeHhyaGUwMHNyeHh2ZHd6emF2NTI5cDAwcGEiIHRpbWVzdGFtcD0i
MTY0NjQ5NzY0OCI+MTA1PC9rZXk+PC9mb3JlaWduLWtleXM+PHJlZi10eXBlIG5hbWU9IkpvdXJu
YWwgQXJ0aWNsZSI+MTc8L3JlZi10eXBlPjxjb250cmlidXRvcnM+PGF1dGhvcnM+PGF1dGhvcj5B
cm1pZW4sIEIuPC9hdXRob3I+PGF1dGhvcj5TdWF5YSwgSi4gQS48L2F1dGhvcj48YXV0aG9yPlF1
aXJveiwgRS48L2F1dGhvcj48YXV0aG9yPlNhaCwgQi4gSy48L2F1dGhvcj48YXV0aG9yPkJheWFy
ZCwgVi48L2F1dGhvcj48YXV0aG9yPk1hcmNoZW5hLCBMLjwvYXV0aG9yPjxhdXRob3I+Q2FtcG9z
LCBDLjwvYXV0aG9yPjxhdXRob3I+U2hlcGFyZCwgRC4gUy48L2F1dGhvcj48L2F1dGhvcnM+PC9j
b250cmlidXRvcnM+PGF1dGgtYWRkcmVzcz5EZXBhcnRtZW50IG9mIEdlbm9taWNzIGFuZCBQcm90
ZW9taWNzLCBJbnN0aXR1dG8gQ29ubWVtb3JhdGl2byBHb3JnYXMgZGUgRXN0dWRpbyBkZSBsYSBT
YWx1ZCwgUGFuYW1hLiBiYXJtaWVuQGdvcmdhcy5nb2IucGE8L2F1dGgtYWRkcmVzcz48dGl0bGVz
Pjx0aXRsZT5DbGluaWNhbCBjaGFyYWN0ZXJpc3RpY3MgYW5kIG5hdGlvbmFsIGVjb25vbWljIGNv
c3Qgb2YgdGhlIDIwMDUgZGVuZ3VlIGVwaWRlbWljIGluIFBhbmFtYTwvdGl0bGU+PHNlY29uZGFy
eS10aXRsZT5BbSBKIFRyb3AgTWVkIEh5Zzwvc2Vjb25kYXJ5LXRpdGxlPjwvdGl0bGVzPjxwZXJp
b2RpY2FsPjxmdWxsLXRpdGxlPkFtIEogVHJvcCBNZWQgSHlnPC9mdWxsLXRpdGxlPjwvcGVyaW9k
aWNhbD48cGFnZXM+MzY0LTcxPC9wYWdlcz48dm9sdW1lPjc5PC92b2x1bWU+PG51bWJlcj4zPC9u
dW1iZXI+PGVkaXRpb24+MjAwOC8wOS8xMjwvZWRpdGlvbj48a2V5d29yZHM+PGtleXdvcmQ+QWR1
bHQ8L2tleXdvcmQ+PGtleXdvcmQ+QW1idWxhdG9yeSBDYXJlL2Vjb25vbWljczwva2V5d29yZD48
a2V5d29yZD5DaGlsZDwva2V5d29yZD48a2V5d29yZD4qQ29zdCBvZiBJbGxuZXNzPC9rZXl3b3Jk
PjxrZXl3b3JkPkRlbmd1ZS8qZWNvbm9taWNzLyplcGlkZW1pb2xvZ3kvbW9ydGFsaXR5PC9rZXl3
b3JkPjxrZXl3b3JkPkRpc2Vhc2UgT3V0YnJlYWtzLyplY29ub21pY3M8L2tleXdvcmQ+PGtleXdv
cmQ+RmVtYWxlPC9rZXl3b3JkPjxrZXl3b3JkPkhlYWx0aCBDYXJlIENvc3RzLypzdGF0aXN0aWNz
ICZhbXA7IG51bWVyaWNhbCBkYXRhPC9rZXl3b3JkPjxrZXl3b3JkPkhvc3BpdGFsaXphdGlvbi9l
Y29ub21pY3M8L2tleXdvcmQ+PGtleXdvcmQ+SHVtYW5zPC9rZXl3b3JkPjxrZXl3b3JkPk1hbGU8
L2tleXdvcmQ+PGtleXdvcmQ+UGFuYW1hL2VwaWRlbWlvbG9neTwva2V5d29yZD48a2V5d29yZD5Q
cm9zcGVjdGl2ZSBTdHVkaWVzPC9rZXl3b3JkPjwva2V5d29yZHM+PGRhdGVzPjx5ZWFyPjIwMDg8
L3llYXI+PHB1Yi1kYXRlcz48ZGF0ZT5TZXA8L2RhdGU+PC9wdWItZGF0ZXM+PC9kYXRlcz48aXNi
bj4xNDc2LTE2NDUgKEVsZWN0cm9uaWMpJiN4RDswMDAyLTk2MzcgKExpbmtpbmcpPC9pc2JuPjxh
Y2Nlc3Npb24tbnVtPjE4Nzg0MjI3PC9hY2Nlc3Npb24tbnVtPjx1cmxzPjxyZWxhdGVkLXVybHM+
PHVybD5odHRwczovL3d3dy5uY2JpLm5sbS5uaWguZ292L3B1Ym1lZC8xODc4NDIyNzwvdXJsPjwv
cmVsYXRlZC11cmxzPjwvdXJscz48L3JlY29yZD48L0NpdGU+PENpdGU+PEF1dGhvcj5DdWVsbGFy
PC9BdXRob3I+PFllYXI+MjAyMDwvWWVhcj48UmVjTnVtPjUyPC9SZWNOdW0+PHJlY29yZD48cmVj
LW51bWJlcj41MjwvcmVjLW51bWJlcj48Zm9yZWlnbi1rZXlzPjxrZXkgYXBwPSJFTiIgZGItaWQ9
ImU1ZDVzNXZwZmR4eHJoZTAwc3J4eHZkd3p6YXY1MjlwMDBwYSIgdGltZXN0YW1wPSIxNjM4MTM2
NDU1Ij41Mjwva2V5PjwvZm9yZWlnbi1rZXlzPjxyZWYtdHlwZSBuYW1lPSJKb3VybmFsIEFydGlj
bGUiPjE3PC9yZWYtdHlwZT48Y29udHJpYnV0b3JzPjxhdXRob3JzPjxhdXRob3I+Q3VlbGxhciwg
Qy4gTS48L2F1dGhvcj48YXV0aG9yPkxvdmVyYSwgRC48L2F1dGhvcj48YXV0aG9yPk1lcmxvLCBP
LjwvYXV0aG9yPjxhdXRob3I+QXJibywgQS48L2F1dGhvcj48L2F1dGhvcnM+PC9jb250cmlidXRv
cnM+PGF1dGgtYWRkcmVzcz5JbnN0aXR1dG8gZGUgTWVkaWNpbmEgVHJvcGljYWwsIFBhcmFndWF5
LjwvYXV0aC1hZGRyZXNzPjx0aXRsZXM+PHRpdGxlPltEZW5ndWUgZWNvbm9taWMgaW1wYWN0IGlu
IFBhcmFndWF5XTwvdGl0bGU+PHNlY29uZGFyeS10aXRsZT5SZXYgQ2hpbGVuYSBJbmZlY3RvbDwv
c2Vjb25kYXJ5LXRpdGxlPjwvdGl0bGVzPjxwZXJpb2RpY2FsPjxmdWxsLXRpdGxlPlJldiBDaGls
ZW5hIEluZmVjdG9sPC9mdWxsLXRpdGxlPjwvcGVyaW9kaWNhbD48cGFnZXM+MzU2LTM2MTwvcGFn
ZXM+PHZvbHVtZT4zNzwvdm9sdW1lPjxudW1iZXI+NDwvbnVtYmVyPjxlZGl0aW9uPjIwMjEvMDEv
MDY8L2VkaXRpb24+PGtleXdvcmRzPjxrZXl3b3JkPkNvc3Qgb2YgSWxsbmVzczwva2V5d29yZD48
a2V5d29yZD4qRGVuZ3VlL2VwaWRlbWlvbG9neTwva2V5d29yZD48a2V5d29yZD5IdW1hbnM8L2tl
eXdvcmQ+PGtleXdvcmQ+T3V0cGF0aWVudHM8L2tleXdvcmQ+PGtleXdvcmQ+UGFyYWd1YXkvZXBp
ZGVtaW9sb2d5PC9rZXl3b3JkPjwva2V5d29yZHM+PGRhdGVzPjx5ZWFyPjIwMjA8L3llYXI+PHB1
Yi1kYXRlcz48ZGF0ZT5BdWc8L2RhdGU+PC9wdWItZGF0ZXM+PC9kYXRlcz48b3JpZy1wdWI+SW1w
YWN0byBlY29ub21pY28gZGVsIGRlbmd1ZSBlbiBQYXJhZ3VheS48L29yaWctcHViPjxpc2JuPjA3
MTctNjM0MSAoRWxlY3Ryb25pYykmI3hEOzA3MTYtMTAxOCAoTGlua2luZyk8L2lzYm4+PGFjY2Vz
c2lvbi1udW0+MzMzOTk2NTU8L2FjY2Vzc2lvbi1udW0+PHVybHM+PHJlbGF0ZWQtdXJscz48dXJs
Pmh0dHBzOi8vd3d3Lm5jYmkubmxtLm5paC5nb3YvcHVibWVkLzMzMzk5NjU1PC91cmw+PC9yZWxh
dGVkLXVybHM+PC91cmxzPjxlbGVjdHJvbmljLXJlc291cmNlLW51bT4xMC40MDY3L1MwNzE2LTEw
MTgyMDIwMDAwNDAwMzU2PC9lbGVjdHJvbmljLXJlc291cmNlLW51bT48L3JlY29yZD48L0NpdGU+
PC9FbmROb3RlPgB=
</w:fldData>
        </w:fldChar>
      </w:r>
      <w:r w:rsidRPr="00E7544F">
        <w:instrText xml:space="preserve"> ADDIN EN.CITE </w:instrText>
      </w:r>
      <w:r w:rsidRPr="00E7544F">
        <w:fldChar w:fldCharType="begin">
          <w:fldData xml:space="preserve">PEVuZE5vdGU+PENpdGU+PEF1dGhvcj5Bcm1pZW48L0F1dGhvcj48WWVhcj4yMDA4PC9ZZWFyPjxS
ZWNOdW0+MTA1PC9SZWNOdW0+PERpc3BsYXlUZXh0PigxLCA3KTwvRGlzcGxheVRleHQ+PHJlY29y
ZD48cmVjLW51bWJlcj4xMDU8L3JlYy1udW1iZXI+PGZvcmVpZ24ta2V5cz48a2V5IGFwcD0iRU4i
IGRiLWlkPSJlNWQ1czV2cGZkeHhyaGUwMHNyeHh2ZHd6emF2NTI5cDAwcGEiIHRpbWVzdGFtcD0i
MTY0NjQ5NzY0OCI+MTA1PC9rZXk+PC9mb3JlaWduLWtleXM+PHJlZi10eXBlIG5hbWU9IkpvdXJu
YWwgQXJ0aWNsZSI+MTc8L3JlZi10eXBlPjxjb250cmlidXRvcnM+PGF1dGhvcnM+PGF1dGhvcj5B
cm1pZW4sIEIuPC9hdXRob3I+PGF1dGhvcj5TdWF5YSwgSi4gQS48L2F1dGhvcj48YXV0aG9yPlF1
aXJveiwgRS48L2F1dGhvcj48YXV0aG9yPlNhaCwgQi4gSy48L2F1dGhvcj48YXV0aG9yPkJheWFy
ZCwgVi48L2F1dGhvcj48YXV0aG9yPk1hcmNoZW5hLCBMLjwvYXV0aG9yPjxhdXRob3I+Q2FtcG9z
LCBDLjwvYXV0aG9yPjxhdXRob3I+U2hlcGFyZCwgRC4gUy48L2F1dGhvcj48L2F1dGhvcnM+PC9j
b250cmlidXRvcnM+PGF1dGgtYWRkcmVzcz5EZXBhcnRtZW50IG9mIEdlbm9taWNzIGFuZCBQcm90
ZW9taWNzLCBJbnN0aXR1dG8gQ29ubWVtb3JhdGl2byBHb3JnYXMgZGUgRXN0dWRpbyBkZSBsYSBT
YWx1ZCwgUGFuYW1hLiBiYXJtaWVuQGdvcmdhcy5nb2IucGE8L2F1dGgtYWRkcmVzcz48dGl0bGVz
Pjx0aXRsZT5DbGluaWNhbCBjaGFyYWN0ZXJpc3RpY3MgYW5kIG5hdGlvbmFsIGVjb25vbWljIGNv
c3Qgb2YgdGhlIDIwMDUgZGVuZ3VlIGVwaWRlbWljIGluIFBhbmFtYTwvdGl0bGU+PHNlY29uZGFy
eS10aXRsZT5BbSBKIFRyb3AgTWVkIEh5Zzwvc2Vjb25kYXJ5LXRpdGxlPjwvdGl0bGVzPjxwZXJp
b2RpY2FsPjxmdWxsLXRpdGxlPkFtIEogVHJvcCBNZWQgSHlnPC9mdWxsLXRpdGxlPjwvcGVyaW9k
aWNhbD48cGFnZXM+MzY0LTcxPC9wYWdlcz48dm9sdW1lPjc5PC92b2x1bWU+PG51bWJlcj4zPC9u
dW1iZXI+PGVkaXRpb24+MjAwOC8wOS8xMjwvZWRpdGlvbj48a2V5d29yZHM+PGtleXdvcmQ+QWR1
bHQ8L2tleXdvcmQ+PGtleXdvcmQ+QW1idWxhdG9yeSBDYXJlL2Vjb25vbWljczwva2V5d29yZD48
a2V5d29yZD5DaGlsZDwva2V5d29yZD48a2V5d29yZD4qQ29zdCBvZiBJbGxuZXNzPC9rZXl3b3Jk
PjxrZXl3b3JkPkRlbmd1ZS8qZWNvbm9taWNzLyplcGlkZW1pb2xvZ3kvbW9ydGFsaXR5PC9rZXl3
b3JkPjxrZXl3b3JkPkRpc2Vhc2UgT3V0YnJlYWtzLyplY29ub21pY3M8L2tleXdvcmQ+PGtleXdv
cmQ+RmVtYWxlPC9rZXl3b3JkPjxrZXl3b3JkPkhlYWx0aCBDYXJlIENvc3RzLypzdGF0aXN0aWNz
ICZhbXA7IG51bWVyaWNhbCBkYXRhPC9rZXl3b3JkPjxrZXl3b3JkPkhvc3BpdGFsaXphdGlvbi9l
Y29ub21pY3M8L2tleXdvcmQ+PGtleXdvcmQ+SHVtYW5zPC9rZXl3b3JkPjxrZXl3b3JkPk1hbGU8
L2tleXdvcmQ+PGtleXdvcmQ+UGFuYW1hL2VwaWRlbWlvbG9neTwva2V5d29yZD48a2V5d29yZD5Q
cm9zcGVjdGl2ZSBTdHVkaWVzPC9rZXl3b3JkPjwva2V5d29yZHM+PGRhdGVzPjx5ZWFyPjIwMDg8
L3llYXI+PHB1Yi1kYXRlcz48ZGF0ZT5TZXA8L2RhdGU+PC9wdWItZGF0ZXM+PC9kYXRlcz48aXNi
bj4xNDc2LTE2NDUgKEVsZWN0cm9uaWMpJiN4RDswMDAyLTk2MzcgKExpbmtpbmcpPC9pc2JuPjxh
Y2Nlc3Npb24tbnVtPjE4Nzg0MjI3PC9hY2Nlc3Npb24tbnVtPjx1cmxzPjxyZWxhdGVkLXVybHM+
PHVybD5odHRwczovL3d3dy5uY2JpLm5sbS5uaWguZ292L3B1Ym1lZC8xODc4NDIyNzwvdXJsPjwv
cmVsYXRlZC11cmxzPjwvdXJscz48L3JlY29yZD48L0NpdGU+PENpdGU+PEF1dGhvcj5DdWVsbGFy
PC9BdXRob3I+PFllYXI+MjAyMDwvWWVhcj48UmVjTnVtPjUyPC9SZWNOdW0+PHJlY29yZD48cmVj
LW51bWJlcj41MjwvcmVjLW51bWJlcj48Zm9yZWlnbi1rZXlzPjxrZXkgYXBwPSJFTiIgZGItaWQ9
ImU1ZDVzNXZwZmR4eHJoZTAwc3J4eHZkd3p6YXY1MjlwMDBwYSIgdGltZXN0YW1wPSIxNjM4MTM2
NDU1Ij41Mjwva2V5PjwvZm9yZWlnbi1rZXlzPjxyZWYtdHlwZSBuYW1lPSJKb3VybmFsIEFydGlj
bGUiPjE3PC9yZWYtdHlwZT48Y29udHJpYnV0b3JzPjxhdXRob3JzPjxhdXRob3I+Q3VlbGxhciwg
Qy4gTS48L2F1dGhvcj48YXV0aG9yPkxvdmVyYSwgRC48L2F1dGhvcj48YXV0aG9yPk1lcmxvLCBP
LjwvYXV0aG9yPjxhdXRob3I+QXJibywgQS48L2F1dGhvcj48L2F1dGhvcnM+PC9jb250cmlidXRv
cnM+PGF1dGgtYWRkcmVzcz5JbnN0aXR1dG8gZGUgTWVkaWNpbmEgVHJvcGljYWwsIFBhcmFndWF5
LjwvYXV0aC1hZGRyZXNzPjx0aXRsZXM+PHRpdGxlPltEZW5ndWUgZWNvbm9taWMgaW1wYWN0IGlu
IFBhcmFndWF5XTwvdGl0bGU+PHNlY29uZGFyeS10aXRsZT5SZXYgQ2hpbGVuYSBJbmZlY3RvbDwv
c2Vjb25kYXJ5LXRpdGxlPjwvdGl0bGVzPjxwZXJpb2RpY2FsPjxmdWxsLXRpdGxlPlJldiBDaGls
ZW5hIEluZmVjdG9sPC9mdWxsLXRpdGxlPjwvcGVyaW9kaWNhbD48cGFnZXM+MzU2LTM2MTwvcGFn
ZXM+PHZvbHVtZT4zNzwvdm9sdW1lPjxudW1iZXI+NDwvbnVtYmVyPjxlZGl0aW9uPjIwMjEvMDEv
MDY8L2VkaXRpb24+PGtleXdvcmRzPjxrZXl3b3JkPkNvc3Qgb2YgSWxsbmVzczwva2V5d29yZD48
a2V5d29yZD4qRGVuZ3VlL2VwaWRlbWlvbG9neTwva2V5d29yZD48a2V5d29yZD5IdW1hbnM8L2tl
eXdvcmQ+PGtleXdvcmQ+T3V0cGF0aWVudHM8L2tleXdvcmQ+PGtleXdvcmQ+UGFyYWd1YXkvZXBp
ZGVtaW9sb2d5PC9rZXl3b3JkPjwva2V5d29yZHM+PGRhdGVzPjx5ZWFyPjIwMjA8L3llYXI+PHB1
Yi1kYXRlcz48ZGF0ZT5BdWc8L2RhdGU+PC9wdWItZGF0ZXM+PC9kYXRlcz48b3JpZy1wdWI+SW1w
YWN0byBlY29ub21pY28gZGVsIGRlbmd1ZSBlbiBQYXJhZ3VheS48L29yaWctcHViPjxpc2JuPjA3
MTctNjM0MSAoRWxlY3Ryb25pYykmI3hEOzA3MTYtMTAxOCAoTGlua2luZyk8L2lzYm4+PGFjY2Vz
c2lvbi1udW0+MzMzOTk2NTU8L2FjY2Vzc2lvbi1udW0+PHVybHM+PHJlbGF0ZWQtdXJscz48dXJs
Pmh0dHBzOi8vd3d3Lm5jYmkubmxtLm5paC5nb3YvcHVibWVkLzMzMzk5NjU1PC91cmw+PC9yZWxh
dGVkLXVybHM+PC91cmxzPjxlbGVjdHJvbmljLXJlc291cmNlLW51bT4xMC40MDY3L1MwNzE2LTEw
MTgyMDIwMDAwNDAwMzU2PC9lbGVjdHJvbmljLXJlc291cmNlLW51bT48L3JlY29yZD48L0NpdGU+
PC9FbmROb3RlPgB=
</w:fldData>
        </w:fldChar>
      </w:r>
      <w:r w:rsidRPr="00E7544F">
        <w:instrText xml:space="preserve"> ADDIN EN.CITE.DATA </w:instrText>
      </w:r>
      <w:r w:rsidRPr="00E7544F">
        <w:fldChar w:fldCharType="end"/>
      </w:r>
      <w:r w:rsidRPr="00E7544F">
        <w:fldChar w:fldCharType="separate"/>
      </w:r>
      <w:r w:rsidRPr="00E7544F">
        <w:rPr>
          <w:noProof/>
        </w:rPr>
        <w:t>(1, 7)</w:t>
      </w:r>
      <w:r w:rsidRPr="00E7544F">
        <w:fldChar w:fldCharType="end"/>
      </w:r>
      <w:r w:rsidRPr="00E7544F">
        <w:t>.</w:t>
      </w:r>
    </w:p>
    <w:p w14:paraId="09EC4654" w14:textId="2C6E14C8" w:rsidR="0030143A" w:rsidRDefault="0030143A" w:rsidP="0030143A"/>
    <w:p w14:paraId="161FFCA6" w14:textId="741418ED" w:rsidR="00E7544F" w:rsidRPr="00E7544F" w:rsidRDefault="00E7544F" w:rsidP="0030143A">
      <w:pPr>
        <w:rPr>
          <w:b/>
          <w:bCs/>
        </w:rPr>
      </w:pPr>
      <w:r w:rsidRPr="00E7544F">
        <w:rPr>
          <w:b/>
          <w:bCs/>
        </w:rPr>
        <w:t>Included references</w:t>
      </w:r>
    </w:p>
    <w:p w14:paraId="7671AE1E" w14:textId="77777777" w:rsidR="0030143A" w:rsidRPr="0030143A" w:rsidRDefault="0030143A" w:rsidP="0030143A">
      <w:pPr>
        <w:pStyle w:val="EndNoteBibliography"/>
        <w:rPr>
          <w:noProof/>
        </w:rPr>
      </w:pPr>
      <w:r w:rsidRPr="0030143A">
        <w:rPr>
          <w:highlight w:val="yellow"/>
        </w:rPr>
        <w:fldChar w:fldCharType="begin"/>
      </w:r>
      <w:r w:rsidRPr="0030143A">
        <w:rPr>
          <w:highlight w:val="yellow"/>
        </w:rPr>
        <w:instrText xml:space="preserve"> ADDIN EN.REFLIST </w:instrText>
      </w:r>
      <w:r w:rsidRPr="0030143A">
        <w:rPr>
          <w:highlight w:val="yellow"/>
        </w:rPr>
        <w:fldChar w:fldCharType="separate"/>
      </w:r>
      <w:r w:rsidRPr="0030143A">
        <w:rPr>
          <w:noProof/>
        </w:rPr>
        <w:t>1.</w:t>
      </w:r>
      <w:r w:rsidRPr="0030143A">
        <w:rPr>
          <w:noProof/>
        </w:rPr>
        <w:tab/>
        <w:t>Armien B, Suaya JA, Quiroz E, Sah BK, Bayard V, Marchena L, et al. Clinical characteristics and national economic cost of the 2005 dengue epidemic in Panama. Am J Trop Med Hyg. 2008;79(3):364-71.</w:t>
      </w:r>
    </w:p>
    <w:p w14:paraId="24EF637F" w14:textId="77777777" w:rsidR="0030143A" w:rsidRPr="0030143A" w:rsidRDefault="0030143A" w:rsidP="0030143A">
      <w:pPr>
        <w:pStyle w:val="EndNoteBibliography"/>
        <w:rPr>
          <w:noProof/>
        </w:rPr>
      </w:pPr>
      <w:r w:rsidRPr="0030143A">
        <w:rPr>
          <w:noProof/>
        </w:rPr>
        <w:t>2.</w:t>
      </w:r>
      <w:r w:rsidRPr="0030143A">
        <w:rPr>
          <w:noProof/>
        </w:rPr>
        <w:tab/>
        <w:t>Baly A, Gonzalez K, Cabrera P, Popa JC, Toledo ME, Hernandez C, et al. Incremental cost of implementing residual insecticide treatment with delthametrine on top of intensive routine Aedes aegypti control. Trop Med Int Health. 2016;21(5):597-602.</w:t>
      </w:r>
    </w:p>
    <w:p w14:paraId="3A17D28A" w14:textId="77777777" w:rsidR="0030143A" w:rsidRPr="0030143A" w:rsidRDefault="0030143A" w:rsidP="0030143A">
      <w:pPr>
        <w:pStyle w:val="EndNoteBibliography"/>
        <w:rPr>
          <w:noProof/>
        </w:rPr>
      </w:pPr>
      <w:r w:rsidRPr="0030143A">
        <w:rPr>
          <w:noProof/>
        </w:rPr>
        <w:t>3.</w:t>
      </w:r>
      <w:r w:rsidRPr="0030143A">
        <w:rPr>
          <w:noProof/>
        </w:rPr>
        <w:tab/>
        <w:t>Baly A, Toledo ME, Boelaert M, Reyes A, Vanlerberghe V, Ceballos E, et al. Cost effectiveness of Aedes aegypti control programmes: participatory versus vertical. Trans R Soc Trop Med Hyg. 2007;101(6):578-86.</w:t>
      </w:r>
    </w:p>
    <w:p w14:paraId="22C9F647" w14:textId="77777777" w:rsidR="0030143A" w:rsidRPr="0030143A" w:rsidRDefault="0030143A" w:rsidP="0030143A">
      <w:pPr>
        <w:pStyle w:val="EndNoteBibliography"/>
        <w:rPr>
          <w:noProof/>
        </w:rPr>
      </w:pPr>
      <w:r w:rsidRPr="0030143A">
        <w:rPr>
          <w:noProof/>
        </w:rPr>
        <w:t>4.</w:t>
      </w:r>
      <w:r w:rsidRPr="0030143A">
        <w:rPr>
          <w:noProof/>
        </w:rPr>
        <w:tab/>
        <w:t>Baly A, Toledo ME, Rodriguez K, Benitez JR, Rodriguez M, Boelaert M, et al. Costs of dengue prevention and incremental cost of dengue outbreak control in Guantanamo, Cuba. Trop Med Int Health. 2012;17(1):123-32.</w:t>
      </w:r>
    </w:p>
    <w:p w14:paraId="67BFA38D" w14:textId="77777777" w:rsidR="0030143A" w:rsidRPr="0030143A" w:rsidRDefault="0030143A" w:rsidP="0030143A">
      <w:pPr>
        <w:pStyle w:val="EndNoteBibliography"/>
        <w:rPr>
          <w:noProof/>
        </w:rPr>
      </w:pPr>
      <w:r w:rsidRPr="0030143A">
        <w:rPr>
          <w:noProof/>
        </w:rPr>
        <w:t>5.</w:t>
      </w:r>
      <w:r w:rsidRPr="0030143A">
        <w:rPr>
          <w:noProof/>
        </w:rPr>
        <w:tab/>
        <w:t>Castaneda-Orjuela C, Diaz H, Alvis-Guzman N, Olarte A, Rodriguez H, Camargo G, et al. Burden of Disease and Economic Impact of Dengue and Severe Dengue in Colombia, 2011. Value Health Reg Issues. 2012;1(2):123-8.</w:t>
      </w:r>
    </w:p>
    <w:p w14:paraId="6BB28AD1" w14:textId="77777777" w:rsidR="0030143A" w:rsidRPr="0030143A" w:rsidRDefault="0030143A" w:rsidP="0030143A">
      <w:pPr>
        <w:pStyle w:val="EndNoteBibliography"/>
        <w:rPr>
          <w:noProof/>
        </w:rPr>
      </w:pPr>
      <w:r w:rsidRPr="0030143A">
        <w:rPr>
          <w:noProof/>
        </w:rPr>
        <w:t>6.</w:t>
      </w:r>
      <w:r w:rsidRPr="0030143A">
        <w:rPr>
          <w:noProof/>
        </w:rPr>
        <w:tab/>
        <w:t>Castro Rodriguez R, Carrasquilla G, Porras A, Galera-Gelvez K, Lopez Yescas JG, Rueda-Gallardo JA. The Burden of Dengue and the Financial Cost to Colombia, 2010-2012. Am J Trop Med Hyg. 2016;94(5):1065-72.</w:t>
      </w:r>
    </w:p>
    <w:p w14:paraId="5EB37DD9" w14:textId="77777777" w:rsidR="0030143A" w:rsidRPr="0030143A" w:rsidRDefault="0030143A" w:rsidP="0030143A">
      <w:pPr>
        <w:pStyle w:val="EndNoteBibliography"/>
        <w:rPr>
          <w:noProof/>
        </w:rPr>
      </w:pPr>
      <w:r w:rsidRPr="0030143A">
        <w:rPr>
          <w:noProof/>
        </w:rPr>
        <w:t>7.</w:t>
      </w:r>
      <w:r w:rsidRPr="0030143A">
        <w:rPr>
          <w:noProof/>
        </w:rPr>
        <w:tab/>
        <w:t>Cuellar CM, Lovera D, Merlo O, Arbo A. [Dengue economic impact in Paraguay]. Rev Chilena Infectol. 2020;37(4):356-61.</w:t>
      </w:r>
    </w:p>
    <w:p w14:paraId="558FE507" w14:textId="77777777" w:rsidR="0030143A" w:rsidRPr="0030143A" w:rsidRDefault="0030143A" w:rsidP="0030143A">
      <w:pPr>
        <w:pStyle w:val="EndNoteBibliography"/>
        <w:rPr>
          <w:noProof/>
        </w:rPr>
      </w:pPr>
      <w:r w:rsidRPr="0030143A">
        <w:rPr>
          <w:noProof/>
        </w:rPr>
        <w:t>8.</w:t>
      </w:r>
      <w:r w:rsidRPr="0030143A">
        <w:rPr>
          <w:noProof/>
        </w:rPr>
        <w:tab/>
        <w:t>Kongsin S, Jaimton S, Suaya J, Vasanawathana S, Sirisuvan P, Shepard D. Cost of dengue in Thailand. Dengue Bull. 2010;34:77–88.</w:t>
      </w:r>
    </w:p>
    <w:p w14:paraId="484BAEC0" w14:textId="77777777" w:rsidR="0030143A" w:rsidRPr="0030143A" w:rsidRDefault="0030143A" w:rsidP="0030143A">
      <w:pPr>
        <w:pStyle w:val="EndNoteBibliography"/>
        <w:rPr>
          <w:noProof/>
        </w:rPr>
      </w:pPr>
      <w:r w:rsidRPr="0030143A">
        <w:rPr>
          <w:noProof/>
        </w:rPr>
        <w:t>9.</w:t>
      </w:r>
      <w:r w:rsidRPr="0030143A">
        <w:rPr>
          <w:noProof/>
        </w:rPr>
        <w:tab/>
        <w:t>Orellano PW, Pedroni E. [Cost-benefit analysis of vector control in areas of potential dengue transmission]. Rev Panam Salud Publica. 2008;24(2):113-9.</w:t>
      </w:r>
    </w:p>
    <w:p w14:paraId="2129F598" w14:textId="77777777" w:rsidR="0030143A" w:rsidRPr="0030143A" w:rsidRDefault="0030143A" w:rsidP="0030143A">
      <w:pPr>
        <w:pStyle w:val="EndNoteBibliography"/>
        <w:rPr>
          <w:noProof/>
        </w:rPr>
      </w:pPr>
      <w:r w:rsidRPr="0030143A">
        <w:rPr>
          <w:noProof/>
        </w:rPr>
        <w:t>10.</w:t>
      </w:r>
      <w:r w:rsidRPr="0030143A">
        <w:rPr>
          <w:noProof/>
        </w:rPr>
        <w:tab/>
        <w:t>Packierisamy PR, Ng CW, Dahlui M, Inbaraj J, Balan VK, Halasa YA, et al. Cost of Dengue Vector Control Activities in Malaysia. Am J Trop Med Hyg. 2015;93(5):1020-7.</w:t>
      </w:r>
    </w:p>
    <w:p w14:paraId="4A711B61" w14:textId="77777777" w:rsidR="0030143A" w:rsidRPr="0030143A" w:rsidRDefault="0030143A" w:rsidP="0030143A">
      <w:pPr>
        <w:pStyle w:val="EndNoteBibliography"/>
        <w:rPr>
          <w:noProof/>
        </w:rPr>
      </w:pPr>
      <w:r w:rsidRPr="0030143A">
        <w:rPr>
          <w:noProof/>
        </w:rPr>
        <w:t>11.</w:t>
      </w:r>
      <w:r w:rsidRPr="0030143A">
        <w:rPr>
          <w:noProof/>
        </w:rPr>
        <w:tab/>
        <w:t>Perez-Guerra C, Halasa Y, Rivera R, Peña M, Ramírez V, Cano M, et al. Economic cost of dengue public prevention activities in Puerto Rico. Dengue Bull. 2010;34:13–23.</w:t>
      </w:r>
    </w:p>
    <w:p w14:paraId="1B0516E0" w14:textId="77777777" w:rsidR="0030143A" w:rsidRPr="0030143A" w:rsidRDefault="0030143A" w:rsidP="0030143A">
      <w:pPr>
        <w:pStyle w:val="EndNoteBibliography"/>
        <w:rPr>
          <w:noProof/>
        </w:rPr>
      </w:pPr>
      <w:r w:rsidRPr="0030143A">
        <w:rPr>
          <w:noProof/>
        </w:rPr>
        <w:lastRenderedPageBreak/>
        <w:t>12.</w:t>
      </w:r>
      <w:r w:rsidRPr="0030143A">
        <w:rPr>
          <w:noProof/>
        </w:rPr>
        <w:tab/>
        <w:t>Salinas-Lopez MA, Soto-Rojas VE, Ocampo CB. [Costs of an Aedes aegypti vector control program in municipalities in Colombia: a case study in Giron and Guadalajara de Buga, 2016]. Cad Saude Publica. 2018;34(12):e00044518.</w:t>
      </w:r>
    </w:p>
    <w:p w14:paraId="2C6E591B" w14:textId="77777777" w:rsidR="0030143A" w:rsidRPr="0030143A" w:rsidRDefault="0030143A" w:rsidP="0030143A">
      <w:pPr>
        <w:pStyle w:val="EndNoteBibliography"/>
        <w:rPr>
          <w:noProof/>
        </w:rPr>
      </w:pPr>
      <w:r w:rsidRPr="0030143A">
        <w:rPr>
          <w:noProof/>
        </w:rPr>
        <w:t>13.</w:t>
      </w:r>
      <w:r w:rsidRPr="0030143A">
        <w:rPr>
          <w:noProof/>
        </w:rPr>
        <w:tab/>
        <w:t>Santos S. Estimativa de custo do Programa Municipal de Controle e Prevenção da dengue em Goiânia-GO. . Epidemiol Serv Saúde 2015;24(4):661–70.</w:t>
      </w:r>
    </w:p>
    <w:p w14:paraId="233F1379" w14:textId="77777777" w:rsidR="0030143A" w:rsidRPr="0030143A" w:rsidRDefault="0030143A" w:rsidP="0030143A">
      <w:pPr>
        <w:pStyle w:val="EndNoteBibliography"/>
        <w:rPr>
          <w:noProof/>
        </w:rPr>
      </w:pPr>
      <w:r w:rsidRPr="0030143A">
        <w:rPr>
          <w:noProof/>
        </w:rPr>
        <w:t>14.</w:t>
      </w:r>
      <w:r w:rsidRPr="0030143A">
        <w:rPr>
          <w:noProof/>
        </w:rPr>
        <w:tab/>
        <w:t>Stahl HC, Butenschoen VM, Tran HT, Gozzer E, Skewes R, Mahendradhata Y, et al. Cost of dengue outbreaks: literature review and country case studies. BMC Public Health. 2013;13:1048.</w:t>
      </w:r>
    </w:p>
    <w:p w14:paraId="12DB8350" w14:textId="77777777" w:rsidR="0030143A" w:rsidRPr="0030143A" w:rsidRDefault="0030143A" w:rsidP="0030143A">
      <w:pPr>
        <w:pStyle w:val="EndNoteBibliography"/>
        <w:rPr>
          <w:noProof/>
        </w:rPr>
      </w:pPr>
      <w:r w:rsidRPr="0030143A">
        <w:rPr>
          <w:noProof/>
        </w:rPr>
        <w:t>15.</w:t>
      </w:r>
      <w:r w:rsidRPr="0030143A">
        <w:rPr>
          <w:noProof/>
        </w:rPr>
        <w:tab/>
        <w:t>Suaya JA, Shepard DS, Chang MS, Caram M, Hoyer S, Socheat D, et al. Cost-effectiveness of annual targeted larviciding campaigns in Cambodia against the dengue vector Aedes aegypti. Trop Med Int Health. 2007;12(9):1026-36.</w:t>
      </w:r>
    </w:p>
    <w:p w14:paraId="387848BC" w14:textId="77777777" w:rsidR="0030143A" w:rsidRPr="0030143A" w:rsidRDefault="0030143A" w:rsidP="0030143A">
      <w:pPr>
        <w:pStyle w:val="EndNoteBibliography"/>
        <w:rPr>
          <w:noProof/>
        </w:rPr>
      </w:pPr>
      <w:r w:rsidRPr="0030143A">
        <w:rPr>
          <w:noProof/>
        </w:rPr>
        <w:t>16.</w:t>
      </w:r>
      <w:r w:rsidRPr="0030143A">
        <w:rPr>
          <w:noProof/>
        </w:rPr>
        <w:tab/>
        <w:t>Taliberti H, Zucchi P. [Direct costs of the dengue fever control and prevention program in 2005 in the City of Sao Paulo]. Rev Panam Salud Publica. 2010;27(3):175-80.</w:t>
      </w:r>
    </w:p>
    <w:p w14:paraId="123DB245" w14:textId="77777777" w:rsidR="0030143A" w:rsidRPr="0030143A" w:rsidRDefault="0030143A" w:rsidP="0030143A">
      <w:pPr>
        <w:pStyle w:val="EndNoteBibliography"/>
        <w:rPr>
          <w:noProof/>
        </w:rPr>
      </w:pPr>
      <w:r w:rsidRPr="0030143A">
        <w:rPr>
          <w:noProof/>
        </w:rPr>
        <w:t>17.</w:t>
      </w:r>
      <w:r w:rsidRPr="0030143A">
        <w:rPr>
          <w:noProof/>
        </w:rPr>
        <w:tab/>
        <w:t>Thalagala N, Tissera H, Palihawadana P, Amarasinghe A, Ambagahawita A, Wilder-Smith A, et al. Costs of Dengue Control Activities and Hospitalizations in the Public Health Sector during an Epidemic Year in Urban Sri Lanka. PLoS Negl Trop Dis. 2016;10(2):e0004466.</w:t>
      </w:r>
    </w:p>
    <w:p w14:paraId="4D47DA63" w14:textId="77777777" w:rsidR="0030143A" w:rsidRPr="0030143A" w:rsidRDefault="0030143A" w:rsidP="0030143A">
      <w:pPr>
        <w:pStyle w:val="EndNoteBibliography"/>
        <w:rPr>
          <w:noProof/>
        </w:rPr>
      </w:pPr>
      <w:r w:rsidRPr="0030143A">
        <w:rPr>
          <w:noProof/>
        </w:rPr>
        <w:t>18.</w:t>
      </w:r>
      <w:r w:rsidRPr="0030143A">
        <w:rPr>
          <w:noProof/>
        </w:rPr>
        <w:tab/>
        <w:t>Tissera HA, Jayamanne BDW, Raut R, Janaki SMD, Tozan Y, Samaraweera PC, et al. Severe Dengue Epidemic, Sri Lanka, 2017. Emerg Infect Dis. 2020;26(4):682-91.</w:t>
      </w:r>
    </w:p>
    <w:p w14:paraId="7F257370" w14:textId="77777777" w:rsidR="0030143A" w:rsidRPr="0030143A" w:rsidRDefault="0030143A" w:rsidP="0030143A">
      <w:pPr>
        <w:pStyle w:val="EndNoteBibliography"/>
        <w:rPr>
          <w:noProof/>
        </w:rPr>
      </w:pPr>
      <w:r w:rsidRPr="0030143A">
        <w:rPr>
          <w:noProof/>
        </w:rPr>
        <w:t>19.</w:t>
      </w:r>
      <w:r w:rsidRPr="0030143A">
        <w:rPr>
          <w:noProof/>
        </w:rPr>
        <w:tab/>
        <w:t>Undurraga EA, Betancourt-Cravioto M, Ramos-Castaneda J, Martinez-Vega R, Mendez-Galvan J, Gubler DJ, et al. Economic and disease burden of dengue in Mexico. PLoS Negl Trop Dis. 2015;9(3):e0003547.</w:t>
      </w:r>
    </w:p>
    <w:p w14:paraId="3CD5D6A5" w14:textId="77777777" w:rsidR="0030143A" w:rsidRPr="0030143A" w:rsidRDefault="0030143A" w:rsidP="0030143A">
      <w:pPr>
        <w:pStyle w:val="EndNoteBibliography"/>
        <w:rPr>
          <w:noProof/>
        </w:rPr>
      </w:pPr>
      <w:r w:rsidRPr="0030143A">
        <w:rPr>
          <w:noProof/>
        </w:rPr>
        <w:t>20.</w:t>
      </w:r>
      <w:r w:rsidRPr="0030143A">
        <w:rPr>
          <w:noProof/>
        </w:rPr>
        <w:tab/>
        <w:t>Zubieta-Zavala A, Lopez-Cervantes M, Salinas-Escudero G, Ramirez-Chavez A, Castaneda JR, Hernandez-Gaytan SI, et al. Economic impact of dengue in Mexico considering reported cases for 2012 to 2016. PLoS Negl Trop Dis. 2018;12(12):e0006938.</w:t>
      </w:r>
    </w:p>
    <w:p w14:paraId="54FF9FEF" w14:textId="77777777" w:rsidR="0030143A" w:rsidRPr="0030143A" w:rsidRDefault="0030143A" w:rsidP="0030143A">
      <w:pPr>
        <w:pStyle w:val="EndNoteBibliography"/>
        <w:rPr>
          <w:noProof/>
        </w:rPr>
      </w:pPr>
      <w:r w:rsidRPr="0030143A">
        <w:rPr>
          <w:noProof/>
        </w:rPr>
        <w:t>21.</w:t>
      </w:r>
      <w:r w:rsidRPr="0030143A">
        <w:rPr>
          <w:noProof/>
        </w:rPr>
        <w:tab/>
        <w:t>Barnighausen T, Bloom DE, Cafiero ET, O'Brien JC. Valuing the broader benefits of dengue vaccination, with a preliminary application to Brazil. Semin Immunol. 2013;25(2):104-13.</w:t>
      </w:r>
    </w:p>
    <w:p w14:paraId="334E6144" w14:textId="77777777" w:rsidR="0030143A" w:rsidRPr="0030143A" w:rsidRDefault="0030143A" w:rsidP="0030143A">
      <w:pPr>
        <w:pStyle w:val="EndNoteBibliography"/>
        <w:rPr>
          <w:noProof/>
        </w:rPr>
      </w:pPr>
      <w:r w:rsidRPr="0030143A">
        <w:rPr>
          <w:noProof/>
        </w:rPr>
        <w:t>22.</w:t>
      </w:r>
      <w:r w:rsidRPr="0030143A">
        <w:rPr>
          <w:noProof/>
        </w:rPr>
        <w:tab/>
        <w:t>Barreto ML, Teixeira MG, Bastos FI, Ximenes RA, Barata RB, Rodrigues LC. Successes and failures in the control of infectious diseases in Brazil: social and environmental context, policies, interventions, and research needs. Lancet. 2011;377(9780):1877-89.</w:t>
      </w:r>
    </w:p>
    <w:p w14:paraId="230A215E" w14:textId="77777777" w:rsidR="0030143A" w:rsidRPr="0030143A" w:rsidRDefault="0030143A" w:rsidP="0030143A">
      <w:pPr>
        <w:pStyle w:val="EndNoteBibliography"/>
        <w:rPr>
          <w:noProof/>
        </w:rPr>
      </w:pPr>
      <w:r w:rsidRPr="0030143A">
        <w:rPr>
          <w:noProof/>
        </w:rPr>
        <w:t>23.</w:t>
      </w:r>
      <w:r w:rsidRPr="0030143A">
        <w:rPr>
          <w:noProof/>
        </w:rPr>
        <w:tab/>
        <w:t>Carrasco LR, Lee LK, Lee VJ, Ooi EE, Shepard DS, Thein TL, et al. Economic impact of dengue illness and the cost-effectiveness of future vaccination programs in Singapore. PLoS Negl Trop Dis. 2011;5(12):e1426.</w:t>
      </w:r>
    </w:p>
    <w:p w14:paraId="24CF4614" w14:textId="6126A80F" w:rsidR="00D7475C" w:rsidRPr="0030143A" w:rsidRDefault="0030143A" w:rsidP="0030143A">
      <w:r w:rsidRPr="0030143A">
        <w:rPr>
          <w:highlight w:val="yellow"/>
        </w:rPr>
        <w:fldChar w:fldCharType="end"/>
      </w:r>
    </w:p>
    <w:sectPr w:rsidR="00D7475C" w:rsidRPr="0030143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d5s5vpfdxxrhe00srxxvdwzzav529p00pa&quot;&gt;Wolbachia&lt;record-ids&gt;&lt;item&gt;1&lt;/item&gt;&lt;item&gt;4&lt;/item&gt;&lt;item&gt;6&lt;/item&gt;&lt;item&gt;21&lt;/item&gt;&lt;item&gt;22&lt;/item&gt;&lt;item&gt;26&lt;/item&gt;&lt;item&gt;33&lt;/item&gt;&lt;item&gt;37&lt;/item&gt;&lt;item&gt;42&lt;/item&gt;&lt;item&gt;48&lt;/item&gt;&lt;item&gt;49&lt;/item&gt;&lt;item&gt;51&lt;/item&gt;&lt;item&gt;52&lt;/item&gt;&lt;item&gt;53&lt;/item&gt;&lt;item&gt;64&lt;/item&gt;&lt;item&gt;65&lt;/item&gt;&lt;item&gt;67&lt;/item&gt;&lt;item&gt;68&lt;/item&gt;&lt;item&gt;69&lt;/item&gt;&lt;item&gt;90&lt;/item&gt;&lt;item&gt;94&lt;/item&gt;&lt;item&gt;96&lt;/item&gt;&lt;item&gt;105&lt;/item&gt;&lt;/record-ids&gt;&lt;/item&gt;&lt;/Libraries&gt;"/>
  </w:docVars>
  <w:rsids>
    <w:rsidRoot w:val="0030143A"/>
    <w:rsid w:val="001A249C"/>
    <w:rsid w:val="0030143A"/>
    <w:rsid w:val="00C06402"/>
    <w:rsid w:val="00C7470F"/>
    <w:rsid w:val="00D7475C"/>
    <w:rsid w:val="00E754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1214C3A"/>
  <w15:chartTrackingRefBased/>
  <w15:docId w15:val="{C5AA34C8-C9B2-E64C-A0E4-FCBE4622BE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143A"/>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0143A"/>
    <w:pPr>
      <w:jc w:val="center"/>
    </w:pPr>
  </w:style>
  <w:style w:type="character" w:customStyle="1" w:styleId="EndNoteBibliographyTitleChar">
    <w:name w:val="EndNote Bibliography Title Char"/>
    <w:basedOn w:val="DefaultParagraphFont"/>
    <w:link w:val="EndNoteBibliographyTitle"/>
    <w:rsid w:val="0030143A"/>
    <w:rPr>
      <w:rFonts w:ascii="Times New Roman" w:eastAsia="Times New Roman" w:hAnsi="Times New Roman" w:cs="Times New Roman"/>
    </w:rPr>
  </w:style>
  <w:style w:type="paragraph" w:customStyle="1" w:styleId="EndNoteBibliography">
    <w:name w:val="EndNote Bibliography"/>
    <w:basedOn w:val="Normal"/>
    <w:link w:val="EndNoteBibliographyChar"/>
    <w:rsid w:val="0030143A"/>
  </w:style>
  <w:style w:type="character" w:customStyle="1" w:styleId="EndNoteBibliographyChar">
    <w:name w:val="EndNote Bibliography Char"/>
    <w:basedOn w:val="DefaultParagraphFont"/>
    <w:link w:val="EndNoteBibliography"/>
    <w:rsid w:val="0030143A"/>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3590</Words>
  <Characters>20464</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jorie Opuni</dc:creator>
  <cp:keywords/>
  <dc:description/>
  <cp:lastModifiedBy>Oliver Brady</cp:lastModifiedBy>
  <cp:revision>2</cp:revision>
  <dcterms:created xsi:type="dcterms:W3CDTF">2022-09-21T13:30:00Z</dcterms:created>
  <dcterms:modified xsi:type="dcterms:W3CDTF">2022-09-21T13:30:00Z</dcterms:modified>
</cp:coreProperties>
</file>